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31F7B362" w:rsidR="00B947F6" w:rsidRPr="009A3A34" w:rsidRDefault="00B947F6" w:rsidP="000A1EAF">
      <w:pPr>
        <w:pStyle w:val="ListParagraph"/>
        <w:ind w:left="590" w:firstLine="0"/>
        <w:rPr>
          <w:rFonts w:ascii="Book Antiqua" w:hAnsi="Book Antiqua" w:cs="Times New Roman"/>
          <w:sz w:val="24"/>
          <w:szCs w:val="24"/>
        </w:rPr>
      </w:pPr>
      <w:bookmarkStart w:id="0" w:name="_Toc137904647"/>
      <w:r w:rsidRPr="009A3A34">
        <w:rPr>
          <w:rFonts w:ascii="Book Antiqua" w:hAnsi="Book Antiqua" w:cs="Times New Roman"/>
          <w:sz w:val="24"/>
          <w:szCs w:val="24"/>
        </w:rPr>
        <w:t>Youth in Transition: Longitudinal Comparisons of Youth Transitions in the UK using Cohort and Synthetic Cohort Data</w:t>
      </w:r>
      <w:bookmarkEnd w:id="0"/>
    </w:p>
    <w:sdt>
      <w:sdtPr>
        <w:rPr>
          <w:rFonts w:ascii="Book Antiqua" w:eastAsiaTheme="minorHAnsi" w:hAnsi="Book Antiqua"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A3A34" w:rsidRDefault="00B947F6" w:rsidP="00B947F6">
          <w:pPr>
            <w:pStyle w:val="TOCHeading"/>
            <w:rPr>
              <w:rFonts w:ascii="Book Antiqua" w:hAnsi="Book Antiqua" w:cs="Times New Roman"/>
              <w:color w:val="auto"/>
              <w:sz w:val="24"/>
              <w:szCs w:val="24"/>
            </w:rPr>
          </w:pPr>
          <w:r w:rsidRPr="009A3A34">
            <w:rPr>
              <w:rFonts w:ascii="Book Antiqua" w:hAnsi="Book Antiqua" w:cs="Times New Roman"/>
              <w:color w:val="auto"/>
              <w:sz w:val="24"/>
              <w:szCs w:val="24"/>
            </w:rPr>
            <w:t>Contents</w:t>
          </w:r>
        </w:p>
        <w:p w14:paraId="201D6E72" w14:textId="572A8E1A" w:rsidR="0067151A" w:rsidRPr="009A3A34" w:rsidRDefault="00B947F6">
          <w:pPr>
            <w:pStyle w:val="TOC1"/>
            <w:rPr>
              <w:rFonts w:ascii="Book Antiqua" w:eastAsiaTheme="minorEastAsia" w:hAnsi="Book Antiqua" w:cs="Times New Roman"/>
              <w:noProof/>
              <w:kern w:val="2"/>
              <w:sz w:val="24"/>
              <w:szCs w:val="24"/>
              <w:lang w:eastAsia="en-GB"/>
              <w14:ligatures w14:val="standardContextual"/>
            </w:rPr>
          </w:pP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TOC \o "1-3" \h \z \u </w:instrText>
          </w:r>
          <w:r w:rsidRPr="009A3A34">
            <w:rPr>
              <w:rFonts w:ascii="Book Antiqua" w:hAnsi="Book Antiqua" w:cs="Times New Roman"/>
              <w:sz w:val="24"/>
              <w:szCs w:val="24"/>
            </w:rPr>
            <w:fldChar w:fldCharType="separate"/>
          </w:r>
          <w:hyperlink w:anchor="_Toc137904647" w:history="1">
            <w:r w:rsidR="0067151A" w:rsidRPr="009A3A34">
              <w:rPr>
                <w:rStyle w:val="Hyperlink"/>
                <w:rFonts w:ascii="Book Antiqua" w:eastAsia="NimbusSanL-Bold" w:hAnsi="Book Antiqua" w:cs="Times New Roman"/>
                <w:noProof/>
                <w:color w:val="auto"/>
                <w:sz w:val="24"/>
                <w:szCs w:val="24"/>
              </w:rPr>
              <w:t>Youth in Transition: Longitudinal Comparisons of Youth Transitions in the UK using Cohort and Synthetic Cohort Data</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47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1</w:t>
            </w:r>
            <w:r w:rsidR="0067151A" w:rsidRPr="009A3A34">
              <w:rPr>
                <w:rFonts w:ascii="Book Antiqua" w:hAnsi="Book Antiqua" w:cs="Times New Roman"/>
                <w:noProof/>
                <w:webHidden/>
                <w:sz w:val="24"/>
                <w:szCs w:val="24"/>
              </w:rPr>
              <w:fldChar w:fldCharType="end"/>
            </w:r>
          </w:hyperlink>
        </w:p>
        <w:p w14:paraId="2422C87C" w14:textId="5768DB64" w:rsidR="0067151A" w:rsidRPr="009A3A34" w:rsidRDefault="00000000">
          <w:pPr>
            <w:pStyle w:val="TOC1"/>
            <w:rPr>
              <w:rFonts w:ascii="Book Antiqua" w:eastAsiaTheme="minorEastAsia" w:hAnsi="Book Antiqua" w:cs="Times New Roman"/>
              <w:noProof/>
              <w:kern w:val="2"/>
              <w:sz w:val="24"/>
              <w:szCs w:val="24"/>
              <w:lang w:eastAsia="en-GB"/>
              <w14:ligatures w14:val="standardContextual"/>
            </w:rPr>
          </w:pPr>
          <w:hyperlink w:anchor="_Toc137904648" w:history="1">
            <w:r w:rsidR="0067151A" w:rsidRPr="009A3A34">
              <w:rPr>
                <w:rStyle w:val="Hyperlink"/>
                <w:rFonts w:ascii="Book Antiqua" w:hAnsi="Book Antiqua" w:cs="Times New Roman"/>
                <w:noProof/>
                <w:color w:val="auto"/>
                <w:sz w:val="24"/>
                <w:szCs w:val="24"/>
              </w:rPr>
              <w:t>Chapter One: The National Childhood Development Survey: Youth Transitions in Education and Employment</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48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5</w:t>
            </w:r>
            <w:r w:rsidR="0067151A" w:rsidRPr="009A3A34">
              <w:rPr>
                <w:rFonts w:ascii="Book Antiqua" w:hAnsi="Book Antiqua" w:cs="Times New Roman"/>
                <w:noProof/>
                <w:webHidden/>
                <w:sz w:val="24"/>
                <w:szCs w:val="24"/>
              </w:rPr>
              <w:fldChar w:fldCharType="end"/>
            </w:r>
          </w:hyperlink>
        </w:p>
        <w:p w14:paraId="6571F1F2" w14:textId="0517A59F" w:rsidR="0067151A" w:rsidRPr="009A3A34" w:rsidRDefault="00000000">
          <w:pPr>
            <w:pStyle w:val="TOC1"/>
            <w:rPr>
              <w:rFonts w:ascii="Book Antiqua" w:eastAsiaTheme="minorEastAsia" w:hAnsi="Book Antiqua" w:cs="Times New Roman"/>
              <w:noProof/>
              <w:kern w:val="2"/>
              <w:sz w:val="24"/>
              <w:szCs w:val="24"/>
              <w:lang w:eastAsia="en-GB"/>
              <w14:ligatures w14:val="standardContextual"/>
            </w:rPr>
          </w:pPr>
          <w:hyperlink w:anchor="_Toc137904649" w:history="1">
            <w:r w:rsidR="0067151A" w:rsidRPr="009A3A34">
              <w:rPr>
                <w:rStyle w:val="Hyperlink"/>
                <w:rFonts w:ascii="Book Antiqua" w:hAnsi="Book Antiqua" w:cs="Times New Roman"/>
                <w:noProof/>
                <w:color w:val="auto"/>
                <w:sz w:val="24"/>
                <w:szCs w:val="24"/>
              </w:rPr>
              <w:t>Introduction to Chapter One</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49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5</w:t>
            </w:r>
            <w:r w:rsidR="0067151A" w:rsidRPr="009A3A34">
              <w:rPr>
                <w:rFonts w:ascii="Book Antiqua" w:hAnsi="Book Antiqua" w:cs="Times New Roman"/>
                <w:noProof/>
                <w:webHidden/>
                <w:sz w:val="24"/>
                <w:szCs w:val="24"/>
              </w:rPr>
              <w:fldChar w:fldCharType="end"/>
            </w:r>
          </w:hyperlink>
        </w:p>
        <w:p w14:paraId="5F5BB3E5" w14:textId="4E731FA2" w:rsidR="0067151A" w:rsidRPr="009A3A34" w:rsidRDefault="00000000">
          <w:pPr>
            <w:pStyle w:val="TOC2"/>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50" w:history="1">
            <w:r w:rsidR="0067151A" w:rsidRPr="009A3A34">
              <w:rPr>
                <w:rStyle w:val="Hyperlink"/>
                <w:rFonts w:ascii="Book Antiqua" w:hAnsi="Book Antiqua" w:cs="Times New Roman"/>
                <w:noProof/>
                <w:color w:val="auto"/>
                <w:sz w:val="24"/>
                <w:szCs w:val="24"/>
              </w:rPr>
              <w:t>Literature Review: NCDS Timeframe and Context</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0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6</w:t>
            </w:r>
            <w:r w:rsidR="0067151A" w:rsidRPr="009A3A34">
              <w:rPr>
                <w:rFonts w:ascii="Book Antiqua" w:hAnsi="Book Antiqua" w:cs="Times New Roman"/>
                <w:noProof/>
                <w:webHidden/>
                <w:sz w:val="24"/>
                <w:szCs w:val="24"/>
              </w:rPr>
              <w:fldChar w:fldCharType="end"/>
            </w:r>
          </w:hyperlink>
        </w:p>
        <w:p w14:paraId="5C113002" w14:textId="69987D81"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51" w:history="1">
            <w:r w:rsidR="0067151A" w:rsidRPr="009A3A34">
              <w:rPr>
                <w:rStyle w:val="Hyperlink"/>
                <w:rFonts w:ascii="Book Antiqua" w:hAnsi="Book Antiqua" w:cs="Times New Roman"/>
                <w:noProof/>
                <w:color w:val="auto"/>
                <w:sz w:val="24"/>
                <w:szCs w:val="24"/>
              </w:rPr>
              <w:t>Story of transitions for NCDS youth</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1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7</w:t>
            </w:r>
            <w:r w:rsidR="0067151A" w:rsidRPr="009A3A34">
              <w:rPr>
                <w:rFonts w:ascii="Book Antiqua" w:hAnsi="Book Antiqua" w:cs="Times New Roman"/>
                <w:noProof/>
                <w:webHidden/>
                <w:sz w:val="24"/>
                <w:szCs w:val="24"/>
              </w:rPr>
              <w:fldChar w:fldCharType="end"/>
            </w:r>
          </w:hyperlink>
        </w:p>
        <w:p w14:paraId="1A6B9213" w14:textId="20A46472"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52" w:history="1">
            <w:r w:rsidR="0067151A" w:rsidRPr="009A3A34">
              <w:rPr>
                <w:rStyle w:val="Hyperlink"/>
                <w:rFonts w:ascii="Book Antiqua" w:hAnsi="Book Antiqua" w:cs="Times New Roman"/>
                <w:noProof/>
                <w:color w:val="auto"/>
                <w:sz w:val="24"/>
                <w:szCs w:val="24"/>
              </w:rPr>
              <w:t>Structural Barriers to successful transitions – the role of social-class and sex</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2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11</w:t>
            </w:r>
            <w:r w:rsidR="0067151A" w:rsidRPr="009A3A34">
              <w:rPr>
                <w:rFonts w:ascii="Book Antiqua" w:hAnsi="Book Antiqua" w:cs="Times New Roman"/>
                <w:noProof/>
                <w:webHidden/>
                <w:sz w:val="24"/>
                <w:szCs w:val="24"/>
              </w:rPr>
              <w:fldChar w:fldCharType="end"/>
            </w:r>
          </w:hyperlink>
        </w:p>
        <w:p w14:paraId="2BCF921C" w14:textId="632CDF03"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53" w:history="1">
            <w:r w:rsidR="0067151A" w:rsidRPr="009A3A34">
              <w:rPr>
                <w:rStyle w:val="Hyperlink"/>
                <w:rFonts w:ascii="Book Antiqua" w:hAnsi="Book Antiqua" w:cs="Times New Roman"/>
                <w:noProof/>
                <w:color w:val="auto"/>
                <w:sz w:val="24"/>
                <w:szCs w:val="24"/>
              </w:rPr>
              <w:t>The role of social theory</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3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13</w:t>
            </w:r>
            <w:r w:rsidR="0067151A" w:rsidRPr="009A3A34">
              <w:rPr>
                <w:rFonts w:ascii="Book Antiqua" w:hAnsi="Book Antiqua" w:cs="Times New Roman"/>
                <w:noProof/>
                <w:webHidden/>
                <w:sz w:val="24"/>
                <w:szCs w:val="24"/>
              </w:rPr>
              <w:fldChar w:fldCharType="end"/>
            </w:r>
          </w:hyperlink>
        </w:p>
        <w:p w14:paraId="55250048" w14:textId="2D34A53A" w:rsidR="0067151A" w:rsidRPr="009A3A34" w:rsidRDefault="00000000">
          <w:pPr>
            <w:pStyle w:val="TOC2"/>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54" w:history="1">
            <w:r w:rsidR="0067151A" w:rsidRPr="009A3A34">
              <w:rPr>
                <w:rStyle w:val="Hyperlink"/>
                <w:rFonts w:ascii="Book Antiqua" w:hAnsi="Book Antiqua" w:cs="Times New Roman"/>
                <w:noProof/>
                <w:color w:val="auto"/>
                <w:sz w:val="24"/>
                <w:szCs w:val="24"/>
              </w:rPr>
              <w:t>Data and Method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4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16</w:t>
            </w:r>
            <w:r w:rsidR="0067151A" w:rsidRPr="009A3A34">
              <w:rPr>
                <w:rFonts w:ascii="Book Antiqua" w:hAnsi="Book Antiqua" w:cs="Times New Roman"/>
                <w:noProof/>
                <w:webHidden/>
                <w:sz w:val="24"/>
                <w:szCs w:val="24"/>
              </w:rPr>
              <w:fldChar w:fldCharType="end"/>
            </w:r>
          </w:hyperlink>
        </w:p>
        <w:p w14:paraId="0788A845" w14:textId="737CC11A"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55" w:history="1">
            <w:r w:rsidR="0067151A" w:rsidRPr="009A3A34">
              <w:rPr>
                <w:rStyle w:val="Hyperlink"/>
                <w:rFonts w:ascii="Book Antiqua" w:hAnsi="Book Antiqua" w:cs="Times New Roman"/>
                <w:noProof/>
                <w:color w:val="auto"/>
                <w:sz w:val="24"/>
                <w:szCs w:val="24"/>
              </w:rPr>
              <w:t>Introduction to the NCDS data</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5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16</w:t>
            </w:r>
            <w:r w:rsidR="0067151A" w:rsidRPr="009A3A34">
              <w:rPr>
                <w:rFonts w:ascii="Book Antiqua" w:hAnsi="Book Antiqua" w:cs="Times New Roman"/>
                <w:noProof/>
                <w:webHidden/>
                <w:sz w:val="24"/>
                <w:szCs w:val="24"/>
              </w:rPr>
              <w:fldChar w:fldCharType="end"/>
            </w:r>
          </w:hyperlink>
        </w:p>
        <w:p w14:paraId="20AC17F0" w14:textId="01CFFC84"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56" w:history="1">
            <w:r w:rsidR="0067151A" w:rsidRPr="009A3A34">
              <w:rPr>
                <w:rStyle w:val="Hyperlink"/>
                <w:rFonts w:ascii="Book Antiqua" w:hAnsi="Book Antiqua" w:cs="Times New Roman"/>
                <w:noProof/>
                <w:color w:val="auto"/>
                <w:sz w:val="24"/>
                <w:szCs w:val="24"/>
              </w:rPr>
              <w:t>Introduction to measures for subsequent analysi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6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18</w:t>
            </w:r>
            <w:r w:rsidR="0067151A" w:rsidRPr="009A3A34">
              <w:rPr>
                <w:rFonts w:ascii="Book Antiqua" w:hAnsi="Book Antiqua" w:cs="Times New Roman"/>
                <w:noProof/>
                <w:webHidden/>
                <w:sz w:val="24"/>
                <w:szCs w:val="24"/>
              </w:rPr>
              <w:fldChar w:fldCharType="end"/>
            </w:r>
          </w:hyperlink>
        </w:p>
        <w:p w14:paraId="051F26DC" w14:textId="12CF0566" w:rsidR="0067151A" w:rsidRPr="009A3A34" w:rsidRDefault="00000000">
          <w:pPr>
            <w:pStyle w:val="TOC2"/>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57" w:history="1">
            <w:r w:rsidR="0067151A" w:rsidRPr="009A3A34">
              <w:rPr>
                <w:rStyle w:val="Hyperlink"/>
                <w:rFonts w:ascii="Book Antiqua" w:hAnsi="Book Antiqua" w:cs="Times New Roman"/>
                <w:noProof/>
                <w:color w:val="auto"/>
                <w:sz w:val="24"/>
                <w:szCs w:val="24"/>
              </w:rPr>
              <w:t>Descriptive Statistic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7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29</w:t>
            </w:r>
            <w:r w:rsidR="0067151A" w:rsidRPr="009A3A34">
              <w:rPr>
                <w:rFonts w:ascii="Book Antiqua" w:hAnsi="Book Antiqua" w:cs="Times New Roman"/>
                <w:noProof/>
                <w:webHidden/>
                <w:sz w:val="24"/>
                <w:szCs w:val="24"/>
              </w:rPr>
              <w:fldChar w:fldCharType="end"/>
            </w:r>
          </w:hyperlink>
        </w:p>
        <w:p w14:paraId="17228324" w14:textId="401B699F" w:rsidR="0067151A" w:rsidRPr="009A3A34" w:rsidRDefault="00000000">
          <w:pPr>
            <w:pStyle w:val="TOC2"/>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58" w:history="1">
            <w:r w:rsidR="0067151A" w:rsidRPr="009A3A34">
              <w:rPr>
                <w:rStyle w:val="Hyperlink"/>
                <w:rFonts w:ascii="Book Antiqua" w:hAnsi="Book Antiqua" w:cs="Times New Roman"/>
                <w:noProof/>
                <w:color w:val="auto"/>
                <w:sz w:val="24"/>
                <w:szCs w:val="24"/>
              </w:rPr>
              <w:t>Modelling Main Economic Activity</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8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30</w:t>
            </w:r>
            <w:r w:rsidR="0067151A" w:rsidRPr="009A3A34">
              <w:rPr>
                <w:rFonts w:ascii="Book Antiqua" w:hAnsi="Book Antiqua" w:cs="Times New Roman"/>
                <w:noProof/>
                <w:webHidden/>
                <w:sz w:val="24"/>
                <w:szCs w:val="24"/>
              </w:rPr>
              <w:fldChar w:fldCharType="end"/>
            </w:r>
          </w:hyperlink>
        </w:p>
        <w:p w14:paraId="220DBEEB" w14:textId="10F517A0"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59" w:history="1">
            <w:r w:rsidR="0067151A" w:rsidRPr="009A3A34">
              <w:rPr>
                <w:rStyle w:val="Hyperlink"/>
                <w:rFonts w:ascii="Book Antiqua" w:hAnsi="Book Antiqua" w:cs="Times New Roman"/>
                <w:noProof/>
                <w:color w:val="auto"/>
                <w:sz w:val="24"/>
                <w:szCs w:val="24"/>
              </w:rPr>
              <w:t>Discussion and Conclusion</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59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43</w:t>
            </w:r>
            <w:r w:rsidR="0067151A" w:rsidRPr="009A3A34">
              <w:rPr>
                <w:rFonts w:ascii="Book Antiqua" w:hAnsi="Book Antiqua" w:cs="Times New Roman"/>
                <w:noProof/>
                <w:webHidden/>
                <w:sz w:val="24"/>
                <w:szCs w:val="24"/>
              </w:rPr>
              <w:fldChar w:fldCharType="end"/>
            </w:r>
          </w:hyperlink>
        </w:p>
        <w:p w14:paraId="0461F1C0" w14:textId="6D4A0ED8" w:rsidR="0067151A" w:rsidRPr="009A3A34" w:rsidRDefault="00000000">
          <w:pPr>
            <w:pStyle w:val="TOC2"/>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60" w:history="1">
            <w:r w:rsidR="0067151A" w:rsidRPr="009A3A34">
              <w:rPr>
                <w:rStyle w:val="Hyperlink"/>
                <w:rFonts w:ascii="Book Antiqua" w:hAnsi="Book Antiqua" w:cs="Times New Roman"/>
                <w:noProof/>
                <w:color w:val="auto"/>
                <w:sz w:val="24"/>
                <w:szCs w:val="24"/>
              </w:rPr>
              <w:t>Sensitivity Analysis of Independent Variable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0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45</w:t>
            </w:r>
            <w:r w:rsidR="0067151A" w:rsidRPr="009A3A34">
              <w:rPr>
                <w:rFonts w:ascii="Book Antiqua" w:hAnsi="Book Antiqua" w:cs="Times New Roman"/>
                <w:noProof/>
                <w:webHidden/>
                <w:sz w:val="24"/>
                <w:szCs w:val="24"/>
              </w:rPr>
              <w:fldChar w:fldCharType="end"/>
            </w:r>
          </w:hyperlink>
        </w:p>
        <w:p w14:paraId="3C8404F4" w14:textId="4D27D9F8"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61" w:history="1">
            <w:r w:rsidR="0067151A" w:rsidRPr="009A3A34">
              <w:rPr>
                <w:rStyle w:val="Hyperlink"/>
                <w:rFonts w:ascii="Book Antiqua" w:hAnsi="Book Antiqua" w:cs="Times New Roman"/>
                <w:noProof/>
                <w:color w:val="auto"/>
                <w:sz w:val="24"/>
                <w:szCs w:val="24"/>
              </w:rPr>
              <w:t>Testing Measures of Parental Social Clas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1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45</w:t>
            </w:r>
            <w:r w:rsidR="0067151A" w:rsidRPr="009A3A34">
              <w:rPr>
                <w:rFonts w:ascii="Book Antiqua" w:hAnsi="Book Antiqua" w:cs="Times New Roman"/>
                <w:noProof/>
                <w:webHidden/>
                <w:sz w:val="24"/>
                <w:szCs w:val="24"/>
              </w:rPr>
              <w:fldChar w:fldCharType="end"/>
            </w:r>
          </w:hyperlink>
        </w:p>
        <w:p w14:paraId="2FBED2F1" w14:textId="72C6FD6D"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62" w:history="1">
            <w:r w:rsidR="0067151A" w:rsidRPr="009A3A34">
              <w:rPr>
                <w:rStyle w:val="Hyperlink"/>
                <w:rFonts w:ascii="Book Antiqua" w:hAnsi="Book Antiqua" w:cs="Times New Roman"/>
                <w:noProof/>
                <w:color w:val="auto"/>
                <w:sz w:val="24"/>
                <w:szCs w:val="24"/>
              </w:rPr>
              <w:t>Discussion and Conclusion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2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52</w:t>
            </w:r>
            <w:r w:rsidR="0067151A" w:rsidRPr="009A3A34">
              <w:rPr>
                <w:rFonts w:ascii="Book Antiqua" w:hAnsi="Book Antiqua" w:cs="Times New Roman"/>
                <w:noProof/>
                <w:webHidden/>
                <w:sz w:val="24"/>
                <w:szCs w:val="24"/>
              </w:rPr>
              <w:fldChar w:fldCharType="end"/>
            </w:r>
          </w:hyperlink>
        </w:p>
        <w:p w14:paraId="46AF3A46" w14:textId="01A6F110" w:rsidR="0067151A" w:rsidRPr="009A3A34" w:rsidRDefault="00000000">
          <w:pPr>
            <w:pStyle w:val="TOC2"/>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63" w:history="1">
            <w:r w:rsidR="0067151A" w:rsidRPr="009A3A34">
              <w:rPr>
                <w:rStyle w:val="Hyperlink"/>
                <w:rFonts w:ascii="Book Antiqua" w:hAnsi="Book Antiqua" w:cs="Times New Roman"/>
                <w:noProof/>
                <w:color w:val="auto"/>
                <w:sz w:val="24"/>
                <w:szCs w:val="24"/>
              </w:rPr>
              <w:t>Missing Data in the NCD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3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52</w:t>
            </w:r>
            <w:r w:rsidR="0067151A" w:rsidRPr="009A3A34">
              <w:rPr>
                <w:rFonts w:ascii="Book Antiqua" w:hAnsi="Book Antiqua" w:cs="Times New Roman"/>
                <w:noProof/>
                <w:webHidden/>
                <w:sz w:val="24"/>
                <w:szCs w:val="24"/>
              </w:rPr>
              <w:fldChar w:fldCharType="end"/>
            </w:r>
          </w:hyperlink>
        </w:p>
        <w:p w14:paraId="4B5B5749" w14:textId="5CDE1BED"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64" w:history="1">
            <w:r w:rsidR="0067151A" w:rsidRPr="009A3A34">
              <w:rPr>
                <w:rStyle w:val="Hyperlink"/>
                <w:rFonts w:ascii="Book Antiqua" w:hAnsi="Book Antiqua" w:cs="Times New Roman"/>
                <w:noProof/>
                <w:color w:val="auto"/>
                <w:sz w:val="24"/>
                <w:szCs w:val="24"/>
              </w:rPr>
              <w:t>Missing Data</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4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52</w:t>
            </w:r>
            <w:r w:rsidR="0067151A" w:rsidRPr="009A3A34">
              <w:rPr>
                <w:rFonts w:ascii="Book Antiqua" w:hAnsi="Book Antiqua" w:cs="Times New Roman"/>
                <w:noProof/>
                <w:webHidden/>
                <w:sz w:val="24"/>
                <w:szCs w:val="24"/>
              </w:rPr>
              <w:fldChar w:fldCharType="end"/>
            </w:r>
          </w:hyperlink>
        </w:p>
        <w:p w14:paraId="0A306CC8" w14:textId="0D22ECD6"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65" w:history="1">
            <w:r w:rsidR="0067151A" w:rsidRPr="009A3A34">
              <w:rPr>
                <w:rStyle w:val="Hyperlink"/>
                <w:rFonts w:ascii="Book Antiqua" w:hAnsi="Book Antiqua" w:cs="Times New Roman"/>
                <w:noProof/>
                <w:color w:val="auto"/>
                <w:sz w:val="24"/>
                <w:szCs w:val="24"/>
              </w:rPr>
              <w:t>Multiple Imputation by Chained Equation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5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55</w:t>
            </w:r>
            <w:r w:rsidR="0067151A" w:rsidRPr="009A3A34">
              <w:rPr>
                <w:rFonts w:ascii="Book Antiqua" w:hAnsi="Book Antiqua" w:cs="Times New Roman"/>
                <w:noProof/>
                <w:webHidden/>
                <w:sz w:val="24"/>
                <w:szCs w:val="24"/>
              </w:rPr>
              <w:fldChar w:fldCharType="end"/>
            </w:r>
          </w:hyperlink>
        </w:p>
        <w:p w14:paraId="7EC9DF49" w14:textId="3161FA62" w:rsidR="0067151A" w:rsidRPr="009A3A34" w:rsidRDefault="00000000">
          <w:pPr>
            <w:pStyle w:val="TOC3"/>
            <w:tabs>
              <w:tab w:val="right" w:leader="dot" w:pos="9016"/>
            </w:tabs>
            <w:rPr>
              <w:rFonts w:ascii="Book Antiqua" w:hAnsi="Book Antiqua" w:cs="Times New Roman"/>
              <w:noProof/>
              <w:kern w:val="2"/>
              <w:sz w:val="24"/>
              <w:szCs w:val="24"/>
              <w14:ligatures w14:val="standardContextual"/>
            </w:rPr>
          </w:pPr>
          <w:hyperlink w:anchor="_Toc137904666" w:history="1">
            <w:r w:rsidR="0067151A" w:rsidRPr="009A3A34">
              <w:rPr>
                <w:rStyle w:val="Hyperlink"/>
                <w:rFonts w:ascii="Book Antiqua" w:hAnsi="Book Antiqua" w:cs="Times New Roman"/>
                <w:noProof/>
                <w:color w:val="auto"/>
                <w:sz w:val="24"/>
                <w:szCs w:val="24"/>
              </w:rPr>
              <w:t>Discussion and Conclusion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6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62</w:t>
            </w:r>
            <w:r w:rsidR="0067151A" w:rsidRPr="009A3A34">
              <w:rPr>
                <w:rFonts w:ascii="Book Antiqua" w:hAnsi="Book Antiqua" w:cs="Times New Roman"/>
                <w:noProof/>
                <w:webHidden/>
                <w:sz w:val="24"/>
                <w:szCs w:val="24"/>
              </w:rPr>
              <w:fldChar w:fldCharType="end"/>
            </w:r>
          </w:hyperlink>
        </w:p>
        <w:p w14:paraId="21880149" w14:textId="45F73B32" w:rsidR="0067151A" w:rsidRPr="009A3A34" w:rsidRDefault="00000000">
          <w:pPr>
            <w:pStyle w:val="TOC2"/>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67" w:history="1">
            <w:r w:rsidR="0067151A" w:rsidRPr="009A3A34">
              <w:rPr>
                <w:rStyle w:val="Hyperlink"/>
                <w:rFonts w:ascii="Book Antiqua" w:hAnsi="Book Antiqua" w:cs="Times New Roman"/>
                <w:noProof/>
                <w:color w:val="auto"/>
                <w:sz w:val="24"/>
                <w:szCs w:val="24"/>
              </w:rPr>
              <w:t>Discussion and Conclusions for Chapter One</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7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63</w:t>
            </w:r>
            <w:r w:rsidR="0067151A" w:rsidRPr="009A3A34">
              <w:rPr>
                <w:rFonts w:ascii="Book Antiqua" w:hAnsi="Book Antiqua" w:cs="Times New Roman"/>
                <w:noProof/>
                <w:webHidden/>
                <w:sz w:val="24"/>
                <w:szCs w:val="24"/>
              </w:rPr>
              <w:fldChar w:fldCharType="end"/>
            </w:r>
          </w:hyperlink>
        </w:p>
        <w:p w14:paraId="79A61A78" w14:textId="5ED710A8" w:rsidR="0067151A" w:rsidRPr="009A3A34" w:rsidRDefault="00000000">
          <w:pPr>
            <w:pStyle w:val="TOC1"/>
            <w:rPr>
              <w:rFonts w:ascii="Book Antiqua" w:eastAsiaTheme="minorEastAsia" w:hAnsi="Book Antiqua" w:cs="Times New Roman"/>
              <w:noProof/>
              <w:kern w:val="2"/>
              <w:sz w:val="24"/>
              <w:szCs w:val="24"/>
              <w:lang w:eastAsia="en-GB"/>
              <w14:ligatures w14:val="standardContextual"/>
            </w:rPr>
          </w:pPr>
          <w:hyperlink w:anchor="_Toc137904668" w:history="1">
            <w:r w:rsidR="0067151A" w:rsidRPr="009A3A34">
              <w:rPr>
                <w:rStyle w:val="Hyperlink"/>
                <w:rFonts w:ascii="Book Antiqua" w:hAnsi="Book Antiqua" w:cs="Times New Roman"/>
                <w:noProof/>
                <w:color w:val="auto"/>
                <w:sz w:val="24"/>
                <w:szCs w:val="24"/>
              </w:rPr>
              <w:t>Data Citation</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8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74</w:t>
            </w:r>
            <w:r w:rsidR="0067151A" w:rsidRPr="009A3A34">
              <w:rPr>
                <w:rFonts w:ascii="Book Antiqua" w:hAnsi="Book Antiqua" w:cs="Times New Roman"/>
                <w:noProof/>
                <w:webHidden/>
                <w:sz w:val="24"/>
                <w:szCs w:val="24"/>
              </w:rPr>
              <w:fldChar w:fldCharType="end"/>
            </w:r>
          </w:hyperlink>
        </w:p>
        <w:p w14:paraId="74525C56" w14:textId="224A9CD0" w:rsidR="0067151A" w:rsidRPr="009A3A34" w:rsidRDefault="00000000">
          <w:pPr>
            <w:pStyle w:val="TOC2"/>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69" w:history="1">
            <w:r w:rsidR="0067151A" w:rsidRPr="009A3A34">
              <w:rPr>
                <w:rStyle w:val="Hyperlink"/>
                <w:rFonts w:ascii="Book Antiqua" w:hAnsi="Book Antiqua" w:cs="Times New Roman"/>
                <w:noProof/>
                <w:color w:val="auto"/>
                <w:sz w:val="24"/>
                <w:szCs w:val="24"/>
              </w:rPr>
              <w:t>Bibliography</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69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74</w:t>
            </w:r>
            <w:r w:rsidR="0067151A" w:rsidRPr="009A3A34">
              <w:rPr>
                <w:rFonts w:ascii="Book Antiqua" w:hAnsi="Book Antiqua" w:cs="Times New Roman"/>
                <w:noProof/>
                <w:webHidden/>
                <w:sz w:val="24"/>
                <w:szCs w:val="24"/>
              </w:rPr>
              <w:fldChar w:fldCharType="end"/>
            </w:r>
          </w:hyperlink>
        </w:p>
        <w:p w14:paraId="5E9BFFC2" w14:textId="16AD3B11" w:rsidR="00B947F6" w:rsidRPr="009A3A34" w:rsidRDefault="00B947F6" w:rsidP="00B947F6">
          <w:pPr>
            <w:rPr>
              <w:rFonts w:ascii="Book Antiqua" w:hAnsi="Book Antiqua" w:cs="Times New Roman"/>
              <w:sz w:val="24"/>
              <w:szCs w:val="24"/>
            </w:rPr>
          </w:pPr>
          <w:r w:rsidRPr="009A3A34">
            <w:rPr>
              <w:rFonts w:ascii="Book Antiqua" w:hAnsi="Book Antiqua" w:cs="Times New Roman"/>
              <w:noProof/>
              <w:sz w:val="24"/>
              <w:szCs w:val="24"/>
            </w:rPr>
            <w:fldChar w:fldCharType="end"/>
          </w:r>
        </w:p>
      </w:sdtContent>
    </w:sdt>
    <w:p w14:paraId="17727214" w14:textId="77777777" w:rsidR="00C46242" w:rsidRPr="009A3A34" w:rsidRDefault="00C46242" w:rsidP="00B947F6">
      <w:pPr>
        <w:rPr>
          <w:rFonts w:ascii="Book Antiqua" w:hAnsi="Book Antiqua" w:cs="Times New Roman"/>
          <w:sz w:val="24"/>
          <w:szCs w:val="24"/>
        </w:rPr>
      </w:pPr>
    </w:p>
    <w:p w14:paraId="4CFE4DB8" w14:textId="77777777" w:rsidR="009A3A34" w:rsidRPr="009A3A34" w:rsidRDefault="009A3A34" w:rsidP="00B947F6">
      <w:pPr>
        <w:rPr>
          <w:rFonts w:ascii="Book Antiqua" w:hAnsi="Book Antiqua" w:cs="Times New Roman"/>
          <w:sz w:val="24"/>
          <w:szCs w:val="24"/>
        </w:rPr>
      </w:pPr>
    </w:p>
    <w:p w14:paraId="1E9B39A9" w14:textId="77777777" w:rsidR="009A3A34" w:rsidRPr="009A3A34" w:rsidRDefault="009A3A34" w:rsidP="00B947F6">
      <w:pPr>
        <w:rPr>
          <w:rFonts w:ascii="Book Antiqua" w:hAnsi="Book Antiqua" w:cs="Times New Roman"/>
          <w:sz w:val="24"/>
          <w:szCs w:val="24"/>
        </w:rPr>
      </w:pPr>
    </w:p>
    <w:p w14:paraId="5922B54A" w14:textId="77777777" w:rsidR="009106F1" w:rsidRPr="009A3A34" w:rsidRDefault="009106F1" w:rsidP="00B947F6">
      <w:pPr>
        <w:rPr>
          <w:rFonts w:ascii="Book Antiqua" w:hAnsi="Book Antiqua" w:cs="Times New Roman"/>
          <w:sz w:val="24"/>
          <w:szCs w:val="24"/>
        </w:rPr>
      </w:pPr>
    </w:p>
    <w:p w14:paraId="763B242A" w14:textId="058F9A21" w:rsidR="00397201" w:rsidRPr="009A3A34" w:rsidRDefault="00397201" w:rsidP="009106F1">
      <w:pPr>
        <w:pStyle w:val="TableofFigures"/>
        <w:tabs>
          <w:tab w:val="right" w:leader="dot" w:pos="9016"/>
        </w:tabs>
        <w:rPr>
          <w:rFonts w:ascii="Book Antiqua" w:hAnsi="Book Antiqua" w:cs="Times New Roman"/>
          <w:sz w:val="24"/>
          <w:szCs w:val="24"/>
        </w:rPr>
      </w:pPr>
      <w:r w:rsidRPr="009A3A34">
        <w:rPr>
          <w:rFonts w:ascii="Book Antiqua" w:hAnsi="Book Antiqua" w:cs="Times New Roman"/>
          <w:sz w:val="24"/>
          <w:szCs w:val="24"/>
        </w:rPr>
        <w:lastRenderedPageBreak/>
        <w:t>List of Tables</w:t>
      </w:r>
    </w:p>
    <w:p w14:paraId="47525722" w14:textId="6C51A70B" w:rsidR="006A0C55" w:rsidRPr="009A3A34" w:rsidRDefault="006A0C55">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TOC \h \z \c "Table" </w:instrText>
      </w:r>
      <w:r w:rsidRPr="009A3A34">
        <w:rPr>
          <w:rFonts w:ascii="Book Antiqua" w:hAnsi="Book Antiqua" w:cs="Times New Roman"/>
          <w:sz w:val="24"/>
          <w:szCs w:val="24"/>
        </w:rPr>
        <w:fldChar w:fldCharType="separate"/>
      </w:r>
      <w:hyperlink w:anchor="_Toc146487739" w:history="1">
        <w:r w:rsidRPr="009A3A34">
          <w:rPr>
            <w:rStyle w:val="Hyperlink"/>
            <w:rFonts w:ascii="Book Antiqua" w:hAnsi="Book Antiqua" w:cs="Times New Roman"/>
            <w:noProof/>
            <w:color w:val="auto"/>
            <w:sz w:val="24"/>
            <w:szCs w:val="24"/>
          </w:rPr>
          <w:t>Table 1.1 Sweeps Included for Analysis</w:t>
        </w:r>
        <w:r w:rsidRPr="009A3A34">
          <w:rPr>
            <w:rFonts w:ascii="Book Antiqua" w:hAnsi="Book Antiqua" w:cs="Times New Roman"/>
            <w:noProof/>
            <w:webHidden/>
            <w:sz w:val="24"/>
            <w:szCs w:val="24"/>
          </w:rPr>
          <w:tab/>
        </w:r>
        <w:r w:rsidRPr="009A3A34">
          <w:rPr>
            <w:rFonts w:ascii="Book Antiqua" w:hAnsi="Book Antiqua" w:cs="Times New Roman"/>
            <w:noProof/>
            <w:webHidden/>
            <w:sz w:val="24"/>
            <w:szCs w:val="24"/>
          </w:rPr>
          <w:fldChar w:fldCharType="begin"/>
        </w:r>
        <w:r w:rsidRPr="009A3A34">
          <w:rPr>
            <w:rFonts w:ascii="Book Antiqua" w:hAnsi="Book Antiqua" w:cs="Times New Roman"/>
            <w:noProof/>
            <w:webHidden/>
            <w:sz w:val="24"/>
            <w:szCs w:val="24"/>
          </w:rPr>
          <w:instrText xml:space="preserve"> PAGEREF _Toc146487739 \h </w:instrText>
        </w:r>
        <w:r w:rsidRPr="009A3A34">
          <w:rPr>
            <w:rFonts w:ascii="Book Antiqua" w:hAnsi="Book Antiqua" w:cs="Times New Roman"/>
            <w:noProof/>
            <w:webHidden/>
            <w:sz w:val="24"/>
            <w:szCs w:val="24"/>
          </w:rPr>
        </w:r>
        <w:r w:rsidRPr="009A3A34">
          <w:rPr>
            <w:rFonts w:ascii="Book Antiqua" w:hAnsi="Book Antiqua" w:cs="Times New Roman"/>
            <w:noProof/>
            <w:webHidden/>
            <w:sz w:val="24"/>
            <w:szCs w:val="24"/>
          </w:rPr>
          <w:fldChar w:fldCharType="separate"/>
        </w:r>
        <w:r w:rsidRPr="009A3A34">
          <w:rPr>
            <w:rFonts w:ascii="Book Antiqua" w:hAnsi="Book Antiqua" w:cs="Times New Roman"/>
            <w:noProof/>
            <w:webHidden/>
            <w:sz w:val="24"/>
            <w:szCs w:val="24"/>
          </w:rPr>
          <w:t>17</w:t>
        </w:r>
        <w:r w:rsidRPr="009A3A34">
          <w:rPr>
            <w:rFonts w:ascii="Book Antiqua" w:hAnsi="Book Antiqua" w:cs="Times New Roman"/>
            <w:noProof/>
            <w:webHidden/>
            <w:sz w:val="24"/>
            <w:szCs w:val="24"/>
          </w:rPr>
          <w:fldChar w:fldCharType="end"/>
        </w:r>
      </w:hyperlink>
    </w:p>
    <w:p w14:paraId="3CE5A146" w14:textId="5403066C"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0" w:history="1">
        <w:r w:rsidR="006A0C55" w:rsidRPr="009A3A34">
          <w:rPr>
            <w:rStyle w:val="Hyperlink"/>
            <w:rFonts w:ascii="Book Antiqua" w:hAnsi="Book Antiqua" w:cs="Times New Roman"/>
            <w:noProof/>
            <w:color w:val="auto"/>
            <w:sz w:val="24"/>
            <w:szCs w:val="24"/>
          </w:rPr>
          <w:t>Table 1.2 Participation in the NCDS from birth to 23 years</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0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18</w:t>
        </w:r>
        <w:r w:rsidR="006A0C55" w:rsidRPr="009A3A34">
          <w:rPr>
            <w:rFonts w:ascii="Book Antiqua" w:hAnsi="Book Antiqua" w:cs="Times New Roman"/>
            <w:noProof/>
            <w:webHidden/>
            <w:sz w:val="24"/>
            <w:szCs w:val="24"/>
          </w:rPr>
          <w:fldChar w:fldCharType="end"/>
        </w:r>
      </w:hyperlink>
    </w:p>
    <w:p w14:paraId="5068BFD0" w14:textId="766A6455"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1" w:history="1">
        <w:r w:rsidR="006A0C55" w:rsidRPr="009A3A34">
          <w:rPr>
            <w:rStyle w:val="Hyperlink"/>
            <w:rFonts w:ascii="Book Antiqua" w:hAnsi="Book Antiqua" w:cs="Times New Roman"/>
            <w:noProof/>
            <w:color w:val="auto"/>
            <w:sz w:val="24"/>
            <w:szCs w:val="24"/>
          </w:rPr>
          <w:t>Table 1.3 Frequency Statistics for Economic Activity</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1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19</w:t>
        </w:r>
        <w:r w:rsidR="006A0C55" w:rsidRPr="009A3A34">
          <w:rPr>
            <w:rFonts w:ascii="Book Antiqua" w:hAnsi="Book Antiqua" w:cs="Times New Roman"/>
            <w:noProof/>
            <w:webHidden/>
            <w:sz w:val="24"/>
            <w:szCs w:val="24"/>
          </w:rPr>
          <w:fldChar w:fldCharType="end"/>
        </w:r>
      </w:hyperlink>
    </w:p>
    <w:p w14:paraId="5D93700B" w14:textId="078228BB"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2" w:history="1">
        <w:r w:rsidR="006A0C55" w:rsidRPr="009A3A34">
          <w:rPr>
            <w:rStyle w:val="Hyperlink"/>
            <w:rFonts w:ascii="Book Antiqua" w:hAnsi="Book Antiqua" w:cs="Times New Roman"/>
            <w:noProof/>
            <w:color w:val="auto"/>
            <w:sz w:val="24"/>
            <w:szCs w:val="24"/>
          </w:rPr>
          <w:t>Table 1.4 Educational Attainment Count Variable by Economic Activity</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2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22</w:t>
        </w:r>
        <w:r w:rsidR="006A0C55" w:rsidRPr="009A3A34">
          <w:rPr>
            <w:rFonts w:ascii="Book Antiqua" w:hAnsi="Book Antiqua" w:cs="Times New Roman"/>
            <w:noProof/>
            <w:webHidden/>
            <w:sz w:val="24"/>
            <w:szCs w:val="24"/>
          </w:rPr>
          <w:fldChar w:fldCharType="end"/>
        </w:r>
      </w:hyperlink>
    </w:p>
    <w:p w14:paraId="7C3E3BE5" w14:textId="70AC37C8"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3" w:history="1">
        <w:r w:rsidR="006A0C55" w:rsidRPr="009A3A34">
          <w:rPr>
            <w:rStyle w:val="Hyperlink"/>
            <w:rFonts w:ascii="Book Antiqua" w:hAnsi="Book Antiqua" w:cs="Times New Roman"/>
            <w:noProof/>
            <w:color w:val="auto"/>
            <w:sz w:val="24"/>
            <w:szCs w:val="24"/>
          </w:rPr>
          <w:t>Table 1.5 RGSC Class Schema</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3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26</w:t>
        </w:r>
        <w:r w:rsidR="006A0C55" w:rsidRPr="009A3A34">
          <w:rPr>
            <w:rFonts w:ascii="Book Antiqua" w:hAnsi="Book Antiqua" w:cs="Times New Roman"/>
            <w:noProof/>
            <w:webHidden/>
            <w:sz w:val="24"/>
            <w:szCs w:val="24"/>
          </w:rPr>
          <w:fldChar w:fldCharType="end"/>
        </w:r>
      </w:hyperlink>
    </w:p>
    <w:p w14:paraId="7A8CC197" w14:textId="526A07A4"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4" w:history="1">
        <w:r w:rsidR="006A0C55" w:rsidRPr="009A3A34">
          <w:rPr>
            <w:rStyle w:val="Hyperlink"/>
            <w:rFonts w:ascii="Book Antiqua" w:hAnsi="Book Antiqua" w:cs="Times New Roman"/>
            <w:noProof/>
            <w:color w:val="auto"/>
            <w:sz w:val="24"/>
            <w:szCs w:val="24"/>
          </w:rPr>
          <w:t>Table 1.6 NS-SEC Class Schema</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4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27</w:t>
        </w:r>
        <w:r w:rsidR="006A0C55" w:rsidRPr="009A3A34">
          <w:rPr>
            <w:rFonts w:ascii="Book Antiqua" w:hAnsi="Book Antiqua" w:cs="Times New Roman"/>
            <w:noProof/>
            <w:webHidden/>
            <w:sz w:val="24"/>
            <w:szCs w:val="24"/>
          </w:rPr>
          <w:fldChar w:fldCharType="end"/>
        </w:r>
      </w:hyperlink>
    </w:p>
    <w:p w14:paraId="04EBB25F" w14:textId="74C99325"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5" w:history="1">
        <w:r w:rsidR="006A0C55" w:rsidRPr="009A3A34">
          <w:rPr>
            <w:rStyle w:val="Hyperlink"/>
            <w:rFonts w:ascii="Book Antiqua" w:hAnsi="Book Antiqua" w:cs="Times New Roman"/>
            <w:noProof/>
            <w:color w:val="auto"/>
            <w:sz w:val="24"/>
            <w:szCs w:val="24"/>
          </w:rPr>
          <w:t>Table 1.7 Examples of Occupations from Analytical NS-SEC</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5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28</w:t>
        </w:r>
        <w:r w:rsidR="006A0C55" w:rsidRPr="009A3A34">
          <w:rPr>
            <w:rFonts w:ascii="Book Antiqua" w:hAnsi="Book Antiqua" w:cs="Times New Roman"/>
            <w:noProof/>
            <w:webHidden/>
            <w:sz w:val="24"/>
            <w:szCs w:val="24"/>
          </w:rPr>
          <w:fldChar w:fldCharType="end"/>
        </w:r>
      </w:hyperlink>
    </w:p>
    <w:p w14:paraId="6126AB5E" w14:textId="605954B3"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6" w:history="1">
        <w:r w:rsidR="006A0C55" w:rsidRPr="009A3A34">
          <w:rPr>
            <w:rStyle w:val="Hyperlink"/>
            <w:rFonts w:ascii="Book Antiqua" w:hAnsi="Book Antiqua" w:cs="Times New Roman"/>
            <w:noProof/>
            <w:color w:val="auto"/>
            <w:sz w:val="24"/>
            <w:szCs w:val="24"/>
          </w:rPr>
          <w:t>Table 1.8 Descriptive Statistics for Economic Activity</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6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30</w:t>
        </w:r>
        <w:r w:rsidR="006A0C55" w:rsidRPr="009A3A34">
          <w:rPr>
            <w:rFonts w:ascii="Book Antiqua" w:hAnsi="Book Antiqua" w:cs="Times New Roman"/>
            <w:noProof/>
            <w:webHidden/>
            <w:sz w:val="24"/>
            <w:szCs w:val="24"/>
          </w:rPr>
          <w:fldChar w:fldCharType="end"/>
        </w:r>
      </w:hyperlink>
    </w:p>
    <w:p w14:paraId="23893295" w14:textId="504133FD"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7" w:history="1">
        <w:r w:rsidR="006A0C55" w:rsidRPr="009A3A34">
          <w:rPr>
            <w:rStyle w:val="Hyperlink"/>
            <w:rFonts w:ascii="Book Antiqua" w:hAnsi="Book Antiqua" w:cs="Times New Roman"/>
            <w:noProof/>
            <w:color w:val="auto"/>
            <w:sz w:val="24"/>
            <w:szCs w:val="24"/>
          </w:rPr>
          <w:t>Table 1.9 Descriptive Statistics by Economic Activity</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7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32</w:t>
        </w:r>
        <w:r w:rsidR="006A0C55" w:rsidRPr="009A3A34">
          <w:rPr>
            <w:rFonts w:ascii="Book Antiqua" w:hAnsi="Book Antiqua" w:cs="Times New Roman"/>
            <w:noProof/>
            <w:webHidden/>
            <w:sz w:val="24"/>
            <w:szCs w:val="24"/>
          </w:rPr>
          <w:fldChar w:fldCharType="end"/>
        </w:r>
      </w:hyperlink>
    </w:p>
    <w:p w14:paraId="61663427" w14:textId="57B076B9"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8" w:history="1">
        <w:r w:rsidR="006A0C55" w:rsidRPr="009A3A34">
          <w:rPr>
            <w:rStyle w:val="Hyperlink"/>
            <w:rFonts w:ascii="Book Antiqua" w:hAnsi="Book Antiqua" w:cs="Times New Roman"/>
            <w:noProof/>
            <w:color w:val="auto"/>
            <w:sz w:val="24"/>
            <w:szCs w:val="24"/>
          </w:rPr>
          <w:t>Table 1.10 Goodness-of-fit summaries for explanatory variables and Economic Activity</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8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35</w:t>
        </w:r>
        <w:r w:rsidR="006A0C55" w:rsidRPr="009A3A34">
          <w:rPr>
            <w:rFonts w:ascii="Book Antiqua" w:hAnsi="Book Antiqua" w:cs="Times New Roman"/>
            <w:noProof/>
            <w:webHidden/>
            <w:sz w:val="24"/>
            <w:szCs w:val="24"/>
          </w:rPr>
          <w:fldChar w:fldCharType="end"/>
        </w:r>
      </w:hyperlink>
    </w:p>
    <w:p w14:paraId="28EB9496" w14:textId="46750297"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49" w:history="1">
        <w:r w:rsidR="006A0C55" w:rsidRPr="009A3A34">
          <w:rPr>
            <w:rStyle w:val="Hyperlink"/>
            <w:rFonts w:ascii="Book Antiqua" w:hAnsi="Book Antiqua" w:cs="Times New Roman"/>
            <w:noProof/>
            <w:color w:val="auto"/>
            <w:sz w:val="24"/>
            <w:szCs w:val="24"/>
          </w:rPr>
          <w:t>Table 1.11 Model building goodness-of-fit summaries for multiple logistic regression model of Economic Activity</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49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36</w:t>
        </w:r>
        <w:r w:rsidR="006A0C55" w:rsidRPr="009A3A34">
          <w:rPr>
            <w:rFonts w:ascii="Book Antiqua" w:hAnsi="Book Antiqua" w:cs="Times New Roman"/>
            <w:noProof/>
            <w:webHidden/>
            <w:sz w:val="24"/>
            <w:szCs w:val="24"/>
          </w:rPr>
          <w:fldChar w:fldCharType="end"/>
        </w:r>
      </w:hyperlink>
    </w:p>
    <w:p w14:paraId="70AFFEDA" w14:textId="00383612"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50" w:history="1">
        <w:r w:rsidR="006A0C55" w:rsidRPr="009A3A34">
          <w:rPr>
            <w:rStyle w:val="Hyperlink"/>
            <w:rFonts w:ascii="Book Antiqua" w:hAnsi="Book Antiqua" w:cs="Times New Roman"/>
            <w:noProof/>
            <w:color w:val="auto"/>
            <w:sz w:val="24"/>
            <w:szCs w:val="24"/>
          </w:rPr>
          <w:t>Table 1.12 Mlogit of Economic Activity</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50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40</w:t>
        </w:r>
        <w:r w:rsidR="006A0C55" w:rsidRPr="009A3A34">
          <w:rPr>
            <w:rFonts w:ascii="Book Antiqua" w:hAnsi="Book Antiqua" w:cs="Times New Roman"/>
            <w:noProof/>
            <w:webHidden/>
            <w:sz w:val="24"/>
            <w:szCs w:val="24"/>
          </w:rPr>
          <w:fldChar w:fldCharType="end"/>
        </w:r>
      </w:hyperlink>
    </w:p>
    <w:p w14:paraId="2AD0F286" w14:textId="5275286C"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51" w:history="1">
        <w:r w:rsidR="006A0C55" w:rsidRPr="009A3A34">
          <w:rPr>
            <w:rStyle w:val="Hyperlink"/>
            <w:rFonts w:ascii="Book Antiqua" w:hAnsi="Book Antiqua" w:cs="Times New Roman"/>
            <w:noProof/>
            <w:color w:val="auto"/>
            <w:sz w:val="24"/>
            <w:szCs w:val="24"/>
          </w:rPr>
          <w:t>Table 1.13 Sensitivity analyses of alternative measures of parental social stratification</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51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51</w:t>
        </w:r>
        <w:r w:rsidR="006A0C55" w:rsidRPr="009A3A34">
          <w:rPr>
            <w:rFonts w:ascii="Book Antiqua" w:hAnsi="Book Antiqua" w:cs="Times New Roman"/>
            <w:noProof/>
            <w:webHidden/>
            <w:sz w:val="24"/>
            <w:szCs w:val="24"/>
          </w:rPr>
          <w:fldChar w:fldCharType="end"/>
        </w:r>
      </w:hyperlink>
    </w:p>
    <w:p w14:paraId="2CF4C5F0" w14:textId="216B2B1A"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52" w:history="1">
        <w:r w:rsidR="006A0C55" w:rsidRPr="009A3A34">
          <w:rPr>
            <w:rStyle w:val="Hyperlink"/>
            <w:rFonts w:ascii="Book Antiqua" w:hAnsi="Book Antiqua" w:cs="Times New Roman"/>
            <w:noProof/>
            <w:color w:val="auto"/>
            <w:sz w:val="24"/>
            <w:szCs w:val="24"/>
          </w:rPr>
          <w:t>Table 1.14 Missing data patterns for NCDS</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52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59</w:t>
        </w:r>
        <w:r w:rsidR="006A0C55" w:rsidRPr="009A3A34">
          <w:rPr>
            <w:rFonts w:ascii="Book Antiqua" w:hAnsi="Book Antiqua" w:cs="Times New Roman"/>
            <w:noProof/>
            <w:webHidden/>
            <w:sz w:val="24"/>
            <w:szCs w:val="24"/>
          </w:rPr>
          <w:fldChar w:fldCharType="end"/>
        </w:r>
      </w:hyperlink>
    </w:p>
    <w:p w14:paraId="455A5810" w14:textId="14C68CFD"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53" w:history="1">
        <w:r w:rsidR="006A0C55" w:rsidRPr="009A3A34">
          <w:rPr>
            <w:rStyle w:val="Hyperlink"/>
            <w:rFonts w:ascii="Book Antiqua" w:hAnsi="Book Antiqua" w:cs="Times New Roman"/>
            <w:noProof/>
            <w:color w:val="auto"/>
            <w:sz w:val="24"/>
            <w:szCs w:val="24"/>
          </w:rPr>
          <w:t>Table 1.15 Comparison of CCA NS-SEC vs Imputed NS-SEC</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53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62</w:t>
        </w:r>
        <w:r w:rsidR="006A0C55" w:rsidRPr="009A3A34">
          <w:rPr>
            <w:rFonts w:ascii="Book Antiqua" w:hAnsi="Book Antiqua" w:cs="Times New Roman"/>
            <w:noProof/>
            <w:webHidden/>
            <w:sz w:val="24"/>
            <w:szCs w:val="24"/>
          </w:rPr>
          <w:fldChar w:fldCharType="end"/>
        </w:r>
      </w:hyperlink>
    </w:p>
    <w:p w14:paraId="156EC323" w14:textId="77777777" w:rsidR="006A0C55" w:rsidRPr="009A3A34" w:rsidRDefault="006A0C55"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327BA293" w14:textId="77777777" w:rsidR="006A0C55" w:rsidRPr="009A3A34" w:rsidRDefault="006A0C55" w:rsidP="00B947F6">
      <w:pPr>
        <w:rPr>
          <w:rFonts w:ascii="Book Antiqua" w:hAnsi="Book Antiqua" w:cs="Times New Roman"/>
          <w:sz w:val="24"/>
          <w:szCs w:val="24"/>
        </w:rPr>
      </w:pPr>
    </w:p>
    <w:p w14:paraId="6C6F4436" w14:textId="77777777" w:rsidR="006A0C55" w:rsidRDefault="006A0C55" w:rsidP="00B947F6">
      <w:pPr>
        <w:rPr>
          <w:rFonts w:ascii="Book Antiqua" w:hAnsi="Book Antiqua" w:cs="Times New Roman"/>
          <w:sz w:val="24"/>
          <w:szCs w:val="24"/>
        </w:rPr>
      </w:pPr>
    </w:p>
    <w:p w14:paraId="5EB91E32" w14:textId="77777777" w:rsidR="009A3A34" w:rsidRDefault="009A3A34" w:rsidP="00B947F6">
      <w:pPr>
        <w:rPr>
          <w:rFonts w:ascii="Book Antiqua" w:hAnsi="Book Antiqua" w:cs="Times New Roman"/>
          <w:sz w:val="24"/>
          <w:szCs w:val="24"/>
        </w:rPr>
      </w:pPr>
    </w:p>
    <w:p w14:paraId="0DFA32B1" w14:textId="77777777" w:rsidR="009A3A34" w:rsidRPr="009A3A34" w:rsidRDefault="009A3A34" w:rsidP="00B947F6">
      <w:pPr>
        <w:rPr>
          <w:rFonts w:ascii="Book Antiqua" w:hAnsi="Book Antiqua" w:cs="Times New Roman"/>
          <w:sz w:val="24"/>
          <w:szCs w:val="24"/>
        </w:rPr>
      </w:pPr>
    </w:p>
    <w:p w14:paraId="13243ED7" w14:textId="77777777" w:rsidR="006A0C55" w:rsidRPr="009A3A34" w:rsidRDefault="006A0C55" w:rsidP="00B947F6">
      <w:pPr>
        <w:rPr>
          <w:rFonts w:ascii="Book Antiqua" w:hAnsi="Book Antiqua" w:cs="Times New Roman"/>
          <w:sz w:val="24"/>
          <w:szCs w:val="24"/>
        </w:rPr>
      </w:pPr>
    </w:p>
    <w:p w14:paraId="49AB3413" w14:textId="77777777" w:rsidR="009A3A34" w:rsidRPr="009A3A34" w:rsidRDefault="009A3A34" w:rsidP="00B947F6">
      <w:pPr>
        <w:rPr>
          <w:rFonts w:ascii="Book Antiqua" w:hAnsi="Book Antiqua" w:cs="Times New Roman"/>
          <w:sz w:val="24"/>
          <w:szCs w:val="24"/>
        </w:rPr>
      </w:pPr>
    </w:p>
    <w:p w14:paraId="4BEDD625" w14:textId="77777777" w:rsidR="009A3A34" w:rsidRPr="009A3A34" w:rsidRDefault="009A3A34" w:rsidP="00B947F6">
      <w:pPr>
        <w:rPr>
          <w:rFonts w:ascii="Book Antiqua" w:hAnsi="Book Antiqua" w:cs="Times New Roman"/>
          <w:sz w:val="24"/>
          <w:szCs w:val="24"/>
        </w:rPr>
      </w:pPr>
    </w:p>
    <w:p w14:paraId="0B6B083A" w14:textId="77777777" w:rsidR="009A3A34" w:rsidRPr="009A3A34" w:rsidRDefault="009A3A34" w:rsidP="00B947F6">
      <w:pPr>
        <w:rPr>
          <w:rFonts w:ascii="Book Antiqua" w:hAnsi="Book Antiqua" w:cs="Times New Roman"/>
          <w:sz w:val="24"/>
          <w:szCs w:val="24"/>
        </w:rPr>
      </w:pPr>
    </w:p>
    <w:p w14:paraId="687D98DD" w14:textId="04EAC625" w:rsidR="0067151A" w:rsidRPr="009A3A34" w:rsidRDefault="00397201" w:rsidP="009A3A34">
      <w:pPr>
        <w:rPr>
          <w:rFonts w:ascii="Book Antiqua" w:hAnsi="Book Antiqua" w:cs="Times New Roman"/>
          <w:sz w:val="24"/>
          <w:szCs w:val="24"/>
        </w:rPr>
      </w:pP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TOC \h \z \c "Table A." </w:instrText>
      </w:r>
      <w:r w:rsidRPr="009A3A34">
        <w:rPr>
          <w:rFonts w:ascii="Book Antiqua" w:hAnsi="Book Antiqua" w:cs="Times New Roman"/>
          <w:sz w:val="24"/>
          <w:szCs w:val="24"/>
        </w:rPr>
        <w:fldChar w:fldCharType="separate"/>
      </w:r>
      <w:hyperlink w:anchor="_Toc137904684" w:history="1">
        <w:r w:rsidR="0067151A" w:rsidRPr="009A3A34">
          <w:rPr>
            <w:rStyle w:val="Hyperlink"/>
            <w:rFonts w:ascii="Book Antiqua" w:hAnsi="Book Antiqua" w:cs="Times New Roman"/>
            <w:noProof/>
            <w:color w:val="auto"/>
            <w:sz w:val="24"/>
            <w:szCs w:val="24"/>
          </w:rPr>
          <w:t>Table A. 1 Goodness-of-fit summaries for explanatory variables and Economic Activity (CAMSI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84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66</w:t>
        </w:r>
        <w:r w:rsidR="0067151A" w:rsidRPr="009A3A34">
          <w:rPr>
            <w:rFonts w:ascii="Book Antiqua" w:hAnsi="Book Antiqua" w:cs="Times New Roman"/>
            <w:noProof/>
            <w:webHidden/>
            <w:sz w:val="24"/>
            <w:szCs w:val="24"/>
          </w:rPr>
          <w:fldChar w:fldCharType="end"/>
        </w:r>
      </w:hyperlink>
    </w:p>
    <w:p w14:paraId="355E4302" w14:textId="644D7DD6" w:rsidR="0067151A"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85" w:history="1">
        <w:r w:rsidR="0067151A" w:rsidRPr="009A3A34">
          <w:rPr>
            <w:rStyle w:val="Hyperlink"/>
            <w:rFonts w:ascii="Book Antiqua" w:hAnsi="Book Antiqua" w:cs="Times New Roman"/>
            <w:noProof/>
            <w:color w:val="auto"/>
            <w:sz w:val="24"/>
            <w:szCs w:val="24"/>
          </w:rPr>
          <w:t>Table A. 2 Model building goodness-of-fit summaries for multiple logistic regression model of Economic Activity (CAMSIS)</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85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66</w:t>
        </w:r>
        <w:r w:rsidR="0067151A" w:rsidRPr="009A3A34">
          <w:rPr>
            <w:rFonts w:ascii="Book Antiqua" w:hAnsi="Book Antiqua" w:cs="Times New Roman"/>
            <w:noProof/>
            <w:webHidden/>
            <w:sz w:val="24"/>
            <w:szCs w:val="24"/>
          </w:rPr>
          <w:fldChar w:fldCharType="end"/>
        </w:r>
      </w:hyperlink>
    </w:p>
    <w:p w14:paraId="7C3D6CB4" w14:textId="7D19D2BA" w:rsidR="0067151A"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86" w:history="1">
        <w:r w:rsidR="0067151A" w:rsidRPr="009A3A34">
          <w:rPr>
            <w:rStyle w:val="Hyperlink"/>
            <w:rFonts w:ascii="Book Antiqua" w:hAnsi="Book Antiqua" w:cs="Times New Roman"/>
            <w:noProof/>
            <w:color w:val="auto"/>
            <w:sz w:val="24"/>
            <w:szCs w:val="24"/>
          </w:rPr>
          <w:t>Table A. 3 Goodness-of-fit summaries for explanatory variables and Economic Activity (RGSC)</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86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67</w:t>
        </w:r>
        <w:r w:rsidR="0067151A" w:rsidRPr="009A3A34">
          <w:rPr>
            <w:rFonts w:ascii="Book Antiqua" w:hAnsi="Book Antiqua" w:cs="Times New Roman"/>
            <w:noProof/>
            <w:webHidden/>
            <w:sz w:val="24"/>
            <w:szCs w:val="24"/>
          </w:rPr>
          <w:fldChar w:fldCharType="end"/>
        </w:r>
      </w:hyperlink>
    </w:p>
    <w:p w14:paraId="5B803272" w14:textId="40D60575" w:rsidR="0067151A"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87" w:history="1">
        <w:r w:rsidR="0067151A" w:rsidRPr="009A3A34">
          <w:rPr>
            <w:rStyle w:val="Hyperlink"/>
            <w:rFonts w:ascii="Book Antiqua" w:hAnsi="Book Antiqua" w:cs="Times New Roman"/>
            <w:noProof/>
            <w:color w:val="auto"/>
            <w:sz w:val="24"/>
            <w:szCs w:val="24"/>
          </w:rPr>
          <w:t>Table A. 4 Model building goodness-of-fit summaries for multiple logistic regression model of Economic Activity (RGSC)</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87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67</w:t>
        </w:r>
        <w:r w:rsidR="0067151A" w:rsidRPr="009A3A34">
          <w:rPr>
            <w:rFonts w:ascii="Book Antiqua" w:hAnsi="Book Antiqua" w:cs="Times New Roman"/>
            <w:noProof/>
            <w:webHidden/>
            <w:sz w:val="24"/>
            <w:szCs w:val="24"/>
          </w:rPr>
          <w:fldChar w:fldCharType="end"/>
        </w:r>
      </w:hyperlink>
    </w:p>
    <w:p w14:paraId="601C1F65" w14:textId="3FFEDB78" w:rsidR="0067151A"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37904688" w:history="1">
        <w:r w:rsidR="0067151A" w:rsidRPr="009A3A34">
          <w:rPr>
            <w:rStyle w:val="Hyperlink"/>
            <w:rFonts w:ascii="Book Antiqua" w:hAnsi="Book Antiqua" w:cs="Times New Roman"/>
            <w:noProof/>
            <w:color w:val="auto"/>
            <w:sz w:val="24"/>
            <w:szCs w:val="24"/>
          </w:rPr>
          <w:t>Table A. 5 Average marginal effects on the probability of Economic Activity</w:t>
        </w:r>
        <w:r w:rsidR="0067151A" w:rsidRPr="009A3A34">
          <w:rPr>
            <w:rFonts w:ascii="Book Antiqua" w:hAnsi="Book Antiqua" w:cs="Times New Roman"/>
            <w:noProof/>
            <w:webHidden/>
            <w:sz w:val="24"/>
            <w:szCs w:val="24"/>
          </w:rPr>
          <w:tab/>
        </w:r>
        <w:r w:rsidR="0067151A" w:rsidRPr="009A3A34">
          <w:rPr>
            <w:rFonts w:ascii="Book Antiqua" w:hAnsi="Book Antiqua" w:cs="Times New Roman"/>
            <w:noProof/>
            <w:webHidden/>
            <w:sz w:val="24"/>
            <w:szCs w:val="24"/>
          </w:rPr>
          <w:fldChar w:fldCharType="begin"/>
        </w:r>
        <w:r w:rsidR="0067151A" w:rsidRPr="009A3A34">
          <w:rPr>
            <w:rFonts w:ascii="Book Antiqua" w:hAnsi="Book Antiqua" w:cs="Times New Roman"/>
            <w:noProof/>
            <w:webHidden/>
            <w:sz w:val="24"/>
            <w:szCs w:val="24"/>
          </w:rPr>
          <w:instrText xml:space="preserve"> PAGEREF _Toc137904688 \h </w:instrText>
        </w:r>
        <w:r w:rsidR="0067151A" w:rsidRPr="009A3A34">
          <w:rPr>
            <w:rFonts w:ascii="Book Antiqua" w:hAnsi="Book Antiqua" w:cs="Times New Roman"/>
            <w:noProof/>
            <w:webHidden/>
            <w:sz w:val="24"/>
            <w:szCs w:val="24"/>
          </w:rPr>
        </w:r>
        <w:r w:rsidR="0067151A" w:rsidRPr="009A3A34">
          <w:rPr>
            <w:rFonts w:ascii="Book Antiqua" w:hAnsi="Book Antiqua" w:cs="Times New Roman"/>
            <w:noProof/>
            <w:webHidden/>
            <w:sz w:val="24"/>
            <w:szCs w:val="24"/>
          </w:rPr>
          <w:fldChar w:fldCharType="separate"/>
        </w:r>
        <w:r w:rsidR="0067151A" w:rsidRPr="009A3A34">
          <w:rPr>
            <w:rFonts w:ascii="Book Antiqua" w:hAnsi="Book Antiqua" w:cs="Times New Roman"/>
            <w:noProof/>
            <w:webHidden/>
            <w:sz w:val="24"/>
            <w:szCs w:val="24"/>
          </w:rPr>
          <w:t>69</w:t>
        </w:r>
        <w:r w:rsidR="0067151A" w:rsidRPr="009A3A34">
          <w:rPr>
            <w:rFonts w:ascii="Book Antiqua" w:hAnsi="Book Antiqua" w:cs="Times New Roman"/>
            <w:noProof/>
            <w:webHidden/>
            <w:sz w:val="24"/>
            <w:szCs w:val="24"/>
          </w:rPr>
          <w:fldChar w:fldCharType="end"/>
        </w:r>
      </w:hyperlink>
    </w:p>
    <w:p w14:paraId="35B78941" w14:textId="77777777" w:rsidR="009A3A34" w:rsidRDefault="00397201"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7B5CDE51" w14:textId="4B7A8119" w:rsidR="00397201" w:rsidRPr="009A3A34" w:rsidRDefault="00397201" w:rsidP="00B947F6">
      <w:pPr>
        <w:rPr>
          <w:rFonts w:ascii="Book Antiqua" w:hAnsi="Book Antiqua" w:cs="Times New Roman"/>
          <w:sz w:val="24"/>
          <w:szCs w:val="24"/>
        </w:rPr>
      </w:pPr>
      <w:r w:rsidRPr="009A3A34">
        <w:rPr>
          <w:rFonts w:ascii="Book Antiqua" w:hAnsi="Book Antiqua" w:cs="Times New Roman"/>
          <w:sz w:val="24"/>
          <w:szCs w:val="24"/>
        </w:rPr>
        <w:lastRenderedPageBreak/>
        <w:t>List of Figures</w:t>
      </w:r>
    </w:p>
    <w:p w14:paraId="373FA1B2" w14:textId="3C8E380C" w:rsidR="006A0C55" w:rsidRPr="009A3A34" w:rsidRDefault="006A0C55">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TOC \h \z \c "Figure" </w:instrText>
      </w:r>
      <w:r w:rsidRPr="009A3A34">
        <w:rPr>
          <w:rFonts w:ascii="Book Antiqua" w:hAnsi="Book Antiqua" w:cs="Times New Roman"/>
          <w:sz w:val="24"/>
          <w:szCs w:val="24"/>
        </w:rPr>
        <w:fldChar w:fldCharType="separate"/>
      </w:r>
      <w:hyperlink w:anchor="_Toc146487754" w:history="1">
        <w:r w:rsidRPr="009A3A34">
          <w:rPr>
            <w:rStyle w:val="Hyperlink"/>
            <w:rFonts w:ascii="Book Antiqua" w:hAnsi="Book Antiqua" w:cs="Times New Roman"/>
            <w:noProof/>
            <w:color w:val="auto"/>
            <w:sz w:val="24"/>
            <w:szCs w:val="24"/>
          </w:rPr>
          <w:t>Figure 1.1 Transitional Pathways for NCDS Cohort</w:t>
        </w:r>
        <w:r w:rsidRPr="009A3A34">
          <w:rPr>
            <w:rFonts w:ascii="Book Antiqua" w:hAnsi="Book Antiqua" w:cs="Times New Roman"/>
            <w:noProof/>
            <w:webHidden/>
            <w:sz w:val="24"/>
            <w:szCs w:val="24"/>
          </w:rPr>
          <w:tab/>
        </w:r>
        <w:r w:rsidRPr="009A3A34">
          <w:rPr>
            <w:rFonts w:ascii="Book Antiqua" w:hAnsi="Book Antiqua" w:cs="Times New Roman"/>
            <w:noProof/>
            <w:webHidden/>
            <w:sz w:val="24"/>
            <w:szCs w:val="24"/>
          </w:rPr>
          <w:fldChar w:fldCharType="begin"/>
        </w:r>
        <w:r w:rsidRPr="009A3A34">
          <w:rPr>
            <w:rFonts w:ascii="Book Antiqua" w:hAnsi="Book Antiqua" w:cs="Times New Roman"/>
            <w:noProof/>
            <w:webHidden/>
            <w:sz w:val="24"/>
            <w:szCs w:val="24"/>
          </w:rPr>
          <w:instrText xml:space="preserve"> PAGEREF _Toc146487754 \h </w:instrText>
        </w:r>
        <w:r w:rsidRPr="009A3A34">
          <w:rPr>
            <w:rFonts w:ascii="Book Antiqua" w:hAnsi="Book Antiqua" w:cs="Times New Roman"/>
            <w:noProof/>
            <w:webHidden/>
            <w:sz w:val="24"/>
            <w:szCs w:val="24"/>
          </w:rPr>
        </w:r>
        <w:r w:rsidRPr="009A3A34">
          <w:rPr>
            <w:rFonts w:ascii="Book Antiqua" w:hAnsi="Book Antiqua" w:cs="Times New Roman"/>
            <w:noProof/>
            <w:webHidden/>
            <w:sz w:val="24"/>
            <w:szCs w:val="24"/>
          </w:rPr>
          <w:fldChar w:fldCharType="separate"/>
        </w:r>
        <w:r w:rsidRPr="009A3A34">
          <w:rPr>
            <w:rFonts w:ascii="Book Antiqua" w:hAnsi="Book Antiqua" w:cs="Times New Roman"/>
            <w:noProof/>
            <w:webHidden/>
            <w:sz w:val="24"/>
            <w:szCs w:val="24"/>
          </w:rPr>
          <w:t>6</w:t>
        </w:r>
        <w:r w:rsidRPr="009A3A34">
          <w:rPr>
            <w:rFonts w:ascii="Book Antiqua" w:hAnsi="Book Antiqua" w:cs="Times New Roman"/>
            <w:noProof/>
            <w:webHidden/>
            <w:sz w:val="24"/>
            <w:szCs w:val="24"/>
          </w:rPr>
          <w:fldChar w:fldCharType="end"/>
        </w:r>
      </w:hyperlink>
    </w:p>
    <w:p w14:paraId="1F2B00BC" w14:textId="395ABE51"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55" w:history="1">
        <w:r w:rsidR="006A0C55" w:rsidRPr="009A3A34">
          <w:rPr>
            <w:rStyle w:val="Hyperlink"/>
            <w:rFonts w:ascii="Book Antiqua" w:hAnsi="Book Antiqua" w:cs="Times New Roman"/>
            <w:noProof/>
            <w:color w:val="auto"/>
            <w:sz w:val="24"/>
            <w:szCs w:val="24"/>
          </w:rPr>
          <w:t>Figure 1.2 Predicted Probabilities of Economic Activity by NS-SEC</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55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44</w:t>
        </w:r>
        <w:r w:rsidR="006A0C55" w:rsidRPr="009A3A34">
          <w:rPr>
            <w:rFonts w:ascii="Book Antiqua" w:hAnsi="Book Antiqua" w:cs="Times New Roman"/>
            <w:noProof/>
            <w:webHidden/>
            <w:sz w:val="24"/>
            <w:szCs w:val="24"/>
          </w:rPr>
          <w:fldChar w:fldCharType="end"/>
        </w:r>
      </w:hyperlink>
    </w:p>
    <w:p w14:paraId="4FC7E252" w14:textId="2761F425"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56" w:history="1">
        <w:r w:rsidR="006A0C55" w:rsidRPr="009A3A34">
          <w:rPr>
            <w:rStyle w:val="Hyperlink"/>
            <w:rFonts w:ascii="Book Antiqua" w:hAnsi="Book Antiqua" w:cs="Times New Roman"/>
            <w:noProof/>
            <w:color w:val="auto"/>
            <w:sz w:val="24"/>
            <w:szCs w:val="24"/>
          </w:rPr>
          <w:t>Figure 1.3 Predicted Probabilities of Economic Activity by Sex</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56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45</w:t>
        </w:r>
        <w:r w:rsidR="006A0C55" w:rsidRPr="009A3A34">
          <w:rPr>
            <w:rFonts w:ascii="Book Antiqua" w:hAnsi="Book Antiqua" w:cs="Times New Roman"/>
            <w:noProof/>
            <w:webHidden/>
            <w:sz w:val="24"/>
            <w:szCs w:val="24"/>
          </w:rPr>
          <w:fldChar w:fldCharType="end"/>
        </w:r>
      </w:hyperlink>
    </w:p>
    <w:p w14:paraId="42423C34" w14:textId="1E26B1A0"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57" w:history="1">
        <w:r w:rsidR="006A0C55" w:rsidRPr="009A3A34">
          <w:rPr>
            <w:rStyle w:val="Hyperlink"/>
            <w:rFonts w:ascii="Book Antiqua" w:hAnsi="Book Antiqua" w:cs="Times New Roman"/>
            <w:noProof/>
            <w:color w:val="auto"/>
            <w:sz w:val="24"/>
            <w:szCs w:val="24"/>
          </w:rPr>
          <w:t>Figure 1.4 Predicted Probabilities of Economic Activity by Educational Attainment</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57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46</w:t>
        </w:r>
        <w:r w:rsidR="006A0C55" w:rsidRPr="009A3A34">
          <w:rPr>
            <w:rFonts w:ascii="Book Antiqua" w:hAnsi="Book Antiqua" w:cs="Times New Roman"/>
            <w:noProof/>
            <w:webHidden/>
            <w:sz w:val="24"/>
            <w:szCs w:val="24"/>
          </w:rPr>
          <w:fldChar w:fldCharType="end"/>
        </w:r>
      </w:hyperlink>
    </w:p>
    <w:p w14:paraId="020C7D9F" w14:textId="056E96BB" w:rsidR="006A0C55" w:rsidRPr="009A3A34" w:rsidRDefault="00000000">
      <w:pPr>
        <w:pStyle w:val="TableofFigures"/>
        <w:tabs>
          <w:tab w:val="right" w:leader="dot" w:pos="9016"/>
        </w:tabs>
        <w:rPr>
          <w:rFonts w:ascii="Book Antiqua" w:eastAsiaTheme="minorEastAsia" w:hAnsi="Book Antiqua" w:cs="Times New Roman"/>
          <w:noProof/>
          <w:kern w:val="2"/>
          <w:sz w:val="24"/>
          <w:szCs w:val="24"/>
          <w:lang w:eastAsia="en-GB"/>
          <w14:ligatures w14:val="standardContextual"/>
        </w:rPr>
      </w:pPr>
      <w:hyperlink w:anchor="_Toc146487758" w:history="1">
        <w:r w:rsidR="006A0C55" w:rsidRPr="009A3A34">
          <w:rPr>
            <w:rStyle w:val="Hyperlink"/>
            <w:rFonts w:ascii="Book Antiqua" w:hAnsi="Book Antiqua" w:cs="Times New Roman"/>
            <w:noProof/>
            <w:color w:val="auto"/>
            <w:sz w:val="24"/>
            <w:szCs w:val="24"/>
          </w:rPr>
          <w:t>Figure 1.5 Predicted Probabilities of Economic Activity by Housing Tenure</w:t>
        </w:r>
        <w:r w:rsidR="006A0C55" w:rsidRPr="009A3A34">
          <w:rPr>
            <w:rFonts w:ascii="Book Antiqua" w:hAnsi="Book Antiqua" w:cs="Times New Roman"/>
            <w:noProof/>
            <w:webHidden/>
            <w:sz w:val="24"/>
            <w:szCs w:val="24"/>
          </w:rPr>
          <w:tab/>
        </w:r>
        <w:r w:rsidR="006A0C55" w:rsidRPr="009A3A34">
          <w:rPr>
            <w:rFonts w:ascii="Book Antiqua" w:hAnsi="Book Antiqua" w:cs="Times New Roman"/>
            <w:noProof/>
            <w:webHidden/>
            <w:sz w:val="24"/>
            <w:szCs w:val="24"/>
          </w:rPr>
          <w:fldChar w:fldCharType="begin"/>
        </w:r>
        <w:r w:rsidR="006A0C55" w:rsidRPr="009A3A34">
          <w:rPr>
            <w:rFonts w:ascii="Book Antiqua" w:hAnsi="Book Antiqua" w:cs="Times New Roman"/>
            <w:noProof/>
            <w:webHidden/>
            <w:sz w:val="24"/>
            <w:szCs w:val="24"/>
          </w:rPr>
          <w:instrText xml:space="preserve"> PAGEREF _Toc146487758 \h </w:instrText>
        </w:r>
        <w:r w:rsidR="006A0C55" w:rsidRPr="009A3A34">
          <w:rPr>
            <w:rFonts w:ascii="Book Antiqua" w:hAnsi="Book Antiqua" w:cs="Times New Roman"/>
            <w:noProof/>
            <w:webHidden/>
            <w:sz w:val="24"/>
            <w:szCs w:val="24"/>
          </w:rPr>
        </w:r>
        <w:r w:rsidR="006A0C55" w:rsidRPr="009A3A34">
          <w:rPr>
            <w:rFonts w:ascii="Book Antiqua" w:hAnsi="Book Antiqua" w:cs="Times New Roman"/>
            <w:noProof/>
            <w:webHidden/>
            <w:sz w:val="24"/>
            <w:szCs w:val="24"/>
          </w:rPr>
          <w:fldChar w:fldCharType="separate"/>
        </w:r>
        <w:r w:rsidR="006A0C55" w:rsidRPr="009A3A34">
          <w:rPr>
            <w:rFonts w:ascii="Book Antiqua" w:hAnsi="Book Antiqua" w:cs="Times New Roman"/>
            <w:noProof/>
            <w:webHidden/>
            <w:sz w:val="24"/>
            <w:szCs w:val="24"/>
          </w:rPr>
          <w:t>47</w:t>
        </w:r>
        <w:r w:rsidR="006A0C55" w:rsidRPr="009A3A34">
          <w:rPr>
            <w:rFonts w:ascii="Book Antiqua" w:hAnsi="Book Antiqua" w:cs="Times New Roman"/>
            <w:noProof/>
            <w:webHidden/>
            <w:sz w:val="24"/>
            <w:szCs w:val="24"/>
          </w:rPr>
          <w:fldChar w:fldCharType="end"/>
        </w:r>
      </w:hyperlink>
    </w:p>
    <w:p w14:paraId="3B128534" w14:textId="343BF15D" w:rsidR="00397201" w:rsidRPr="009A3A34" w:rsidRDefault="006A0C55"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496B87BC" w14:textId="77777777" w:rsidR="00397201" w:rsidRPr="009A3A34" w:rsidRDefault="00397201" w:rsidP="00B947F6">
      <w:pPr>
        <w:rPr>
          <w:rFonts w:ascii="Book Antiqua" w:hAnsi="Book Antiqua" w:cs="Times New Roman"/>
          <w:sz w:val="24"/>
          <w:szCs w:val="24"/>
        </w:rPr>
      </w:pPr>
    </w:p>
    <w:p w14:paraId="54287887" w14:textId="77777777" w:rsidR="00397201" w:rsidRPr="009A3A34" w:rsidRDefault="00397201" w:rsidP="00B947F6">
      <w:pPr>
        <w:rPr>
          <w:rFonts w:ascii="Book Antiqua" w:hAnsi="Book Antiqua" w:cs="Times New Roman"/>
          <w:sz w:val="24"/>
          <w:szCs w:val="24"/>
        </w:rPr>
      </w:pPr>
    </w:p>
    <w:p w14:paraId="5DAE3312" w14:textId="77777777" w:rsidR="00397201" w:rsidRPr="009A3A34" w:rsidRDefault="00397201" w:rsidP="00B947F6">
      <w:pPr>
        <w:rPr>
          <w:rFonts w:ascii="Book Antiqua" w:hAnsi="Book Antiqua" w:cs="Times New Roman"/>
          <w:sz w:val="24"/>
          <w:szCs w:val="24"/>
        </w:rPr>
      </w:pPr>
    </w:p>
    <w:p w14:paraId="77AB02BD" w14:textId="65A88E68" w:rsidR="00397201" w:rsidRPr="009A3A34" w:rsidRDefault="00397201" w:rsidP="00B947F6">
      <w:pPr>
        <w:rPr>
          <w:rFonts w:ascii="Book Antiqua" w:hAnsi="Book Antiqua" w:cs="Times New Roman"/>
          <w:sz w:val="24"/>
          <w:szCs w:val="24"/>
        </w:rPr>
      </w:pPr>
    </w:p>
    <w:p w14:paraId="4FB0C54E" w14:textId="1CE8D7EB" w:rsidR="00397201" w:rsidRPr="009A3A34" w:rsidRDefault="00397201" w:rsidP="00B947F6">
      <w:pPr>
        <w:rPr>
          <w:rFonts w:ascii="Book Antiqua" w:hAnsi="Book Antiqua" w:cs="Times New Roman"/>
          <w:sz w:val="24"/>
          <w:szCs w:val="24"/>
        </w:rPr>
      </w:pPr>
    </w:p>
    <w:p w14:paraId="2913B839" w14:textId="77777777" w:rsidR="00397201" w:rsidRPr="009A3A34" w:rsidRDefault="00397201" w:rsidP="00B947F6">
      <w:pPr>
        <w:rPr>
          <w:rFonts w:ascii="Book Antiqua" w:hAnsi="Book Antiqua" w:cs="Times New Roman"/>
          <w:sz w:val="24"/>
          <w:szCs w:val="24"/>
        </w:rPr>
      </w:pPr>
    </w:p>
    <w:p w14:paraId="0F1F9DF5" w14:textId="77777777" w:rsidR="006A0C55" w:rsidRDefault="006A0C55" w:rsidP="00B947F6">
      <w:pPr>
        <w:rPr>
          <w:rFonts w:ascii="Book Antiqua" w:hAnsi="Book Antiqua" w:cs="Times New Roman"/>
          <w:sz w:val="24"/>
          <w:szCs w:val="24"/>
        </w:rPr>
      </w:pPr>
    </w:p>
    <w:p w14:paraId="2457484C" w14:textId="77777777" w:rsidR="009A3A34" w:rsidRDefault="009A3A34" w:rsidP="00B947F6">
      <w:pPr>
        <w:rPr>
          <w:rFonts w:ascii="Book Antiqua" w:hAnsi="Book Antiqua" w:cs="Times New Roman"/>
          <w:sz w:val="24"/>
          <w:szCs w:val="24"/>
        </w:rPr>
      </w:pPr>
    </w:p>
    <w:p w14:paraId="3B288FC8" w14:textId="77777777" w:rsidR="009A3A34" w:rsidRDefault="009A3A34" w:rsidP="00B947F6">
      <w:pPr>
        <w:rPr>
          <w:rFonts w:ascii="Book Antiqua" w:hAnsi="Book Antiqua" w:cs="Times New Roman"/>
          <w:sz w:val="24"/>
          <w:szCs w:val="24"/>
        </w:rPr>
      </w:pPr>
    </w:p>
    <w:p w14:paraId="66B913AC" w14:textId="77777777" w:rsidR="009A3A34" w:rsidRDefault="009A3A34" w:rsidP="00B947F6">
      <w:pPr>
        <w:rPr>
          <w:rFonts w:ascii="Book Antiqua" w:hAnsi="Book Antiqua" w:cs="Times New Roman"/>
          <w:sz w:val="24"/>
          <w:szCs w:val="24"/>
        </w:rPr>
      </w:pPr>
    </w:p>
    <w:p w14:paraId="30964F02" w14:textId="77777777" w:rsidR="009A3A34" w:rsidRDefault="009A3A34" w:rsidP="00B947F6">
      <w:pPr>
        <w:rPr>
          <w:rFonts w:ascii="Book Antiqua" w:hAnsi="Book Antiqua" w:cs="Times New Roman"/>
          <w:sz w:val="24"/>
          <w:szCs w:val="24"/>
        </w:rPr>
      </w:pPr>
    </w:p>
    <w:p w14:paraId="6FD37924" w14:textId="77777777" w:rsidR="009A3A34" w:rsidRPr="009A3A34" w:rsidRDefault="009A3A34" w:rsidP="00B947F6">
      <w:pPr>
        <w:rPr>
          <w:rFonts w:ascii="Book Antiqua" w:hAnsi="Book Antiqua" w:cs="Times New Roman"/>
          <w:sz w:val="24"/>
          <w:szCs w:val="24"/>
        </w:rPr>
      </w:pPr>
    </w:p>
    <w:p w14:paraId="34B3E84F" w14:textId="77777777" w:rsidR="00397201" w:rsidRPr="009A3A34" w:rsidRDefault="00397201" w:rsidP="00B947F6">
      <w:pPr>
        <w:rPr>
          <w:rFonts w:ascii="Book Antiqua" w:hAnsi="Book Antiqua" w:cs="Times New Roman"/>
          <w:sz w:val="24"/>
          <w:szCs w:val="24"/>
        </w:rPr>
      </w:pPr>
    </w:p>
    <w:p w14:paraId="694C9198" w14:textId="77777777" w:rsidR="00397201" w:rsidRPr="009A3A34" w:rsidRDefault="00397201" w:rsidP="00B947F6">
      <w:pPr>
        <w:rPr>
          <w:rFonts w:ascii="Book Antiqua" w:hAnsi="Book Antiqua" w:cs="Times New Roman"/>
          <w:sz w:val="24"/>
          <w:szCs w:val="24"/>
        </w:rPr>
      </w:pPr>
    </w:p>
    <w:p w14:paraId="28DFAFC5" w14:textId="77777777" w:rsidR="00397201" w:rsidRPr="009A3A34" w:rsidRDefault="00397201" w:rsidP="00B947F6">
      <w:pPr>
        <w:rPr>
          <w:rFonts w:ascii="Book Antiqua" w:hAnsi="Book Antiqua" w:cs="Times New Roman"/>
          <w:sz w:val="24"/>
          <w:szCs w:val="24"/>
        </w:rPr>
      </w:pPr>
    </w:p>
    <w:p w14:paraId="107F90AE" w14:textId="77777777" w:rsidR="00397201" w:rsidRPr="009A3A34" w:rsidRDefault="00397201" w:rsidP="00B947F6">
      <w:pPr>
        <w:rPr>
          <w:rFonts w:ascii="Book Antiqua" w:hAnsi="Book Antiqua" w:cs="Times New Roman"/>
          <w:sz w:val="24"/>
          <w:szCs w:val="24"/>
        </w:rPr>
      </w:pPr>
    </w:p>
    <w:p w14:paraId="4D1318D9" w14:textId="77777777" w:rsidR="00397201" w:rsidRPr="009A3A34" w:rsidRDefault="00397201" w:rsidP="00B947F6">
      <w:pPr>
        <w:rPr>
          <w:rFonts w:ascii="Book Antiqua" w:hAnsi="Book Antiqua" w:cs="Times New Roman"/>
          <w:sz w:val="24"/>
          <w:szCs w:val="24"/>
        </w:rPr>
      </w:pPr>
    </w:p>
    <w:p w14:paraId="3BC450BA" w14:textId="77777777" w:rsidR="00397201" w:rsidRPr="009A3A34" w:rsidRDefault="00397201" w:rsidP="00B947F6">
      <w:pPr>
        <w:rPr>
          <w:rFonts w:ascii="Book Antiqua" w:hAnsi="Book Antiqua" w:cs="Times New Roman"/>
          <w:sz w:val="24"/>
          <w:szCs w:val="24"/>
        </w:rPr>
      </w:pPr>
    </w:p>
    <w:p w14:paraId="0D8E357B" w14:textId="77777777" w:rsidR="00397201" w:rsidRPr="009A3A34" w:rsidRDefault="00397201" w:rsidP="00B947F6">
      <w:pPr>
        <w:rPr>
          <w:rFonts w:ascii="Book Antiqua" w:hAnsi="Book Antiqua" w:cs="Times New Roman"/>
          <w:sz w:val="24"/>
          <w:szCs w:val="24"/>
        </w:rPr>
      </w:pPr>
    </w:p>
    <w:p w14:paraId="158FECFE" w14:textId="77777777" w:rsidR="009A3A34" w:rsidRPr="009A3A34" w:rsidRDefault="009A3A34" w:rsidP="00B947F6">
      <w:pPr>
        <w:rPr>
          <w:rFonts w:ascii="Book Antiqua" w:hAnsi="Book Antiqua" w:cs="Times New Roman"/>
          <w:sz w:val="24"/>
          <w:szCs w:val="24"/>
        </w:rPr>
      </w:pPr>
    </w:p>
    <w:p w14:paraId="49DCAE02" w14:textId="77777777" w:rsidR="009A3A34" w:rsidRPr="009A3A34" w:rsidRDefault="009A3A34" w:rsidP="00B947F6">
      <w:pPr>
        <w:rPr>
          <w:rFonts w:ascii="Book Antiqua" w:hAnsi="Book Antiqua" w:cs="Times New Roman"/>
          <w:sz w:val="24"/>
          <w:szCs w:val="24"/>
        </w:rPr>
      </w:pPr>
    </w:p>
    <w:p w14:paraId="52C82381" w14:textId="77777777" w:rsidR="009106F1" w:rsidRPr="009A3A34" w:rsidRDefault="009106F1" w:rsidP="00B947F6">
      <w:pPr>
        <w:rPr>
          <w:rFonts w:ascii="Book Antiqua" w:hAnsi="Book Antiqua" w:cs="Times New Roman"/>
          <w:sz w:val="24"/>
          <w:szCs w:val="24"/>
        </w:rPr>
      </w:pPr>
    </w:p>
    <w:p w14:paraId="21487DDB" w14:textId="77777777" w:rsidR="009106F1" w:rsidRPr="009A3A34" w:rsidRDefault="009106F1" w:rsidP="00B947F6">
      <w:pPr>
        <w:rPr>
          <w:rFonts w:ascii="Book Antiqua" w:hAnsi="Book Antiqua" w:cs="Times New Roman"/>
          <w:sz w:val="24"/>
          <w:szCs w:val="24"/>
        </w:rPr>
      </w:pPr>
    </w:p>
    <w:p w14:paraId="1E299908" w14:textId="77777777" w:rsidR="00C70221" w:rsidRPr="009A3A34" w:rsidRDefault="00C70221" w:rsidP="00B947F6">
      <w:pPr>
        <w:rPr>
          <w:rFonts w:ascii="Book Antiqua" w:hAnsi="Book Antiqua" w:cs="Times New Roman"/>
          <w:sz w:val="24"/>
          <w:szCs w:val="24"/>
        </w:rPr>
      </w:pPr>
    </w:p>
    <w:p w14:paraId="092D7767" w14:textId="0363A89F" w:rsidR="00804CFB" w:rsidRPr="009A3A34" w:rsidRDefault="00935A6A" w:rsidP="00B947F6">
      <w:pPr>
        <w:rPr>
          <w:rFonts w:ascii="Book Antiqua" w:hAnsi="Book Antiqua" w:cs="Times New Roman"/>
          <w:sz w:val="24"/>
          <w:szCs w:val="24"/>
        </w:rPr>
      </w:pPr>
      <w:r w:rsidRPr="009A3A34">
        <w:rPr>
          <w:rFonts w:ascii="Book Antiqua" w:hAnsi="Book Antiqua" w:cs="Times New Roman"/>
          <w:sz w:val="24"/>
          <w:szCs w:val="24"/>
        </w:rPr>
        <w:lastRenderedPageBreak/>
        <w:t>List of Abbreviations</w:t>
      </w:r>
    </w:p>
    <w:p w14:paraId="4CBE9AB9" w14:textId="19A3D8E2" w:rsidR="000354FB" w:rsidRPr="009A3A34" w:rsidRDefault="000354FB" w:rsidP="00B947F6">
      <w:pPr>
        <w:rPr>
          <w:rFonts w:ascii="Book Antiqua" w:hAnsi="Book Antiqua" w:cs="Times New Roman"/>
          <w:sz w:val="24"/>
          <w:szCs w:val="24"/>
        </w:rPr>
      </w:pPr>
      <w:proofErr w:type="spellStart"/>
      <w:r w:rsidRPr="009A3A34">
        <w:rPr>
          <w:rFonts w:ascii="Book Antiqua" w:hAnsi="Book Antiqua" w:cs="Times New Roman"/>
          <w:sz w:val="24"/>
          <w:szCs w:val="24"/>
        </w:rPr>
        <w:t>A’level</w:t>
      </w:r>
      <w:proofErr w:type="spellEnd"/>
      <w:r w:rsidRPr="009A3A34">
        <w:rPr>
          <w:rFonts w:ascii="Book Antiqua" w:hAnsi="Book Antiqua" w:cs="Times New Roman"/>
          <w:sz w:val="24"/>
          <w:szCs w:val="24"/>
        </w:rPr>
        <w:tab/>
      </w:r>
      <w:r w:rsidRPr="009A3A34">
        <w:rPr>
          <w:rFonts w:ascii="Book Antiqua" w:hAnsi="Book Antiqua" w:cs="Times New Roman"/>
          <w:sz w:val="24"/>
          <w:szCs w:val="24"/>
        </w:rPr>
        <w:tab/>
        <w:t>Advanced Level</w:t>
      </w:r>
    </w:p>
    <w:p w14:paraId="5AE87B6E" w14:textId="071F0990"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BCS</w:t>
      </w:r>
      <w:r w:rsidRPr="009A3A34">
        <w:rPr>
          <w:rFonts w:ascii="Book Antiqua" w:hAnsi="Book Antiqua" w:cs="Times New Roman"/>
          <w:sz w:val="24"/>
          <w:szCs w:val="24"/>
        </w:rPr>
        <w:tab/>
      </w:r>
      <w:r w:rsidRPr="009A3A34">
        <w:rPr>
          <w:rFonts w:ascii="Book Antiqua" w:hAnsi="Book Antiqua" w:cs="Times New Roman"/>
          <w:sz w:val="24"/>
          <w:szCs w:val="24"/>
        </w:rPr>
        <w:tab/>
        <w:t>British Cohort Survey</w:t>
      </w:r>
    </w:p>
    <w:p w14:paraId="23D42373"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CA</w:t>
      </w:r>
      <w:r w:rsidRPr="009A3A34">
        <w:rPr>
          <w:rFonts w:ascii="Book Antiqua" w:hAnsi="Book Antiqua" w:cs="Times New Roman"/>
          <w:sz w:val="24"/>
          <w:szCs w:val="24"/>
        </w:rPr>
        <w:tab/>
      </w:r>
      <w:r w:rsidRPr="009A3A34">
        <w:rPr>
          <w:rFonts w:ascii="Book Antiqua" w:hAnsi="Book Antiqua" w:cs="Times New Roman"/>
          <w:sz w:val="24"/>
          <w:szCs w:val="24"/>
        </w:rPr>
        <w:tab/>
        <w:t>Complete Case Analysis</w:t>
      </w:r>
    </w:p>
    <w:p w14:paraId="1C60A941"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SE</w:t>
      </w:r>
      <w:r w:rsidRPr="009A3A34">
        <w:rPr>
          <w:rFonts w:ascii="Book Antiqua" w:hAnsi="Book Antiqua" w:cs="Times New Roman"/>
          <w:sz w:val="24"/>
          <w:szCs w:val="24"/>
        </w:rPr>
        <w:tab/>
      </w:r>
      <w:r w:rsidRPr="009A3A34">
        <w:rPr>
          <w:rFonts w:ascii="Book Antiqua" w:hAnsi="Book Antiqua" w:cs="Times New Roman"/>
          <w:sz w:val="24"/>
          <w:szCs w:val="24"/>
        </w:rPr>
        <w:tab/>
        <w:t>Certificate of Secondary Education</w:t>
      </w:r>
    </w:p>
    <w:p w14:paraId="4349D81D"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MI</w:t>
      </w:r>
      <w:r w:rsidRPr="009A3A34">
        <w:rPr>
          <w:rFonts w:ascii="Book Antiqua" w:hAnsi="Book Antiqua" w:cs="Times New Roman"/>
          <w:sz w:val="24"/>
          <w:szCs w:val="24"/>
        </w:rPr>
        <w:tab/>
      </w:r>
      <w:r w:rsidRPr="009A3A34">
        <w:rPr>
          <w:rFonts w:ascii="Book Antiqua" w:hAnsi="Book Antiqua" w:cs="Times New Roman"/>
          <w:sz w:val="24"/>
          <w:szCs w:val="24"/>
        </w:rPr>
        <w:tab/>
        <w:t>Multiple Imputation</w:t>
      </w:r>
    </w:p>
    <w:p w14:paraId="02F49E8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CDS</w:t>
      </w:r>
      <w:r w:rsidRPr="009A3A34">
        <w:rPr>
          <w:rFonts w:ascii="Book Antiqua" w:hAnsi="Book Antiqua" w:cs="Times New Roman"/>
          <w:sz w:val="24"/>
          <w:szCs w:val="24"/>
        </w:rPr>
        <w:tab/>
      </w:r>
      <w:r w:rsidRPr="009A3A34">
        <w:rPr>
          <w:rFonts w:ascii="Book Antiqua" w:hAnsi="Book Antiqua" w:cs="Times New Roman"/>
          <w:sz w:val="24"/>
          <w:szCs w:val="24"/>
        </w:rPr>
        <w:tab/>
        <w:t>National Childhood Development Study</w:t>
      </w:r>
    </w:p>
    <w:p w14:paraId="7D72CAF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EET</w:t>
      </w:r>
      <w:r w:rsidRPr="009A3A34">
        <w:rPr>
          <w:rFonts w:ascii="Book Antiqua" w:hAnsi="Book Antiqua" w:cs="Times New Roman"/>
          <w:sz w:val="24"/>
          <w:szCs w:val="24"/>
        </w:rPr>
        <w:tab/>
      </w:r>
      <w:r w:rsidRPr="009A3A34">
        <w:rPr>
          <w:rFonts w:ascii="Book Antiqua" w:hAnsi="Book Antiqua" w:cs="Times New Roman"/>
          <w:sz w:val="24"/>
          <w:szCs w:val="24"/>
        </w:rPr>
        <w:tab/>
        <w:t>Not in Education, Employment, or Training</w:t>
      </w:r>
    </w:p>
    <w:p w14:paraId="37E1D787" w14:textId="35267245"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S-SEC</w:t>
      </w:r>
      <w:r w:rsidRPr="009A3A34">
        <w:rPr>
          <w:rFonts w:ascii="Book Antiqua" w:hAnsi="Book Antiqua" w:cs="Times New Roman"/>
          <w:sz w:val="24"/>
          <w:szCs w:val="24"/>
        </w:rPr>
        <w:tab/>
        <w:t>National Statistics Socio-economic classification</w:t>
      </w:r>
    </w:p>
    <w:p w14:paraId="6E162670"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VQ</w:t>
      </w:r>
      <w:r w:rsidRPr="009A3A34">
        <w:rPr>
          <w:rFonts w:ascii="Book Antiqua" w:hAnsi="Book Antiqua" w:cs="Times New Roman"/>
          <w:sz w:val="24"/>
          <w:szCs w:val="24"/>
        </w:rPr>
        <w:tab/>
      </w:r>
      <w:r w:rsidRPr="009A3A34">
        <w:rPr>
          <w:rFonts w:ascii="Book Antiqua" w:hAnsi="Book Antiqua" w:cs="Times New Roman"/>
          <w:sz w:val="24"/>
          <w:szCs w:val="24"/>
        </w:rPr>
        <w:tab/>
        <w:t>National Vocational Qualification</w:t>
      </w:r>
    </w:p>
    <w:p w14:paraId="62CD9311" w14:textId="0B0C6C80" w:rsidR="00807E62" w:rsidRPr="009A3A34" w:rsidRDefault="00807E62" w:rsidP="00B947F6">
      <w:pPr>
        <w:rPr>
          <w:rFonts w:ascii="Book Antiqua" w:hAnsi="Book Antiqua" w:cs="Times New Roman"/>
          <w:sz w:val="24"/>
          <w:szCs w:val="24"/>
        </w:rPr>
      </w:pPr>
      <w:proofErr w:type="spellStart"/>
      <w:r w:rsidRPr="009A3A34">
        <w:rPr>
          <w:rFonts w:ascii="Book Antiqua" w:hAnsi="Book Antiqua" w:cs="Times New Roman"/>
          <w:sz w:val="24"/>
          <w:szCs w:val="24"/>
        </w:rPr>
        <w:t>O</w:t>
      </w:r>
      <w:r w:rsidR="008764EE" w:rsidRPr="009A3A34">
        <w:rPr>
          <w:rFonts w:ascii="Book Antiqua" w:hAnsi="Book Antiqua" w:cs="Times New Roman"/>
          <w:sz w:val="24"/>
          <w:szCs w:val="24"/>
        </w:rPr>
        <w:t>’</w:t>
      </w:r>
      <w:r w:rsidRPr="009A3A34">
        <w:rPr>
          <w:rFonts w:ascii="Book Antiqua" w:hAnsi="Book Antiqua" w:cs="Times New Roman"/>
          <w:sz w:val="24"/>
          <w:szCs w:val="24"/>
        </w:rPr>
        <w:t>Level</w:t>
      </w:r>
      <w:proofErr w:type="spellEnd"/>
      <w:r w:rsidRPr="009A3A34">
        <w:rPr>
          <w:rFonts w:ascii="Book Antiqua" w:hAnsi="Book Antiqua" w:cs="Times New Roman"/>
          <w:sz w:val="24"/>
          <w:szCs w:val="24"/>
        </w:rPr>
        <w:tab/>
        <w:t>Ordinary Level</w:t>
      </w:r>
    </w:p>
    <w:p w14:paraId="038FE119"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RGSC</w:t>
      </w:r>
      <w:r w:rsidRPr="009A3A34">
        <w:rPr>
          <w:rFonts w:ascii="Book Antiqua" w:hAnsi="Book Antiqua" w:cs="Times New Roman"/>
          <w:sz w:val="24"/>
          <w:szCs w:val="24"/>
        </w:rPr>
        <w:tab/>
      </w:r>
      <w:r w:rsidRPr="009A3A34">
        <w:rPr>
          <w:rFonts w:ascii="Book Antiqua" w:hAnsi="Book Antiqua" w:cs="Times New Roman"/>
          <w:sz w:val="24"/>
          <w:szCs w:val="24"/>
        </w:rPr>
        <w:tab/>
        <w:t>Registrar General’s Social Classes</w:t>
      </w:r>
    </w:p>
    <w:p w14:paraId="41BB4177"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TOPs</w:t>
      </w:r>
      <w:r w:rsidRPr="009A3A34">
        <w:rPr>
          <w:rFonts w:ascii="Book Antiqua" w:hAnsi="Book Antiqua" w:cs="Times New Roman"/>
          <w:sz w:val="24"/>
          <w:szCs w:val="24"/>
        </w:rPr>
        <w:tab/>
      </w:r>
      <w:r w:rsidRPr="009A3A34">
        <w:rPr>
          <w:rFonts w:ascii="Book Antiqua" w:hAnsi="Book Antiqua" w:cs="Times New Roman"/>
          <w:sz w:val="24"/>
          <w:szCs w:val="24"/>
        </w:rPr>
        <w:tab/>
        <w:t>Training Opportunities Scheme</w:t>
      </w:r>
    </w:p>
    <w:p w14:paraId="47CB53B6" w14:textId="1EFA8CAC"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UKHLS</w:t>
      </w:r>
      <w:r w:rsidRPr="009A3A34">
        <w:rPr>
          <w:rFonts w:ascii="Book Antiqua" w:hAnsi="Book Antiqua" w:cs="Times New Roman"/>
          <w:sz w:val="24"/>
          <w:szCs w:val="24"/>
        </w:rPr>
        <w:tab/>
        <w:t>United Kingdom Household Longitudinal Study</w:t>
      </w:r>
    </w:p>
    <w:p w14:paraId="020C7E59" w14:textId="77777777" w:rsidR="00B947F6" w:rsidRPr="009A3A34" w:rsidRDefault="00B947F6" w:rsidP="00B947F6">
      <w:pPr>
        <w:rPr>
          <w:rFonts w:ascii="Book Antiqua" w:hAnsi="Book Antiqua" w:cs="Times New Roman"/>
          <w:sz w:val="24"/>
          <w:szCs w:val="24"/>
        </w:rPr>
      </w:pPr>
    </w:p>
    <w:p w14:paraId="3457D102" w14:textId="77777777" w:rsidR="00B947F6" w:rsidRPr="009A3A34" w:rsidRDefault="00B947F6" w:rsidP="00B947F6">
      <w:pPr>
        <w:rPr>
          <w:rFonts w:ascii="Book Antiqua" w:hAnsi="Book Antiqua" w:cs="Times New Roman"/>
          <w:sz w:val="24"/>
          <w:szCs w:val="24"/>
        </w:rPr>
      </w:pPr>
    </w:p>
    <w:p w14:paraId="27FA07CE" w14:textId="77777777" w:rsidR="00B947F6" w:rsidRPr="009A3A34" w:rsidRDefault="00B947F6" w:rsidP="00B947F6">
      <w:pPr>
        <w:rPr>
          <w:rFonts w:ascii="Book Antiqua" w:hAnsi="Book Antiqua" w:cs="Times New Roman"/>
          <w:sz w:val="24"/>
          <w:szCs w:val="24"/>
        </w:rPr>
      </w:pPr>
    </w:p>
    <w:p w14:paraId="3E0A3EA8" w14:textId="77777777" w:rsidR="00B947F6" w:rsidRPr="009A3A34" w:rsidRDefault="00B947F6" w:rsidP="00B947F6">
      <w:pPr>
        <w:rPr>
          <w:rFonts w:ascii="Book Antiqua" w:hAnsi="Book Antiqua" w:cs="Times New Roman"/>
          <w:sz w:val="24"/>
          <w:szCs w:val="24"/>
        </w:rPr>
      </w:pPr>
    </w:p>
    <w:p w14:paraId="2A127E30" w14:textId="77777777" w:rsidR="00B947F6" w:rsidRPr="009A3A34" w:rsidRDefault="00B947F6" w:rsidP="00B947F6">
      <w:pPr>
        <w:rPr>
          <w:rFonts w:ascii="Book Antiqua" w:hAnsi="Book Antiqua" w:cs="Times New Roman"/>
          <w:sz w:val="24"/>
          <w:szCs w:val="24"/>
        </w:rPr>
      </w:pPr>
    </w:p>
    <w:p w14:paraId="227FB209" w14:textId="77777777" w:rsidR="00B947F6" w:rsidRPr="009A3A34" w:rsidRDefault="00B947F6" w:rsidP="00B947F6">
      <w:pPr>
        <w:rPr>
          <w:rFonts w:ascii="Book Antiqua" w:hAnsi="Book Antiqua" w:cs="Times New Roman"/>
          <w:sz w:val="24"/>
          <w:szCs w:val="24"/>
        </w:rPr>
      </w:pPr>
    </w:p>
    <w:p w14:paraId="17DDB865" w14:textId="77777777" w:rsidR="00B947F6" w:rsidRPr="009A3A34" w:rsidRDefault="00B947F6" w:rsidP="00B947F6">
      <w:pPr>
        <w:rPr>
          <w:rFonts w:ascii="Book Antiqua" w:hAnsi="Book Antiqua" w:cs="Times New Roman"/>
          <w:sz w:val="24"/>
          <w:szCs w:val="24"/>
        </w:rPr>
      </w:pPr>
    </w:p>
    <w:p w14:paraId="2FF7CC37" w14:textId="77777777" w:rsidR="00B947F6" w:rsidRPr="009A3A34" w:rsidRDefault="00B947F6" w:rsidP="00B947F6">
      <w:pPr>
        <w:rPr>
          <w:rFonts w:ascii="Book Antiqua" w:hAnsi="Book Antiqua" w:cs="Times New Roman"/>
          <w:sz w:val="24"/>
          <w:szCs w:val="24"/>
        </w:rPr>
      </w:pPr>
    </w:p>
    <w:p w14:paraId="5062256F" w14:textId="77777777" w:rsidR="00B947F6" w:rsidRPr="009A3A34" w:rsidRDefault="00B947F6" w:rsidP="00B947F6">
      <w:pPr>
        <w:rPr>
          <w:rFonts w:ascii="Book Antiqua" w:hAnsi="Book Antiqua" w:cs="Times New Roman"/>
          <w:sz w:val="24"/>
          <w:szCs w:val="24"/>
        </w:rPr>
      </w:pPr>
    </w:p>
    <w:p w14:paraId="6042E9CA" w14:textId="15115D30" w:rsidR="00B947F6" w:rsidRPr="009A3A34" w:rsidRDefault="00B947F6" w:rsidP="00B947F6">
      <w:pPr>
        <w:rPr>
          <w:rFonts w:ascii="Book Antiqua" w:eastAsiaTheme="majorEastAsia" w:hAnsi="Book Antiqua" w:cs="Times New Roman"/>
          <w:sz w:val="24"/>
          <w:szCs w:val="24"/>
        </w:rPr>
      </w:pPr>
      <w:r w:rsidRPr="009A3A34">
        <w:rPr>
          <w:rFonts w:ascii="Book Antiqua" w:hAnsi="Book Antiqua" w:cs="Times New Roman"/>
          <w:sz w:val="24"/>
          <w:szCs w:val="24"/>
        </w:rPr>
        <w:br w:type="page"/>
      </w:r>
    </w:p>
    <w:p w14:paraId="23ACFC00" w14:textId="624EB7E6" w:rsidR="007708EF" w:rsidRPr="009A3A34" w:rsidRDefault="00B947F6" w:rsidP="009A3A34">
      <w:pPr>
        <w:pStyle w:val="Heading1"/>
        <w:spacing w:line="480" w:lineRule="auto"/>
        <w:rPr>
          <w:rFonts w:ascii="Book Antiqua" w:hAnsi="Book Antiqua" w:cs="Times New Roman"/>
          <w:b/>
          <w:bCs/>
          <w:color w:val="auto"/>
          <w:sz w:val="24"/>
          <w:szCs w:val="24"/>
        </w:rPr>
      </w:pPr>
      <w:bookmarkStart w:id="1" w:name="_Toc137904648"/>
      <w:r w:rsidRPr="009A3A34">
        <w:rPr>
          <w:rFonts w:ascii="Book Antiqua" w:hAnsi="Book Antiqua" w:cs="Times New Roman"/>
          <w:b/>
          <w:bCs/>
          <w:color w:val="auto"/>
          <w:sz w:val="24"/>
          <w:szCs w:val="24"/>
        </w:rPr>
        <w:lastRenderedPageBreak/>
        <w:t>Chapter One: The National Childhood Development Survey</w:t>
      </w:r>
      <w:r w:rsidR="00C86FBC" w:rsidRPr="009A3A34">
        <w:rPr>
          <w:rFonts w:ascii="Book Antiqua" w:hAnsi="Book Antiqua" w:cs="Times New Roman"/>
          <w:b/>
          <w:bCs/>
          <w:color w:val="auto"/>
          <w:sz w:val="24"/>
          <w:szCs w:val="24"/>
        </w:rPr>
        <w:t xml:space="preserve"> (1958)</w:t>
      </w:r>
      <w:r w:rsidRPr="009A3A34">
        <w:rPr>
          <w:rFonts w:ascii="Book Antiqua" w:hAnsi="Book Antiqua" w:cs="Times New Roman"/>
          <w:b/>
          <w:bCs/>
          <w:color w:val="auto"/>
          <w:sz w:val="24"/>
          <w:szCs w:val="24"/>
        </w:rPr>
        <w:t>: Youth Transitions in Education and Employment</w:t>
      </w:r>
      <w:bookmarkEnd w:id="1"/>
    </w:p>
    <w:p w14:paraId="51D65902" w14:textId="77777777" w:rsidR="004C44BA" w:rsidRPr="009A3A34" w:rsidRDefault="004C44BA" w:rsidP="009A3A34">
      <w:pPr>
        <w:spacing w:line="480" w:lineRule="auto"/>
        <w:rPr>
          <w:rFonts w:ascii="Book Antiqua" w:hAnsi="Book Antiqua" w:cs="Times New Roman"/>
          <w:sz w:val="24"/>
          <w:szCs w:val="24"/>
        </w:rPr>
      </w:pPr>
    </w:p>
    <w:p w14:paraId="0869A87B" w14:textId="6F29B264" w:rsidR="004C44BA" w:rsidRPr="009A3A34"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9A3A34">
        <w:rPr>
          <w:rFonts w:ascii="Book Antiqua" w:hAnsi="Book Antiqua"/>
        </w:rPr>
        <w:t>"Let us be frank about it: most of our people have never had it so good". – Harold Macmillan (1957)</w:t>
      </w:r>
    </w:p>
    <w:p w14:paraId="49212BC6" w14:textId="77777777" w:rsidR="004C44BA" w:rsidRPr="009A3A34" w:rsidRDefault="004C44BA" w:rsidP="009A3A34">
      <w:pPr>
        <w:spacing w:line="480" w:lineRule="auto"/>
        <w:rPr>
          <w:rFonts w:ascii="Book Antiqua" w:hAnsi="Book Antiqua" w:cs="Times New Roman"/>
          <w:sz w:val="24"/>
          <w:szCs w:val="24"/>
        </w:rPr>
      </w:pPr>
    </w:p>
    <w:p w14:paraId="356E27C6" w14:textId="3EF92DE5" w:rsidR="00B947F6" w:rsidRPr="009A3A34" w:rsidRDefault="00B947F6" w:rsidP="009A3A34">
      <w:pPr>
        <w:pStyle w:val="Heading1"/>
        <w:spacing w:line="480" w:lineRule="auto"/>
        <w:rPr>
          <w:rFonts w:ascii="Book Antiqua" w:hAnsi="Book Antiqua" w:cs="Times New Roman"/>
          <w:b/>
          <w:bCs/>
          <w:color w:val="auto"/>
          <w:sz w:val="24"/>
          <w:szCs w:val="24"/>
        </w:rPr>
      </w:pPr>
      <w:bookmarkStart w:id="2" w:name="_Toc137904649"/>
      <w:r w:rsidRPr="009A3A34">
        <w:rPr>
          <w:rFonts w:ascii="Book Antiqua" w:hAnsi="Book Antiqua" w:cs="Times New Roman"/>
          <w:b/>
          <w:bCs/>
          <w:color w:val="auto"/>
          <w:sz w:val="24"/>
          <w:szCs w:val="24"/>
        </w:rPr>
        <w:t>Introduction to Chapter One</w:t>
      </w:r>
      <w:bookmarkEnd w:id="2"/>
    </w:p>
    <w:p w14:paraId="19C1FAA0" w14:textId="472CF3ED" w:rsidR="00C86FBC" w:rsidRPr="009A3A34" w:rsidRDefault="00C86FB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transition from mandatory education into a form of economic activity is one of the first major life choices an </w:t>
      </w:r>
      <w:r w:rsidR="001C1724" w:rsidRPr="009A3A34">
        <w:rPr>
          <w:rFonts w:ascii="Book Antiqua" w:hAnsi="Book Antiqua" w:cs="Times New Roman"/>
          <w:sz w:val="24"/>
          <w:szCs w:val="24"/>
        </w:rPr>
        <w:t>individual</w:t>
      </w:r>
      <w:r w:rsidRPr="009A3A34">
        <w:rPr>
          <w:rFonts w:ascii="Book Antiqua" w:hAnsi="Book Antiqua" w:cs="Times New Roman"/>
          <w:sz w:val="24"/>
          <w:szCs w:val="24"/>
        </w:rPr>
        <w:t xml:space="preserve"> in the UK </w:t>
      </w:r>
      <w:proofErr w:type="gramStart"/>
      <w:r w:rsidRPr="009A3A34">
        <w:rPr>
          <w:rFonts w:ascii="Book Antiqua" w:hAnsi="Book Antiqua" w:cs="Times New Roman"/>
          <w:sz w:val="24"/>
          <w:szCs w:val="24"/>
        </w:rPr>
        <w:t>has to</w:t>
      </w:r>
      <w:proofErr w:type="gramEnd"/>
      <w:r w:rsidRPr="009A3A34">
        <w:rPr>
          <w:rFonts w:ascii="Book Antiqua" w:hAnsi="Book Antiqua" w:cs="Times New Roman"/>
          <w:sz w:val="24"/>
          <w:szCs w:val="24"/>
        </w:rPr>
        <w:t xml:space="preserve"> make. This choice forms a bridge between the phase of education and preparation for the world of work and the phase of active employment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AE12A3" w:rsidRPr="009A3A34">
        <w:rPr>
          <w:rFonts w:ascii="Book Antiqua" w:hAnsi="Book Antiqua" w:cs="Times New Roman"/>
          <w:sz w:val="24"/>
          <w:szCs w:val="24"/>
        </w:rPr>
        <w:t xml:space="preserve">The notion of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choice’ is a complicated affair</w:t>
      </w:r>
      <w:r w:rsidR="008764EE" w:rsidRPr="009A3A34">
        <w:rPr>
          <w:rFonts w:ascii="Book Antiqua" w:hAnsi="Book Antiqua" w:cs="Times New Roman"/>
          <w:sz w:val="24"/>
          <w:szCs w:val="24"/>
        </w:rPr>
        <w:t xml:space="preserve"> that is prominent within youth transition literatur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Micklewright, 1989; Schoon, 2010)</w:t>
      </w:r>
      <w:r w:rsidR="008764EE" w:rsidRPr="009A3A34">
        <w:rPr>
          <w:rFonts w:ascii="Book Antiqua" w:hAnsi="Book Antiqua" w:cs="Times New Roman"/>
          <w:sz w:val="24"/>
          <w:szCs w:val="24"/>
        </w:rPr>
        <w:fldChar w:fldCharType="end"/>
      </w:r>
      <w:r w:rsidR="00AE12A3" w:rsidRPr="009A3A34">
        <w:rPr>
          <w:rFonts w:ascii="Book Antiqua" w:hAnsi="Book Antiqua" w:cs="Times New Roman"/>
          <w:sz w:val="24"/>
          <w:szCs w:val="24"/>
        </w:rPr>
        <w:t xml:space="preserve">. The role of structural influences, such as social class, sex, and housing tenure have the potential to influence the choices individuals make across their life course. These structural influences may provide </w:t>
      </w:r>
      <w:r w:rsidR="009A3A34" w:rsidRPr="009A3A34">
        <w:rPr>
          <w:rFonts w:ascii="Book Antiqua" w:hAnsi="Book Antiqua" w:cs="Times New Roman"/>
          <w:sz w:val="24"/>
          <w:szCs w:val="24"/>
        </w:rPr>
        <w:t>opportunities or</w:t>
      </w:r>
      <w:r w:rsidR="00AE12A3" w:rsidRPr="009A3A34">
        <w:rPr>
          <w:rFonts w:ascii="Book Antiqua" w:hAnsi="Book Antiqua" w:cs="Times New Roman"/>
          <w:sz w:val="24"/>
          <w:szCs w:val="24"/>
        </w:rPr>
        <w:t xml:space="preserve"> may hinder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decision making when selecting their economic activity post-mandatory schooling. The influence of structure upon choice is itself dependent and </w:t>
      </w:r>
      <w:r w:rsidR="001C1724" w:rsidRPr="009A3A34">
        <w:rPr>
          <w:rFonts w:ascii="Book Antiqua" w:hAnsi="Book Antiqua" w:cs="Times New Roman"/>
          <w:sz w:val="24"/>
          <w:szCs w:val="24"/>
        </w:rPr>
        <w:t>influenced</w:t>
      </w:r>
      <w:r w:rsidR="00AE12A3" w:rsidRPr="009A3A34">
        <w:rPr>
          <w:rFonts w:ascii="Book Antiqua" w:hAnsi="Book Antiqua" w:cs="Times New Roman"/>
          <w:sz w:val="24"/>
          <w:szCs w:val="24"/>
        </w:rPr>
        <w:t xml:space="preserve"> by the socio-historical context in which the choice is being made. The cohort of individuals being analysed in this chapter come from the National Childhood Development Survey (NCDS). This cohort </w:t>
      </w:r>
      <w:r w:rsidR="008764EE" w:rsidRPr="009A3A34">
        <w:rPr>
          <w:rFonts w:ascii="Book Antiqua" w:hAnsi="Book Antiqua" w:cs="Times New Roman"/>
          <w:sz w:val="24"/>
          <w:szCs w:val="24"/>
        </w:rPr>
        <w:t xml:space="preserve">of </w:t>
      </w:r>
      <w:r w:rsidR="008764EE" w:rsidRPr="009A3A34">
        <w:rPr>
          <w:rFonts w:ascii="Book Antiqua" w:eastAsia="Times New Roman" w:hAnsi="Book Antiqua" w:cs="Times New Roman"/>
          <w:sz w:val="24"/>
          <w:szCs w:val="24"/>
          <w:lang w:eastAsia="en-GB"/>
        </w:rPr>
        <w:t xml:space="preserve">17,638 individuals </w:t>
      </w:r>
      <w:r w:rsidR="00AE12A3" w:rsidRPr="009A3A34">
        <w:rPr>
          <w:rFonts w:ascii="Book Antiqua" w:hAnsi="Book Antiqua" w:cs="Times New Roman"/>
          <w:sz w:val="24"/>
          <w:szCs w:val="24"/>
        </w:rPr>
        <w:t xml:space="preserve">were all born in the same week in 1958 and so grew up with an identical socio-historical context. The NCDS cohort left mandatory schooling at age 16 in 1974. During this period, the UK was </w:t>
      </w:r>
      <w:r w:rsidR="001C1724" w:rsidRPr="009A3A34">
        <w:rPr>
          <w:rFonts w:ascii="Book Antiqua" w:hAnsi="Book Antiqua" w:cs="Times New Roman"/>
          <w:sz w:val="24"/>
          <w:szCs w:val="24"/>
        </w:rPr>
        <w:t>experiencing</w:t>
      </w:r>
      <w:r w:rsidR="00AE12A3" w:rsidRPr="009A3A34">
        <w:rPr>
          <w:rFonts w:ascii="Book Antiqua" w:hAnsi="Book Antiqua" w:cs="Times New Roman"/>
          <w:sz w:val="24"/>
          <w:szCs w:val="24"/>
        </w:rPr>
        <w:t xml:space="preserve"> a </w:t>
      </w:r>
      <w:r w:rsidR="009A3A34" w:rsidRPr="009A3A34">
        <w:rPr>
          <w:rFonts w:ascii="Book Antiqua" w:hAnsi="Book Antiqua" w:cs="Times New Roman"/>
          <w:sz w:val="24"/>
          <w:szCs w:val="24"/>
        </w:rPr>
        <w:t>large-scale</w:t>
      </w:r>
      <w:r w:rsidR="00AE12A3" w:rsidRPr="009A3A34">
        <w:rPr>
          <w:rFonts w:ascii="Book Antiqua" w:hAnsi="Book Antiqua" w:cs="Times New Roman"/>
          <w:sz w:val="24"/>
          <w:szCs w:val="24"/>
        </w:rPr>
        <w:t xml:space="preserve"> shift in its labour market. </w:t>
      </w:r>
      <w:r w:rsidR="00AE12A3" w:rsidRPr="009A3A34">
        <w:rPr>
          <w:rFonts w:ascii="Book Antiqua" w:hAnsi="Book Antiqua" w:cs="Times New Roman"/>
          <w:sz w:val="24"/>
          <w:szCs w:val="24"/>
        </w:rPr>
        <w:lastRenderedPageBreak/>
        <w:t xml:space="preserve">This shift consisted of a collapse of traditional manufacturing occupations with a simultaneous growth in the service economy as well as a collapse in the youth labour market. These large-scale economic impacts had </w:t>
      </w:r>
      <w:r w:rsidR="001C1724" w:rsidRPr="009A3A34">
        <w:rPr>
          <w:rFonts w:ascii="Book Antiqua" w:hAnsi="Book Antiqua" w:cs="Times New Roman"/>
          <w:sz w:val="24"/>
          <w:szCs w:val="24"/>
        </w:rPr>
        <w:t>reverberations</w:t>
      </w:r>
      <w:r w:rsidR="00AE12A3" w:rsidRPr="009A3A34">
        <w:rPr>
          <w:rFonts w:ascii="Book Antiqua" w:hAnsi="Book Antiqua" w:cs="Times New Roman"/>
          <w:sz w:val="24"/>
          <w:szCs w:val="24"/>
        </w:rPr>
        <w:t xml:space="preserve"> that were linked to specific areas of social stratification. Most obvious consisted of a relative decline in traditionally </w:t>
      </w:r>
      <w:r w:rsidR="009A3A34" w:rsidRPr="009A3A34">
        <w:rPr>
          <w:rFonts w:ascii="Book Antiqua" w:hAnsi="Book Antiqua" w:cs="Times New Roman"/>
          <w:sz w:val="24"/>
          <w:szCs w:val="24"/>
        </w:rPr>
        <w:t>working-class</w:t>
      </w:r>
      <w:r w:rsidR="00AE12A3" w:rsidRPr="009A3A34">
        <w:rPr>
          <w:rFonts w:ascii="Book Antiqua" w:hAnsi="Book Antiqua" w:cs="Times New Roman"/>
          <w:sz w:val="24"/>
          <w:szCs w:val="24"/>
        </w:rPr>
        <w:t xml:space="preserve"> occupations and a growth of women in the labour market. </w:t>
      </w:r>
    </w:p>
    <w:p w14:paraId="13B2E443" w14:textId="7C2DDAF9" w:rsidR="000203A7" w:rsidRPr="009A3A34" w:rsidRDefault="000203A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an ability to study the influences that </w:t>
      </w:r>
      <w:r w:rsidR="001C1724" w:rsidRPr="009A3A34">
        <w:rPr>
          <w:rFonts w:ascii="Book Antiqua" w:hAnsi="Book Antiqua" w:cs="Times New Roman"/>
          <w:sz w:val="24"/>
          <w:szCs w:val="24"/>
        </w:rPr>
        <w:t>structural</w:t>
      </w:r>
      <w:r w:rsidRPr="009A3A34">
        <w:rPr>
          <w:rFonts w:ascii="Book Antiqua" w:hAnsi="Book Antiqua" w:cs="Times New Roman"/>
          <w:sz w:val="24"/>
          <w:szCs w:val="24"/>
        </w:rPr>
        <w:t xml:space="preserve"> inequalities have within a socio-historical context upon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and </w:t>
      </w:r>
      <w:r w:rsidR="001C1724" w:rsidRPr="009A3A34">
        <w:rPr>
          <w:rFonts w:ascii="Book Antiqua" w:hAnsi="Book Antiqua" w:cs="Times New Roman"/>
          <w:sz w:val="24"/>
          <w:szCs w:val="24"/>
        </w:rPr>
        <w:t>opportunity</w:t>
      </w:r>
      <w:r w:rsidRPr="009A3A34">
        <w:rPr>
          <w:rFonts w:ascii="Book Antiqua" w:hAnsi="Book Antiqua" w:cs="Times New Roman"/>
          <w:sz w:val="24"/>
          <w:szCs w:val="24"/>
        </w:rPr>
        <w:t xml:space="preserve"> post-mandatory schooling. Within the following chapter five core transitionary pathways are identified: Employment, post-schooling Education, School, Training &amp; Apprenticeships, and Unemployment &amp; Out of the Labour Force. These five transitionary pathways are analysed through the context of structural </w:t>
      </w:r>
      <w:r w:rsidR="001C1724" w:rsidRPr="009A3A34">
        <w:rPr>
          <w:rFonts w:ascii="Book Antiqua" w:hAnsi="Book Antiqua" w:cs="Times New Roman"/>
          <w:sz w:val="24"/>
          <w:szCs w:val="24"/>
        </w:rPr>
        <w:t>inequalitie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influencing</w:t>
      </w:r>
      <w:r w:rsidRPr="009A3A34">
        <w:rPr>
          <w:rFonts w:ascii="Book Antiqua" w:hAnsi="Book Antiqua" w:cs="Times New Roman"/>
          <w:sz w:val="24"/>
          <w:szCs w:val="24"/>
        </w:rPr>
        <w:t xml:space="preserve">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decision making in sorting into one of these five economic activities post-mandatory schooling.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llustrates the transitionary pathways possible for the individuals within the NCDS cohort. </w:t>
      </w:r>
    </w:p>
    <w:p w14:paraId="1BF928EC" w14:textId="77777777" w:rsidR="000A059B" w:rsidRPr="009A3A34" w:rsidRDefault="000A059B" w:rsidP="009A3A34">
      <w:pPr>
        <w:spacing w:line="480" w:lineRule="auto"/>
        <w:rPr>
          <w:rFonts w:ascii="Book Antiqua" w:hAnsi="Book Antiqua" w:cs="Times New Roman"/>
          <w:sz w:val="24"/>
          <w:szCs w:val="24"/>
        </w:rPr>
      </w:pPr>
    </w:p>
    <w:p w14:paraId="231D319A" w14:textId="77777777" w:rsidR="000A059B" w:rsidRPr="009A3A34" w:rsidRDefault="000A059B" w:rsidP="009A3A34">
      <w:pPr>
        <w:spacing w:line="480" w:lineRule="auto"/>
        <w:rPr>
          <w:rFonts w:ascii="Book Antiqua" w:hAnsi="Book Antiqua" w:cs="Times New Roman"/>
          <w:sz w:val="24"/>
          <w:szCs w:val="24"/>
        </w:rPr>
      </w:pPr>
    </w:p>
    <w:p w14:paraId="2D1408B4" w14:textId="7A5CD45D" w:rsidR="00C4762D" w:rsidRPr="009A3A34" w:rsidRDefault="00C4762D" w:rsidP="009A3A34">
      <w:pPr>
        <w:pStyle w:val="Caption"/>
        <w:keepNext/>
        <w:spacing w:line="480" w:lineRule="auto"/>
        <w:rPr>
          <w:rFonts w:ascii="Book Antiqua" w:hAnsi="Book Antiqua" w:cs="Times New Roman"/>
          <w:color w:val="auto"/>
          <w:sz w:val="24"/>
          <w:szCs w:val="24"/>
        </w:rPr>
      </w:pPr>
      <w:bookmarkStart w:id="3" w:name="_Toc146487754"/>
      <w:r w:rsidRPr="009A3A34">
        <w:rPr>
          <w:rFonts w:ascii="Book Antiqua" w:hAnsi="Book Antiqua" w:cs="Times New Roman"/>
          <w:color w:val="auto"/>
          <w:sz w:val="24"/>
          <w:szCs w:val="24"/>
        </w:rPr>
        <w:lastRenderedPageBreak/>
        <w:t xml:space="preserve">Figur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Transitional Pathways for NCDS Cohort</w:t>
      </w:r>
      <w:bookmarkEnd w:id="3"/>
    </w:p>
    <w:p w14:paraId="072056A5" w14:textId="78656450" w:rsidR="00C86FBC" w:rsidRPr="009A3A34" w:rsidRDefault="000A059B"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rPr>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27C7D96A" w14:textId="77777777" w:rsidR="00C86FBC" w:rsidRPr="009A3A34" w:rsidRDefault="00C86FBC" w:rsidP="009A3A34">
      <w:pPr>
        <w:spacing w:line="480" w:lineRule="auto"/>
        <w:rPr>
          <w:rFonts w:ascii="Book Antiqua" w:hAnsi="Book Antiqua" w:cs="Times New Roman"/>
          <w:sz w:val="24"/>
          <w:szCs w:val="24"/>
        </w:rPr>
      </w:pPr>
    </w:p>
    <w:p w14:paraId="24653D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4" w:name="_Toc131406645"/>
      <w:bookmarkStart w:id="5" w:name="_Toc133926073"/>
      <w:bookmarkStart w:id="6" w:name="_Toc134473135"/>
      <w:bookmarkStart w:id="7" w:name="_Toc137904650"/>
      <w:bookmarkStart w:id="8" w:name="_Toc131406646"/>
      <w:bookmarkStart w:id="9" w:name="_Toc133926075"/>
      <w:r w:rsidRPr="009A3A34">
        <w:rPr>
          <w:rFonts w:ascii="Book Antiqua" w:hAnsi="Book Antiqua" w:cs="Times New Roman"/>
          <w:b/>
          <w:bCs/>
          <w:color w:val="auto"/>
          <w:sz w:val="24"/>
          <w:szCs w:val="24"/>
        </w:rPr>
        <w:t>Literature Review: NCDS Timeframe and Context</w:t>
      </w:r>
      <w:bookmarkEnd w:id="4"/>
      <w:bookmarkEnd w:id="5"/>
      <w:bookmarkEnd w:id="6"/>
      <w:bookmarkEnd w:id="7"/>
    </w:p>
    <w:p w14:paraId="5AEA5D24" w14:textId="32D2F4C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gender. A broader focus also look</w:t>
      </w:r>
      <w:r w:rsidR="008764EE" w:rsidRPr="009A3A34">
        <w:rPr>
          <w:rFonts w:ascii="Book Antiqua" w:hAnsi="Book Antiqua" w:cs="Times New Roman"/>
          <w:sz w:val="24"/>
          <w:szCs w:val="24"/>
        </w:rPr>
        <w:t>s</w:t>
      </w:r>
      <w:r w:rsidRPr="009A3A34">
        <w:rPr>
          <w:rFonts w:ascii="Book Antiqua" w:hAnsi="Book Antiqua" w:cs="Times New Roman"/>
          <w:sz w:val="24"/>
          <w:szCs w:val="24"/>
        </w:rPr>
        <w:t xml:space="preserve"> at the nature of choice and opportunity for the NCDS cohort and how this is impacted by structural inequalities. Within this review, major transition trajectories have been identified.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9A3A34">
        <w:rPr>
          <w:rFonts w:ascii="Book Antiqua" w:hAnsi="Book Antiqua" w:cs="Times New Roman"/>
          <w:sz w:val="24"/>
          <w:szCs w:val="24"/>
        </w:rPr>
        <w:t>expanded</w:t>
      </w:r>
      <w:r w:rsidRPr="009A3A34">
        <w:rPr>
          <w:rFonts w:ascii="Book Antiqua" w:hAnsi="Book Antiqua" w:cs="Times New Roman"/>
          <w:sz w:val="24"/>
          <w:szCs w:val="24"/>
        </w:rPr>
        <w:t xml:space="preserve"> upon with a review </w:t>
      </w:r>
      <w:r w:rsidRPr="009A3A34">
        <w:rPr>
          <w:rFonts w:ascii="Book Antiqua" w:hAnsi="Book Antiqua" w:cs="Times New Roman"/>
          <w:sz w:val="24"/>
          <w:szCs w:val="24"/>
        </w:rPr>
        <w:lastRenderedPageBreak/>
        <w:t xml:space="preserve">of the theoretical literature to provide a holistic overview of the school-to-work transition during the NCDS period. </w:t>
      </w:r>
    </w:p>
    <w:p w14:paraId="2756D62E" w14:textId="1435E16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t the time of the NCDS cohort, young people were in full time education until the age of 16.</w:t>
      </w:r>
      <w:r w:rsidR="008764EE" w:rsidRPr="009A3A34">
        <w:rPr>
          <w:rFonts w:ascii="Book Antiqua" w:hAnsi="Book Antiqua" w:cs="Times New Roman"/>
          <w:sz w:val="24"/>
          <w:szCs w:val="24"/>
        </w:rPr>
        <w:t xml:space="preserve"> The NCDS youth were part of a larger cohort of school children that were impacted by the </w:t>
      </w:r>
      <w:r w:rsidR="009A3A34" w:rsidRPr="009A3A34">
        <w:rPr>
          <w:rFonts w:ascii="Book Antiqua" w:hAnsi="Book Antiqua" w:cs="Times New Roman"/>
          <w:sz w:val="24"/>
          <w:szCs w:val="24"/>
        </w:rPr>
        <w:t>raising</w:t>
      </w:r>
      <w:r w:rsidR="008764EE" w:rsidRPr="009A3A34">
        <w:rPr>
          <w:rFonts w:ascii="Book Antiqua" w:hAnsi="Book Antiqua" w:cs="Times New Roman"/>
          <w:sz w:val="24"/>
          <w:szCs w:val="24"/>
        </w:rPr>
        <w:t xml:space="preserve"> of school leaving age (ROSLA) in 1972.</w:t>
      </w:r>
      <w:r w:rsidRPr="009A3A34">
        <w:rPr>
          <w:rFonts w:ascii="Book Antiqua" w:hAnsi="Book Antiqua" w:cs="Times New Roman"/>
          <w:sz w:val="24"/>
          <w:szCs w:val="24"/>
        </w:rPr>
        <w:t xml:space="preserve"> At </w:t>
      </w:r>
      <w:r w:rsidR="008764EE" w:rsidRPr="009A3A34">
        <w:rPr>
          <w:rFonts w:ascii="Book Antiqua" w:hAnsi="Book Antiqua" w:cs="Times New Roman"/>
          <w:sz w:val="24"/>
          <w:szCs w:val="24"/>
        </w:rPr>
        <w:t>the</w:t>
      </w:r>
      <w:r w:rsidRPr="009A3A34">
        <w:rPr>
          <w:rFonts w:ascii="Book Antiqua" w:hAnsi="Book Antiqua" w:cs="Times New Roman"/>
          <w:sz w:val="24"/>
          <w:szCs w:val="24"/>
        </w:rPr>
        <w:t xml:space="preserve"> age</w:t>
      </w:r>
      <w:r w:rsidR="008764EE" w:rsidRPr="009A3A34">
        <w:rPr>
          <w:rFonts w:ascii="Book Antiqua" w:hAnsi="Book Antiqua" w:cs="Times New Roman"/>
          <w:sz w:val="24"/>
          <w:szCs w:val="24"/>
        </w:rPr>
        <w:t xml:space="preserve"> of 16</w:t>
      </w:r>
      <w:r w:rsidRPr="009A3A34">
        <w:rPr>
          <w:rFonts w:ascii="Book Antiqua" w:hAnsi="Book Antiqua" w:cs="Times New Roman"/>
          <w:sz w:val="24"/>
          <w:szCs w:val="24"/>
        </w:rPr>
        <w:t xml:space="preserve">, individuals were typically expected to sit some form of examination. </w:t>
      </w:r>
      <w:r w:rsidR="008764EE" w:rsidRPr="009A3A34">
        <w:rPr>
          <w:rFonts w:ascii="Book Antiqua" w:hAnsi="Book Antiqua" w:cs="Times New Roman"/>
          <w:sz w:val="24"/>
          <w:szCs w:val="24"/>
        </w:rPr>
        <w:t xml:space="preserve">This was a mixture of Certificate of Secondary Education (CS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Pearson qualifications, 2023a)</w:t>
      </w:r>
      <w:r w:rsidR="008764EE" w:rsidRPr="009A3A34">
        <w:rPr>
          <w:rFonts w:ascii="Book Antiqua" w:hAnsi="Book Antiqua" w:cs="Times New Roman"/>
          <w:sz w:val="24"/>
          <w:szCs w:val="24"/>
        </w:rPr>
        <w:fldChar w:fldCharType="end"/>
      </w:r>
      <w:r w:rsidR="008764EE"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or Ordinary lev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bookmarkEnd w:id="8"/>
      <w:bookmarkEnd w:id="9"/>
    </w:p>
    <w:p w14:paraId="49637D99" w14:textId="77777777" w:rsidR="00B947F6" w:rsidRPr="009A3A34" w:rsidRDefault="00B947F6" w:rsidP="009A3A34">
      <w:pPr>
        <w:spacing w:line="480" w:lineRule="auto"/>
        <w:rPr>
          <w:rFonts w:ascii="Book Antiqua" w:hAnsi="Book Antiqua" w:cs="Times New Roman"/>
          <w:sz w:val="24"/>
          <w:szCs w:val="24"/>
        </w:rPr>
      </w:pPr>
    </w:p>
    <w:p w14:paraId="08D63D16" w14:textId="77777777" w:rsidR="00B947F6" w:rsidRPr="009A3A34" w:rsidRDefault="00B947F6" w:rsidP="009A3A34">
      <w:pPr>
        <w:pStyle w:val="Heading3"/>
        <w:spacing w:line="480" w:lineRule="auto"/>
        <w:rPr>
          <w:rFonts w:ascii="Book Antiqua" w:hAnsi="Book Antiqua" w:cs="Times New Roman"/>
          <w:b/>
          <w:bCs/>
          <w:color w:val="auto"/>
        </w:rPr>
      </w:pPr>
      <w:bookmarkStart w:id="10" w:name="_Toc134473136"/>
      <w:bookmarkStart w:id="11" w:name="_Toc137904651"/>
      <w:r w:rsidRPr="009A3A34">
        <w:rPr>
          <w:rFonts w:ascii="Book Antiqua" w:hAnsi="Book Antiqua" w:cs="Times New Roman"/>
          <w:b/>
          <w:bCs/>
          <w:color w:val="auto"/>
        </w:rPr>
        <w:t>Story of transitions for NCDS youth</w:t>
      </w:r>
      <w:bookmarkEnd w:id="10"/>
      <w:bookmarkEnd w:id="11"/>
    </w:p>
    <w:p w14:paraId="4856C002" w14:textId="35766399" w:rsidR="000354FB"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youth of the NCDS cohort all followed the same pathway from age five – the start of mandatory schooling – to age 16 – the end of mandatory schooling. From the age of 16 NCDS youth had multiple pathways to choose from. Some would choose to enter the labour market and employment straight away. Others would seek to elongate their educational pathway by either staying on within school. Traditionally this would mean joining a sixth form college and taking Advanced levels (A’levels). During the NCDS timeframe non-traditional educational pathways were also </w:t>
      </w:r>
      <w:r w:rsidRPr="009A3A34">
        <w:rPr>
          <w:rFonts w:ascii="Book Antiqua" w:hAnsi="Book Antiqua" w:cs="Times New Roman"/>
          <w:sz w:val="24"/>
          <w:szCs w:val="24"/>
        </w:rPr>
        <w:lastRenderedPageBreak/>
        <w:t xml:space="preserve">available. These were typically technical colleges offering a set of non-traditional qualifications. Beyond education, there was also the option of joining a training &amp; apprenticeship program. This were particularly geared towards specialised manufacturing labour. Finally, some would enter a period of unemployment or opted to be out of the labour force. Individuals do not make choices in a vacuum. Given their own biographical lifecours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BM5etf6R","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up until the point of finishing mandatory education stratifying influences play a role in what choices an individual is likely to select and what opportunities they are also able to participate in. </w:t>
      </w:r>
    </w:p>
    <w:p w14:paraId="1DF23B0D" w14:textId="7B81E259"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 is one such stratifying influence. </w:t>
      </w:r>
      <w:r w:rsidR="00B947F6" w:rsidRPr="009A3A34">
        <w:rPr>
          <w:rFonts w:ascii="Book Antiqua" w:hAnsi="Book Antiqua" w:cs="Times New Roman"/>
          <w:sz w:val="24"/>
          <w:szCs w:val="24"/>
        </w:rPr>
        <w:t xml:space="preserve">Education as a system regulates the individual by implementing age-graded barriers and hierarchical and time-related credentials. </w:t>
      </w:r>
      <w:r w:rsidRPr="009A3A34">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9A3A34">
        <w:rPr>
          <w:rFonts w:ascii="Book Antiqua" w:hAnsi="Book Antiqua" w:cs="Times New Roman"/>
          <w:sz w:val="24"/>
          <w:szCs w:val="24"/>
        </w:rPr>
        <w:t xml:space="preserve">he labour market through its regulatory function determines who is gainfully employed and who is unemployed which influences employment trajector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4: 164)</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structure and hierarchy of occupations determines social position via segmentation and segregation which is in part determined by previous systems of employment and education. The outcome of a child post-mandatory schooling impacts their life chances across their ‘life </w:t>
      </w:r>
      <w:r w:rsidRPr="009A3A34">
        <w:rPr>
          <w:rFonts w:ascii="Book Antiqua" w:hAnsi="Book Antiqua" w:cs="Times New Roman"/>
          <w:sz w:val="24"/>
          <w:szCs w:val="24"/>
        </w:rPr>
        <w:t>course.’ Functionally</w:t>
      </w:r>
      <w:r w:rsidR="00B947F6" w:rsidRPr="009A3A34">
        <w:rPr>
          <w:rFonts w:ascii="Book Antiqua" w:hAnsi="Book Antiqua" w:cs="Times New Roman"/>
          <w:sz w:val="24"/>
          <w:szCs w:val="24"/>
        </w:rPr>
        <w:t xml:space="preserve">, the study of youth transitions is the study of the life course, systems of education, occupation, and labour markets constitute life domains onto which the life course manifest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Mayer </w:t>
      </w:r>
      <w:r w:rsidR="00B947F6" w:rsidRPr="009A3A34">
        <w:rPr>
          <w:rFonts w:ascii="Book Antiqua" w:hAnsi="Book Antiqua" w:cs="Times New Roman"/>
          <w:sz w:val="24"/>
          <w:szCs w:val="24"/>
        </w:rPr>
        <w:lastRenderedPageBreak/>
        <w:t>and Schoepflin, 2022: 19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hanahan, 200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ich needs to be acknowledged for adequate sociological inquiry. Hence a desire to provide a through context of the NCDS cohorts socio-historical context. The following section provides this socio-historical context in the form of empirical research on existing youth transitions literature within the NCDS. </w:t>
      </w:r>
    </w:p>
    <w:p w14:paraId="70D03531" w14:textId="2A5D2EA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rt of this context forms an understanding of what exactly a ‘transition’ looked like for NCDS youth. </w:t>
      </w:r>
      <w:r w:rsidR="000354FB" w:rsidRPr="009A3A34">
        <w:rPr>
          <w:rFonts w:ascii="Book Antiqua" w:hAnsi="Book Antiqua" w:cs="Times New Roman"/>
          <w:sz w:val="24"/>
          <w:szCs w:val="24"/>
        </w:rPr>
        <w:t>Some youth transition theorists argue that</w:t>
      </w:r>
      <w:r w:rsidRPr="009A3A34">
        <w:rPr>
          <w:rFonts w:ascii="Book Antiqua" w:hAnsi="Book Antiqua" w:cs="Times New Roman"/>
          <w:sz w:val="24"/>
          <w:szCs w:val="24"/>
        </w:rPr>
        <w:t xml:space="preserve"> in the mid-20</w:t>
      </w:r>
      <w:r w:rsidRPr="009A3A34">
        <w:rPr>
          <w:rFonts w:ascii="Book Antiqua" w:hAnsi="Book Antiqua" w:cs="Times New Roman"/>
          <w:sz w:val="24"/>
          <w:szCs w:val="24"/>
          <w:vertAlign w:val="superscript"/>
        </w:rPr>
        <w:t>th</w:t>
      </w:r>
      <w:r w:rsidRPr="009A3A34">
        <w:rPr>
          <w:rFonts w:ascii="Book Antiqua" w:hAnsi="Book Antiqua" w:cs="Times New Roman"/>
          <w:sz w:val="24"/>
          <w:szCs w:val="24"/>
        </w:rPr>
        <w:t xml:space="preserve"> century, transitions were smoother, and more simplified</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Vickerstaff, 2003; Leuze, 2010)</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uring the time of the NCDS the range of choice has been argued to have been narrower comparative to later cohorts, thus owing to a more homogenised pathwa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 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0354FB" w:rsidRPr="009A3A34">
        <w:rPr>
          <w:rFonts w:ascii="Book Antiqua" w:hAnsi="Book Antiqua" w:cs="Times New Roman"/>
          <w:sz w:val="24"/>
          <w:szCs w:val="24"/>
        </w:rPr>
        <w:t xml:space="preserve"> I</w:t>
      </w:r>
      <w:r w:rsidRPr="009A3A34">
        <w:rPr>
          <w:rFonts w:ascii="Book Antiqua" w:hAnsi="Book Antiqua" w:cs="Times New Roman"/>
          <w:sz w:val="24"/>
          <w:szCs w:val="24"/>
        </w:rPr>
        <w:t xml:space="preserve">t is </w:t>
      </w:r>
      <w:r w:rsidR="000354FB" w:rsidRPr="009A3A34">
        <w:rPr>
          <w:rFonts w:ascii="Book Antiqua" w:hAnsi="Book Antiqua" w:cs="Times New Roman"/>
          <w:sz w:val="24"/>
          <w:szCs w:val="24"/>
        </w:rPr>
        <w:t>accurate</w:t>
      </w:r>
      <w:r w:rsidRPr="009A3A34">
        <w:rPr>
          <w:rFonts w:ascii="Book Antiqua" w:hAnsi="Book Antiqua" w:cs="Times New Roman"/>
          <w:sz w:val="24"/>
          <w:szCs w:val="24"/>
        </w:rPr>
        <w:t xml:space="preserve"> that the NCDS cohort had large homogenous clusters as they relate to transitioning out of mandatory education. </w:t>
      </w:r>
      <w:r w:rsidR="000354FB" w:rsidRPr="009A3A34">
        <w:rPr>
          <w:rFonts w:ascii="Book Antiqua" w:hAnsi="Book Antiqua" w:cs="Times New Roman"/>
          <w:sz w:val="24"/>
          <w:szCs w:val="24"/>
        </w:rPr>
        <w:t>However t</w:t>
      </w:r>
      <w:r w:rsidRPr="009A3A34">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Bynner, 2012)</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choices that children make on what they wish to do after mandatory education is influenced by labour market restructuring and recession – as well as </w:t>
      </w:r>
      <w:r w:rsidR="000354FB" w:rsidRPr="009A3A34">
        <w:rPr>
          <w:rFonts w:ascii="Book Antiqua" w:hAnsi="Book Antiqua" w:cs="Times New Roman"/>
          <w:sz w:val="24"/>
          <w:szCs w:val="24"/>
        </w:rPr>
        <w:t>other</w:t>
      </w:r>
      <w:r w:rsidRPr="009A3A34">
        <w:rPr>
          <w:rFonts w:ascii="Book Antiqua" w:hAnsi="Book Antiqua" w:cs="Times New Roman"/>
          <w:sz w:val="24"/>
          <w:szCs w:val="24"/>
        </w:rPr>
        <w:t xml:space="preserve"> factors such as</w:t>
      </w:r>
      <w:r w:rsidR="000354FB" w:rsidRPr="009A3A34">
        <w:rPr>
          <w:rFonts w:ascii="Book Antiqua" w:hAnsi="Book Antiqua" w:cs="Times New Roman"/>
          <w:sz w:val="24"/>
          <w:szCs w:val="24"/>
        </w:rPr>
        <w:t xml:space="preserve"> the </w:t>
      </w:r>
      <w:r w:rsidRPr="009A3A34">
        <w:rPr>
          <w:rFonts w:ascii="Book Antiqua" w:hAnsi="Book Antiqua" w:cs="Times New Roman"/>
          <w:sz w:val="24"/>
          <w:szCs w:val="24"/>
        </w:rPr>
        <w:t>family background</w:t>
      </w:r>
      <w:r w:rsidR="000354FB" w:rsidRPr="009A3A34">
        <w:rPr>
          <w:rFonts w:ascii="Book Antiqua" w:hAnsi="Book Antiqua" w:cs="Times New Roman"/>
          <w:sz w:val="24"/>
          <w:szCs w:val="24"/>
        </w:rPr>
        <w:t xml:space="preserve"> of the child, their parents, teachers, siblings, and contemporaries</w:t>
      </w:r>
      <w:r w:rsidRPr="009A3A34">
        <w:rPr>
          <w:rFonts w:ascii="Book Antiqua" w:hAnsi="Book Antiqua" w:cs="Times New Roman"/>
          <w:sz w:val="24"/>
          <w:szCs w:val="24"/>
        </w:rPr>
        <w:t xml:space="preserve">. Whilst the pathways the NCDS cohort may have been able to choose from were narrow, this is not synonymous with smooth, nor straight-forward. For example, individuals may have faced a seemingly homogenous experience of after a period of schooling ending up in a period of </w:t>
      </w:r>
      <w:r w:rsidRPr="009A3A34">
        <w:rPr>
          <w:rFonts w:ascii="Book Antiqua" w:hAnsi="Book Antiqua" w:cs="Times New Roman"/>
          <w:sz w:val="24"/>
          <w:szCs w:val="24"/>
        </w:rPr>
        <w:lastRenderedPageBreak/>
        <w:t xml:space="preserve">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085F1B92"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was a homogenous transitory cohort, even more so comparatively.</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Evidence</w:t>
      </w:r>
      <w:r w:rsidR="00B947F6" w:rsidRPr="009A3A34">
        <w:rPr>
          <w:rFonts w:ascii="Book Antiqua" w:hAnsi="Book Antiqua" w:cs="Times New Roman"/>
          <w:sz w:val="24"/>
          <w:szCs w:val="24"/>
        </w:rPr>
        <w:t xml:space="preserve"> states that of the NCDS cohort 96 per cent of men could be grouped into six of the largest transition ‘clusters’ compared to 90 per cent for the </w:t>
      </w:r>
      <w:r w:rsidRPr="009A3A34">
        <w:rPr>
          <w:rFonts w:ascii="Book Antiqua" w:hAnsi="Book Antiqua" w:cs="Times New Roman"/>
          <w:sz w:val="24"/>
          <w:szCs w:val="24"/>
        </w:rPr>
        <w:t xml:space="preserve">British Cohort Study (BCS)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rtin et al, 2008)</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suggests the NCDS cohort exhibits ‘homogenised pathway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oodwin and O’Connor,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For the NCDS, the predominant pattern was to leave school post-16 and move directly to employm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choon, 2007 :9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is supported b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Anders and Dorsett</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2017 :7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ere patterns of transition amongst school leavers entering the labour market were </w:t>
      </w:r>
      <w:r w:rsidRPr="009A3A34">
        <w:rPr>
          <w:rFonts w:ascii="Book Antiqua" w:hAnsi="Book Antiqua" w:cs="Times New Roman"/>
          <w:sz w:val="24"/>
          <w:szCs w:val="24"/>
        </w:rPr>
        <w:t>examined</w:t>
      </w:r>
      <w:r w:rsidR="00B947F6" w:rsidRPr="009A3A34">
        <w:rPr>
          <w:rFonts w:ascii="Book Antiqua" w:hAnsi="Book Antiqua" w:cs="Times New Roman"/>
          <w:sz w:val="24"/>
          <w:szCs w:val="24"/>
        </w:rPr>
        <w:t xml:space="preserve">. They found that under the NCDS cohort there was a </w:t>
      </w:r>
      <w:r w:rsidRPr="009A3A34">
        <w:rPr>
          <w:rFonts w:ascii="Book Antiqua" w:hAnsi="Book Antiqua" w:cs="Times New Roman"/>
          <w:sz w:val="24"/>
          <w:szCs w:val="24"/>
        </w:rPr>
        <w:t>large</w:t>
      </w:r>
      <w:r w:rsidR="00B947F6" w:rsidRPr="009A3A34">
        <w:rPr>
          <w:rFonts w:ascii="Book Antiqua" w:hAnsi="Book Antiqua" w:cs="Times New Roman"/>
          <w:sz w:val="24"/>
          <w:szCs w:val="24"/>
        </w:rPr>
        <w:t xml:space="preserve"> (91 per cent) amount of people </w:t>
      </w:r>
      <w:r w:rsidR="009A3A34" w:rsidRPr="009A3A34">
        <w:rPr>
          <w:rFonts w:ascii="Book Antiqua" w:hAnsi="Book Antiqua" w:cs="Times New Roman"/>
          <w:sz w:val="24"/>
          <w:szCs w:val="24"/>
        </w:rPr>
        <w:t>entering</w:t>
      </w:r>
      <w:r w:rsidR="00B947F6" w:rsidRPr="009A3A34">
        <w:rPr>
          <w:rFonts w:ascii="Book Antiqua" w:hAnsi="Book Antiqua" w:cs="Times New Roman"/>
          <w:sz w:val="24"/>
          <w:szCs w:val="24"/>
        </w:rPr>
        <w:t xml:space="preserve">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though training was also an important transition pathway – above that of continuing in full-time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NCDS cohort was however caught in a period of severe diminishing influence of apprenticeships. The number of apprenticeships in British manufacturing for example, declined from </w:t>
      </w:r>
      <w:r w:rsidR="00B947F6" w:rsidRPr="009A3A34">
        <w:rPr>
          <w:rFonts w:ascii="Book Antiqua" w:hAnsi="Book Antiqua" w:cs="Times New Roman"/>
          <w:sz w:val="24"/>
          <w:szCs w:val="24"/>
        </w:rPr>
        <w:lastRenderedPageBreak/>
        <w:t xml:space="preserve">240,400 in 1964 to 155,000 in 1979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 24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0E1B58D1" w14:textId="77777777" w:rsidR="00DC4DE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ynner, 2005)</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the NCDS cohort experienced a labour market that </w:t>
      </w:r>
      <w:r w:rsidR="00DC4DE4" w:rsidRPr="009A3A34">
        <w:rPr>
          <w:rFonts w:ascii="Book Antiqua" w:hAnsi="Book Antiqua" w:cs="Times New Roman"/>
          <w:sz w:val="24"/>
          <w:szCs w:val="24"/>
        </w:rPr>
        <w:t>did not</w:t>
      </w:r>
      <w:r w:rsidRPr="009A3A34">
        <w:rPr>
          <w:rFonts w:ascii="Book Antiqua" w:hAnsi="Book Antiqua" w:cs="Times New Roman"/>
          <w:sz w:val="24"/>
          <w:szCs w:val="24"/>
        </w:rPr>
        <w:t xml:space="preserve"> place hard roadblocks to employment based upon educational credentials. It wasn’t until the 1980s that failing to get qualifications became a hindrance to getting work in Brita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 :37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85B784E" w14:textId="5553E23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abour market pre-1980s was able to absorb people into large numbers of unskilled jobs (ibid). Those that did struggle to get jobs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 :37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ere significantly more likely to lead a ‘Not in Education, Employment, or Training’ (NEET) status going forward post-21 years old (Bynner 2005: 378). This is indicative of the fact that it was only in 1975 th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moved from a pass/fail system to a graded on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LUfUTK2","properties":{"formattedCitation":"({\\i{}Pearson qualifications}, no date)","plainCitation":"(Pearson qualifications, no date)","dontUpdate":true,"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r w:rsidRPr="009A3A34">
        <w:rPr>
          <w:rFonts w:ascii="Book Antiqua" w:hAnsi="Book Antiqua" w:cs="Times New Roman"/>
          <w:i/>
          <w:iCs/>
          <w:sz w:val="24"/>
          <w:szCs w:val="24"/>
        </w:rPr>
        <w:t>Pearson qualifications</w:t>
      </w:r>
      <w:r w:rsidRPr="009A3A34">
        <w:rPr>
          <w:rFonts w:ascii="Book Antiqua" w:hAnsi="Book Antiqua" w:cs="Times New Roman"/>
          <w:sz w:val="24"/>
          <w:szCs w:val="24"/>
        </w:rPr>
        <w:t>, 202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823241F" w14:textId="2403B961"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I</w:t>
      </w:r>
      <w:r w:rsidR="00B947F6" w:rsidRPr="009A3A34">
        <w:rPr>
          <w:rFonts w:ascii="Book Antiqua" w:hAnsi="Book Antiqua" w:cs="Times New Roman"/>
          <w:sz w:val="24"/>
          <w:szCs w:val="24"/>
        </w:rPr>
        <w:t>t has been established that the NCDS cohort exhibited a homogenous transitional experience.</w:t>
      </w:r>
      <w:r w:rsidRPr="009A3A34">
        <w:rPr>
          <w:rFonts w:ascii="Book Antiqua" w:hAnsi="Book Antiqua" w:cs="Times New Roman"/>
          <w:sz w:val="24"/>
          <w:szCs w:val="24"/>
        </w:rPr>
        <w:t xml:space="preserve"> T</w:t>
      </w:r>
      <w:r w:rsidR="00B947F6" w:rsidRPr="009A3A34">
        <w:rPr>
          <w:rFonts w:ascii="Book Antiqua" w:hAnsi="Book Antiqua" w:cs="Times New Roman"/>
          <w:sz w:val="24"/>
          <w:szCs w:val="24"/>
        </w:rPr>
        <w:t xml:space="preserve">he NCDS birth cohort didn’t experience a straightforward smooth school-to-work transition. Teenagers that were still in education typically engaged in what is known as the youth labour market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ost of this work was part-time during educational stud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Dustmann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1996 :8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It is estimated that children aged 16 worked on average between six and nine hours a week</w:t>
      </w:r>
      <w:r w:rsidRPr="009A3A34">
        <w:rPr>
          <w:rFonts w:ascii="Book Antiqua" w:hAnsi="Book Antiqua" w:cs="Times New Roman"/>
          <w:sz w:val="24"/>
          <w:szCs w:val="24"/>
        </w:rPr>
        <w:t>,</w:t>
      </w:r>
      <w:r w:rsidR="00B947F6" w:rsidRPr="009A3A34">
        <w:rPr>
          <w:rFonts w:ascii="Book Antiqua" w:hAnsi="Book Antiqua" w:cs="Times New Roman"/>
          <w:sz w:val="24"/>
          <w:szCs w:val="24"/>
        </w:rPr>
        <w:t xml:space="preserve"> and modal </w:t>
      </w:r>
      <w:r w:rsidR="00B947F6" w:rsidRPr="009A3A34">
        <w:rPr>
          <w:rFonts w:ascii="Book Antiqua" w:hAnsi="Book Antiqua" w:cs="Times New Roman"/>
          <w:sz w:val="24"/>
          <w:szCs w:val="24"/>
        </w:rPr>
        <w:lastRenderedPageBreak/>
        <w:t>earnings in the range of £1-£2 a week</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whilst they were still in full-time mandatory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ustmann </w:t>
      </w:r>
      <w:r w:rsidRPr="009A3A34">
        <w:rPr>
          <w:rFonts w:ascii="Book Antiqua" w:hAnsi="Book Antiqua" w:cs="Times New Roman"/>
          <w:i/>
          <w:iCs/>
          <w:sz w:val="24"/>
          <w:szCs w:val="24"/>
        </w:rPr>
        <w:t>et al.</w:t>
      </w:r>
      <w:r w:rsidRPr="009A3A34">
        <w:rPr>
          <w:rFonts w:ascii="Book Antiqua" w:hAnsi="Book Antiqua" w:cs="Times New Roman"/>
          <w:sz w:val="24"/>
          <w:szCs w:val="24"/>
        </w:rPr>
        <w:t>, 1996 :86)</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9A3A34">
        <w:rPr>
          <w:rFonts w:ascii="Book Antiqua" w:hAnsi="Book Antiqua" w:cs="Times New Roman"/>
          <w:sz w:val="24"/>
          <w:szCs w:val="24"/>
        </w:rPr>
        <w:t>delineation</w:t>
      </w:r>
      <w:r w:rsidR="00B947F6" w:rsidRPr="009A3A34">
        <w:rPr>
          <w:rFonts w:ascii="Book Antiqua" w:hAnsi="Book Antiqua"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ustmann, Rajah and Smith, 199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Student</w:t>
      </w:r>
      <w:r w:rsidRPr="009A3A34">
        <w:rPr>
          <w:rFonts w:ascii="Book Antiqua" w:hAnsi="Book Antiqua" w:cs="Times New Roman"/>
          <w:sz w:val="24"/>
          <w:szCs w:val="24"/>
        </w:rPr>
        <w:t>s</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who were employed during mandatory education were less likely to make the </w:t>
      </w:r>
      <w:r w:rsidR="00B947F6" w:rsidRPr="009A3A34">
        <w:rPr>
          <w:rFonts w:ascii="Book Antiqua" w:hAnsi="Book Antiqua" w:cs="Times New Roman"/>
          <w:sz w:val="24"/>
          <w:szCs w:val="24"/>
        </w:rPr>
        <w:t xml:space="preserve">choice to </w:t>
      </w:r>
      <w:r w:rsidRPr="009A3A34">
        <w:rPr>
          <w:rFonts w:ascii="Book Antiqua" w:hAnsi="Book Antiqua" w:cs="Times New Roman"/>
          <w:sz w:val="24"/>
          <w:szCs w:val="24"/>
        </w:rPr>
        <w:t>continue</w:t>
      </w:r>
      <w:r w:rsidR="00B947F6" w:rsidRPr="009A3A34">
        <w:rPr>
          <w:rFonts w:ascii="Book Antiqua" w:hAnsi="Book Antiqua" w:cs="Times New Roman"/>
          <w:sz w:val="24"/>
          <w:szCs w:val="24"/>
        </w:rPr>
        <w:t xml:space="preserve"> education post-mandatory school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Neyt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201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adds a layer of complexity to the aforementioned ‘homogenised </w:t>
      </w:r>
      <w:r w:rsidR="0059679F" w:rsidRPr="009A3A34">
        <w:rPr>
          <w:rFonts w:ascii="Book Antiqua" w:hAnsi="Book Antiqua" w:cs="Times New Roman"/>
          <w:sz w:val="24"/>
          <w:szCs w:val="24"/>
        </w:rPr>
        <w:t>pathways</w:t>
      </w:r>
      <w:r w:rsidR="00B947F6" w:rsidRPr="009A3A34">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thus are not the same as smooth transitions. Structural inequality adversely impacts the relative smoothness of an individual’s transitional experience. </w:t>
      </w:r>
    </w:p>
    <w:p w14:paraId="772DA6A7" w14:textId="73F9FEBA"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T</w:t>
      </w:r>
      <w:r w:rsidR="00B947F6" w:rsidRPr="009A3A34">
        <w:rPr>
          <w:rFonts w:ascii="Book Antiqua" w:hAnsi="Book Antiqua" w:cs="Times New Roman"/>
          <w:sz w:val="24"/>
          <w:szCs w:val="24"/>
        </w:rPr>
        <w:t xml:space="preserve">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w:t>
      </w:r>
      <w:r w:rsidRPr="009A3A34">
        <w:rPr>
          <w:rFonts w:ascii="Book Antiqua" w:hAnsi="Book Antiqua" w:cs="Times New Roman"/>
          <w:sz w:val="24"/>
          <w:szCs w:val="24"/>
        </w:rPr>
        <w:t>some have also argued that the ‘collapse’ of the youth labour market also contributed to a relative amount of instability</w:t>
      </w:r>
      <w:r w:rsidR="00B947F6" w:rsidRPr="009A3A34">
        <w:rPr>
          <w:rFonts w:ascii="Book Antiqua" w:hAnsi="Book Antiqua" w:cs="Times New Roman"/>
          <w:sz w:val="24"/>
          <w:szCs w:val="24"/>
        </w:rPr>
        <w:t xml:space="preserv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e notion that the youth labour market ‘collapsed’ indicating a sudden affair is not exactly accurate. The youth labour market saw a relative decline post-war as part of wider economic restructuring. Nevertheless, the </w:t>
      </w:r>
      <w:r w:rsidRPr="009A3A34">
        <w:rPr>
          <w:rFonts w:ascii="Book Antiqua" w:hAnsi="Book Antiqua" w:cs="Times New Roman"/>
          <w:sz w:val="24"/>
          <w:szCs w:val="24"/>
        </w:rPr>
        <w:lastRenderedPageBreak/>
        <w:t>decline of the youth labour market still impacted the options available to NCDS youth. T</w:t>
      </w:r>
      <w:r w:rsidR="00B947F6" w:rsidRPr="009A3A34">
        <w:rPr>
          <w:rFonts w:ascii="Book Antiqua" w:hAnsi="Book Antiqua" w:cs="Times New Roman"/>
          <w:sz w:val="24"/>
          <w:szCs w:val="24"/>
        </w:rPr>
        <w:t xml:space="preserve">he labour market at the time of school-to-work transitions for the NCDS cohort was one of instability and comparative heightened uncertainty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Leuze, 2010)</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collapse of the youth labour market in the early 1980s was not a sudden affai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n fact from between January of 1972 and January of 1977 unemployment among 16 and 17 year olds rose by 120 per c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 4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importance of the collapse of the youth labour market relates to the introduction of uncertainty at a critical stage of development within a young person’s lif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uncertainty has the potential to adversely impact the life domain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se periods of instability are documented in detail with employment histories on a monthly basi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C3UbFrH","properties":{"formattedCitation":"(Leuze, 2010)","plainCitation":"(Leuze, 2010)","dontUpdate":true,"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Leuze, 2010 :8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influence the choices they made. These constraints for example, created a likelihood for disengagement with school and alienation with educatio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Farrall, Gray and Mike Jones, 202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2D5F5C5D" w14:textId="74D4622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development of this concept of uncertainty and risk within the NCDS stands in stark contrast to the theory of ‘late modernity’ - entailing notions of risk and uncertainty in a society that provides individuals with more choice which promotes greater risk</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eck, Giddens and Lash, 1994)</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The literature has demonstrated that the NCDS cohort experienced complicated pathways and transition</w:t>
      </w:r>
      <w:r w:rsidR="00DC4DE4" w:rsidRPr="009A3A34">
        <w:rPr>
          <w:rFonts w:ascii="Book Antiqua" w:hAnsi="Book Antiqua" w:cs="Times New Roman"/>
          <w:sz w:val="24"/>
          <w:szCs w:val="24"/>
        </w:rPr>
        <w:t>. Structural inequalities impacted the choice and opportunities within these different pathways</w:t>
      </w:r>
      <w:r w:rsidRPr="009A3A34">
        <w:rPr>
          <w:rFonts w:ascii="Book Antiqua" w:hAnsi="Book Antiqua" w:cs="Times New Roman"/>
          <w:sz w:val="24"/>
          <w:szCs w:val="24"/>
        </w:rPr>
        <w:t xml:space="preserve">. The notion of ‘Late Modernity’ </w:t>
      </w:r>
      <w:r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 xml:space="preserve">(Giddens </w:t>
      </w:r>
      <w:r w:rsidR="00DC4DE4" w:rsidRPr="009A3A34">
        <w:rPr>
          <w:rFonts w:ascii="Book Antiqua" w:hAnsi="Book Antiqua" w:cs="Times New Roman"/>
          <w:i/>
          <w:iCs/>
          <w:sz w:val="24"/>
          <w:szCs w:val="24"/>
        </w:rPr>
        <w:t>et al.</w:t>
      </w:r>
      <w:r w:rsidR="00DC4DE4" w:rsidRPr="009A3A34">
        <w:rPr>
          <w:rFonts w:ascii="Book Antiqua" w:hAnsi="Book Antiqua" w:cs="Times New Roman"/>
          <w:sz w:val="24"/>
          <w:szCs w:val="24"/>
        </w:rPr>
        <w:t>, 1991; Beck, Giddens and Lash,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based upon the idea that in the past, more concrete certainties have given way to a more fluid and dynamic notions of adult identity and its develop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1998: 3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past certainties gave rise to stability; these current dynamics gives rise to risk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vides a more updated version of events that appears to review and ultimately question the late modernity outlook. </w:t>
      </w:r>
    </w:p>
    <w:p w14:paraId="3E6733D4" w14:textId="2E7CB1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theme of constraint is evidenced in the changing influence of educational attainment during the short</w:t>
      </w:r>
      <w:r w:rsidR="00DC4DE4"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erm for the NCDS cohort. Whilst educational attainment – and staying on within education post-mandatory schooling - does provide a layer of protection from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Bynner, Wiggins and Parsons, 199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of the NCDS cohort that stayed on within education post mandatory schooling had initial higher levels of unemployment due to exogenous shocks of rising national unemployment – due to </w:t>
      </w:r>
      <w:proofErr w:type="gramStart"/>
      <w:r w:rsidRPr="009A3A34">
        <w:rPr>
          <w:rFonts w:ascii="Book Antiqua" w:hAnsi="Book Antiqua" w:cs="Times New Roman"/>
          <w:sz w:val="24"/>
          <w:szCs w:val="24"/>
        </w:rPr>
        <w:t>aforementioned labour</w:t>
      </w:r>
      <w:proofErr w:type="gramEnd"/>
      <w:r w:rsidRPr="009A3A34">
        <w:rPr>
          <w:rFonts w:ascii="Book Antiqua" w:hAnsi="Book Antiqua" w:cs="Times New Roman"/>
          <w:sz w:val="24"/>
          <w:szCs w:val="24"/>
        </w:rPr>
        <w:t xml:space="preserve"> market restructuring </w:t>
      </w:r>
      <w:r w:rsidRPr="009A3A34">
        <w:rPr>
          <w:rFonts w:ascii="Book Antiqua" w:hAnsi="Book Antiqua" w:cs="Times New Roman"/>
          <w:sz w:val="24"/>
          <w:szCs w:val="24"/>
        </w:rPr>
        <w:lastRenderedPageBreak/>
        <w:t xml:space="preserve">and economic recession. Whilst experiencing short term levels of unemployment, in the long run individuals that stayed on within education had a long-term advantage </w:t>
      </w:r>
      <w:r w:rsidR="00DC4DE4" w:rsidRPr="009A3A34">
        <w:rPr>
          <w:rFonts w:ascii="Book Antiqua" w:hAnsi="Book Antiqua" w:cs="Times New Roman"/>
          <w:sz w:val="24"/>
          <w:szCs w:val="24"/>
        </w:rPr>
        <w:t>in income</w:t>
      </w:r>
      <w:r w:rsidRPr="009A3A34">
        <w:rPr>
          <w:rFonts w:ascii="Book Antiqua" w:hAnsi="Book Antiqua" w:cs="Times New Roman"/>
          <w:sz w:val="24"/>
          <w:szCs w:val="24"/>
        </w:rPr>
        <w:t xml:space="preserve"> over their peers that didn’t stay on within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87)</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183C0FE7" w14:textId="6B4FEC9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oking in more detail at educational attainment within the NCDS, individuals in the UK that choose to stay on at school post-16 were a small minority, and were low by </w:t>
      </w:r>
      <w:r w:rsidR="00B9179F" w:rsidRPr="009A3A34">
        <w:rPr>
          <w:rFonts w:ascii="Book Antiqua" w:hAnsi="Book Antiqua" w:cs="Times New Roman"/>
          <w:sz w:val="24"/>
          <w:szCs w:val="24"/>
        </w:rPr>
        <w:t>Organisation for Economic Co-operation and Development (OECD)</w:t>
      </w:r>
      <w:r w:rsidRPr="009A3A34">
        <w:rPr>
          <w:rFonts w:ascii="Book Antiqua" w:hAnsi="Book Antiqua" w:cs="Times New Roman"/>
          <w:sz w:val="24"/>
          <w:szCs w:val="24"/>
        </w:rPr>
        <w:t xml:space="preserve"> standards</w:t>
      </w:r>
      <w:r w:rsidR="00B9179F" w:rsidRPr="009A3A34">
        <w:rPr>
          <w:rFonts w:ascii="Book Antiqua" w:hAnsi="Book Antiqua" w:cs="Times New Roman"/>
          <w:sz w:val="24"/>
          <w:szCs w:val="24"/>
        </w:rPr>
        <w:t xml:space="preserve"> compared to other western countries</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 :2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individuals from manual backgrounds compared to their non-manual peers were less likely to stay on post-16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 :37)</w:t>
      </w:r>
      <w:r w:rsidRPr="009A3A34">
        <w:rPr>
          <w:rFonts w:ascii="Book Antiqua" w:hAnsi="Book Antiqua" w:cs="Times New Roman"/>
          <w:sz w:val="24"/>
          <w:szCs w:val="24"/>
        </w:rPr>
        <w:fldChar w:fldCharType="end"/>
      </w:r>
      <w:r w:rsidR="00B9179F"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B9179F" w:rsidRPr="009A3A34">
        <w:rPr>
          <w:rFonts w:ascii="Book Antiqua" w:hAnsi="Book Antiqua" w:cs="Times New Roman"/>
          <w:sz w:val="24"/>
          <w:szCs w:val="24"/>
        </w:rPr>
        <w:t>R</w:t>
      </w:r>
      <w:r w:rsidRPr="009A3A34">
        <w:rPr>
          <w:rFonts w:ascii="Book Antiqua" w:hAnsi="Book Antiqua" w:cs="Times New Roman"/>
          <w:sz w:val="24"/>
          <w:szCs w:val="24"/>
        </w:rPr>
        <w:t xml:space="preserve">esearch concurs, stating that young people from working class backgrounds were less likely than middle class peers to remain in education post-mandatory school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Joshi, 2002; Scho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33ADA1F" w14:textId="50F423E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 xml:space="preserve">(Schoon </w:t>
      </w:r>
      <w:r w:rsidR="000E592F" w:rsidRPr="009A3A34">
        <w:rPr>
          <w:rFonts w:ascii="Book Antiqua" w:hAnsi="Book Antiqua" w:cs="Times New Roman"/>
          <w:i/>
          <w:iCs/>
          <w:sz w:val="24"/>
          <w:szCs w:val="24"/>
        </w:rPr>
        <w:t>et al.</w:t>
      </w:r>
      <w:r w:rsidR="000E592F"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ooth and Satchell,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38B9E9F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in the NCDS cohort training is found to lead to </w:t>
      </w:r>
      <w:r w:rsidR="00B9179F" w:rsidRPr="009A3A34">
        <w:rPr>
          <w:rFonts w:ascii="Book Antiqua" w:hAnsi="Book Antiqua" w:cs="Times New Roman"/>
          <w:sz w:val="24"/>
          <w:szCs w:val="24"/>
        </w:rPr>
        <w:t xml:space="preserve">subsequent </w:t>
      </w:r>
      <w:r w:rsidRPr="009A3A34">
        <w:rPr>
          <w:rFonts w:ascii="Book Antiqua" w:hAnsi="Book Antiqua" w:cs="Times New Roman"/>
          <w:sz w:val="24"/>
          <w:szCs w:val="24"/>
        </w:rPr>
        <w:t xml:space="preserve">full-time 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choon and their colleagues (ibid) suggest that this is primarily because apprenticeships during the NCDS period spanned three years </w:t>
      </w:r>
      <w:r w:rsidRPr="009A3A34">
        <w:rPr>
          <w:rFonts w:ascii="Book Antiqua" w:hAnsi="Book Antiqua" w:cs="Times New Roman"/>
          <w:sz w:val="24"/>
          <w:szCs w:val="24"/>
        </w:rPr>
        <w:lastRenderedPageBreak/>
        <w:t xml:space="preserve">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runello and Rocco,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this as a phenomenon has broken down post-NCDS </w:t>
      </w:r>
      <w:r w:rsidR="00B9179F" w:rsidRPr="009A3A34">
        <w:rPr>
          <w:rFonts w:ascii="Book Antiqua" w:hAnsi="Book Antiqua" w:cs="Times New Roman"/>
          <w:sz w:val="24"/>
          <w:szCs w:val="24"/>
        </w:rPr>
        <w:t xml:space="preserve">with the breakdown of traditional apprenticeship and training programs in the UK </w:t>
      </w:r>
      <w:r w:rsidRPr="009A3A34">
        <w:rPr>
          <w:rFonts w:ascii="Book Antiqua" w:hAnsi="Book Antiqua" w:cs="Times New Roman"/>
          <w:sz w:val="24"/>
          <w:szCs w:val="24"/>
        </w:rPr>
        <w:t>(ibid)</w:t>
      </w:r>
      <w:r w:rsidR="00B9179F" w:rsidRPr="009A3A34">
        <w:rPr>
          <w:rFonts w:ascii="Book Antiqua" w:hAnsi="Book Antiqua" w:cs="Times New Roman"/>
          <w:sz w:val="24"/>
          <w:szCs w:val="24"/>
        </w:rPr>
        <w:t xml:space="preserve">. </w:t>
      </w:r>
    </w:p>
    <w:p w14:paraId="7E164577" w14:textId="1330C3CB" w:rsidR="00B947F6" w:rsidRPr="009A3A34" w:rsidRDefault="00B947F6" w:rsidP="009A3A34">
      <w:pPr>
        <w:pStyle w:val="Heading3"/>
        <w:spacing w:line="480" w:lineRule="auto"/>
        <w:rPr>
          <w:rFonts w:ascii="Book Antiqua" w:hAnsi="Book Antiqua" w:cs="Times New Roman"/>
          <w:b/>
          <w:bCs/>
          <w:color w:val="auto"/>
        </w:rPr>
      </w:pPr>
      <w:bookmarkStart w:id="12" w:name="_Toc134473137"/>
      <w:bookmarkStart w:id="13" w:name="_Toc137904652"/>
      <w:r w:rsidRPr="009A3A34">
        <w:rPr>
          <w:rFonts w:ascii="Book Antiqua" w:hAnsi="Book Antiqua" w:cs="Times New Roman"/>
          <w:b/>
          <w:bCs/>
          <w:color w:val="auto"/>
        </w:rPr>
        <w:t>Structural Barriers to successful transitions – the role of</w:t>
      </w:r>
      <w:bookmarkEnd w:id="12"/>
      <w:r w:rsidR="00B9179F" w:rsidRPr="009A3A34">
        <w:rPr>
          <w:rFonts w:ascii="Book Antiqua" w:hAnsi="Book Antiqua" w:cs="Times New Roman"/>
          <w:b/>
          <w:bCs/>
          <w:color w:val="auto"/>
        </w:rPr>
        <w:t xml:space="preserve"> </w:t>
      </w:r>
      <w:r w:rsidR="009106F1" w:rsidRPr="009A3A34">
        <w:rPr>
          <w:rFonts w:ascii="Book Antiqua" w:hAnsi="Book Antiqua" w:cs="Times New Roman"/>
          <w:b/>
          <w:bCs/>
          <w:color w:val="auto"/>
        </w:rPr>
        <w:t>sex</w:t>
      </w:r>
      <w:bookmarkEnd w:id="13"/>
      <w:r w:rsidR="00552B06" w:rsidRPr="009A3A34">
        <w:rPr>
          <w:rFonts w:ascii="Book Antiqua" w:hAnsi="Book Antiqua" w:cs="Times New Roman"/>
          <w:b/>
          <w:bCs/>
          <w:color w:val="auto"/>
        </w:rPr>
        <w:t xml:space="preserve"> and </w:t>
      </w:r>
      <w:r w:rsidR="00B9179F" w:rsidRPr="009A3A34">
        <w:rPr>
          <w:rFonts w:ascii="Book Antiqua" w:hAnsi="Book Antiqua" w:cs="Times New Roman"/>
          <w:b/>
          <w:bCs/>
          <w:color w:val="auto"/>
        </w:rPr>
        <w:t>social-class</w:t>
      </w:r>
    </w:p>
    <w:p w14:paraId="59D38DEC" w14:textId="00FE3726" w:rsidR="00B9179F" w:rsidRPr="009A3A34" w:rsidRDefault="00B9179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w:t>
      </w:r>
      <w:proofErr w:type="gramStart"/>
      <w:r w:rsidRPr="009A3A34">
        <w:rPr>
          <w:rFonts w:ascii="Book Antiqua" w:hAnsi="Book Antiqua" w:cs="Times New Roman"/>
          <w:sz w:val="24"/>
          <w:szCs w:val="24"/>
        </w:rPr>
        <w:t>in an attempt to</w:t>
      </w:r>
      <w:proofErr w:type="gramEnd"/>
      <w:r w:rsidRPr="009A3A34">
        <w:rPr>
          <w:rFonts w:ascii="Book Antiqua" w:hAnsi="Book Antiqua" w:cs="Times New Roman"/>
          <w:sz w:val="24"/>
          <w:szCs w:val="24"/>
        </w:rPr>
        <w:t xml:space="preserve"> provide clarity to current empirical consensus on these forms of social stratification in reference to NCDS youth. </w:t>
      </w:r>
    </w:p>
    <w:p w14:paraId="3773D460"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ex</w:t>
      </w:r>
    </w:p>
    <w:p w14:paraId="71A74150" w14:textId="5EDACFE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Choice and opportunity within the school-to-work transition of the NCDS youth is influenced and impacted by structural inequality factors like sex</w:t>
      </w:r>
      <w:r w:rsidR="00B9179F" w:rsidRPr="009A3A34">
        <w:rPr>
          <w:rFonts w:ascii="Book Antiqua" w:hAnsi="Book Antiqua" w:cs="Times New Roman"/>
          <w:sz w:val="24"/>
          <w:szCs w:val="24"/>
        </w:rPr>
        <w:t xml:space="preserve"> </w:t>
      </w:r>
      <w:r w:rsidR="00B9179F"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Dolton, Joshi and Makepeace, 2002; Makepeace, Dolton and Joshi, 2004; Cebulla and Tomaszewski, 2013)</w:t>
      </w:r>
      <w:r w:rsidR="00B9179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oles that women assume within the labour market have marked differences compared to their male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ex and Bukodi,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women are more likely achieve their educational aspirations than me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Cebulla and </w:t>
      </w:r>
      <w:r w:rsidRPr="009A3A34">
        <w:rPr>
          <w:rFonts w:ascii="Book Antiqua" w:hAnsi="Book Antiqua" w:cs="Times New Roman"/>
          <w:sz w:val="24"/>
          <w:szCs w:val="24"/>
        </w:rPr>
        <w:lastRenderedPageBreak/>
        <w:t>Tomaszewski, 2013 :14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often have higher occupational aspirations compared to men at a young ag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choon 2007; Schoo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Joshi and Makepeace, 2002; Makepeace, Dolton and Joshi, 200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817D1E" w14:textId="7177277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ue to structural changes within the British labour market that started during the NCDS birth cohort time frame, part-time work began to grow from the 1950s. Part-time work is pervasive amongst women in the NCDS, especially when returning from giving birt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w:t>
      </w:r>
      <w:r w:rsidRPr="009A3A34">
        <w:rPr>
          <w:rFonts w:ascii="Book Antiqua" w:hAnsi="Book Antiqua" w:cs="Times New Roman"/>
          <w:i/>
          <w:iCs/>
          <w:sz w:val="24"/>
          <w:szCs w:val="24"/>
        </w:rPr>
        <w:t>et al.</w:t>
      </w:r>
      <w:r w:rsidRPr="009A3A34">
        <w:rPr>
          <w:rFonts w:ascii="Book Antiqua" w:hAnsi="Book Antiqua" w:cs="Times New Roman"/>
          <w:sz w:val="24"/>
          <w:szCs w:val="24"/>
        </w:rPr>
        <w:t>, 1998 :7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AA9C6D5" w14:textId="7F1B8BC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uinea-Martin and Elliott, 2008; Lekfuangfu and Lorda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ay equalisation has seen a general improvement for women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aci </w:t>
      </w:r>
      <w:r w:rsidRPr="009A3A34">
        <w:rPr>
          <w:rFonts w:ascii="Book Antiqua" w:hAnsi="Book Antiqua" w:cs="Times New Roman"/>
          <w:i/>
          <w:iCs/>
          <w:sz w:val="24"/>
          <w:szCs w:val="24"/>
        </w:rPr>
        <w:t>et al.</w:t>
      </w:r>
      <w:r w:rsidRPr="009A3A34">
        <w:rPr>
          <w:rFonts w:ascii="Book Antiqua" w:hAnsi="Book Antiqua" w:cs="Times New Roman"/>
          <w:sz w:val="24"/>
          <w:szCs w:val="24"/>
        </w:rPr>
        <w:t>, 1995; Neuburger, Kuh and Joshi, 2009; Roantree and Vira,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growth of women in the workforce has promoted gender equity as education reduces the difference in earning power between men and women as well as the difference in hours of paid and domestic work seen within couples </w:t>
      </w:r>
      <w:r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Joshi, 2002; Schoon,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owever equalised rates of male labour force participation has not corresponded to a matched increase in the share of women’s earnings in the househol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s education and experience, rather more than a move towards equal treatment. Indeed, had the typical woman full-timer in 2000 been paid at 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shi and Davies, 1996; Joshi, Makepeace and Dolt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w:t>
      </w:r>
      <w:r w:rsidR="00B9179F" w:rsidRPr="009A3A34">
        <w:rPr>
          <w:rFonts w:ascii="Book Antiqua" w:hAnsi="Book Antiqua" w:cs="Times New Roman"/>
          <w:sz w:val="24"/>
          <w:szCs w:val="24"/>
        </w:rPr>
        <w:t>the human capital improvements made by women would have ultimately attracted a 17 per cent greater wage premium if held by a ma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Makepeace </w:t>
      </w:r>
      <w:r w:rsidRPr="009A3A34">
        <w:rPr>
          <w:rFonts w:ascii="Book Antiqua" w:hAnsi="Book Antiqua" w:cs="Times New Roman"/>
          <w:i/>
          <w:iCs/>
          <w:sz w:val="24"/>
          <w:szCs w:val="24"/>
        </w:rPr>
        <w:t>et al.</w:t>
      </w:r>
      <w:r w:rsidRPr="009A3A34">
        <w:rPr>
          <w:rFonts w:ascii="Book Antiqua" w:hAnsi="Book Antiqua" w:cs="Times New Roman"/>
          <w:sz w:val="24"/>
          <w:szCs w:val="24"/>
        </w:rPr>
        <w:t>,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0DD53D5" w14:textId="24815A9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Unequal treatment for women has decreased but has not totally disappear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euburger,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omen have experienced marked differences in relation to labour market outcomes in comparison to their male peers. Whilst evidence suggests that there has been improvement in the area of sex based structural inequalities, they </w:t>
      </w:r>
      <w:r w:rsidR="000B03CE" w:rsidRPr="009A3A34">
        <w:rPr>
          <w:rFonts w:ascii="Book Antiqua" w:hAnsi="Book Antiqua" w:cs="Times New Roman"/>
          <w:sz w:val="24"/>
          <w:szCs w:val="24"/>
        </w:rPr>
        <w:t>persist</w:t>
      </w:r>
      <w:r w:rsidRPr="009A3A34">
        <w:rPr>
          <w:rFonts w:ascii="Book Antiqua" w:hAnsi="Book Antiqua" w:cs="Times New Roman"/>
          <w:sz w:val="24"/>
          <w:szCs w:val="24"/>
        </w:rPr>
        <w:t xml:space="preserve"> to a substantive degree. </w:t>
      </w:r>
    </w:p>
    <w:p w14:paraId="25E5FA15" w14:textId="0ADBFFE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limiting attention of social mobility to solely full-time workers, mobility does not greatly vary by gend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ukodi, Goldthorpe and Kuha,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w:t>
      </w:r>
      <w:r w:rsidR="00552B06"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vage and Egerton, 1997; Savage,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does emphasise</w:t>
      </w:r>
      <w:r w:rsidRPr="009A3A34">
        <w:rPr>
          <w:rFonts w:ascii="Book Antiqua" w:hAnsi="Book Antiqua" w:cs="Times New Roman"/>
          <w:sz w:val="24"/>
          <w:szCs w:val="24"/>
        </w:rPr>
        <w:t xml:space="preserve"> the impact gender has on social mobility. Part-time female workers have highly varied pathway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and Gregory,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broadly speaking the NCDS cohort </w:t>
      </w:r>
      <w:r w:rsidR="0059679F" w:rsidRPr="009A3A34">
        <w:rPr>
          <w:rFonts w:ascii="Book Antiqua" w:hAnsi="Book Antiqua" w:cs="Times New Roman"/>
          <w:sz w:val="24"/>
          <w:szCs w:val="24"/>
        </w:rPr>
        <w:t>experiences</w:t>
      </w:r>
      <w:r w:rsidRPr="009A3A34">
        <w:rPr>
          <w:rFonts w:ascii="Book Antiqua" w:hAnsi="Book Antiqua"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Class</w:t>
      </w:r>
    </w:p>
    <w:p w14:paraId="5D6AE29D" w14:textId="229C89F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lass based structural inequalities impact educational attainment of NCDS youth during mandatory schooling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Galindo-Rueda, 2003; Sianesi, Dearden and Blundell, 2003; Holm and Jæger, 201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then consequently has an impact upon transition outcomes and later life-chances. When looking at educational attain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olm and Jæger,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t is important to consider that family background variables like social class matt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ith the most advantaged children seeing the best retur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ianesi, Dearden and Blundell,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Variables such as parental education play a more important role in the life chances of young people than</w:t>
      </w:r>
      <w:r w:rsidR="00552B06" w:rsidRPr="009A3A34">
        <w:rPr>
          <w:rFonts w:ascii="Book Antiqua" w:hAnsi="Book Antiqua" w:cs="Times New Roman"/>
          <w:sz w:val="24"/>
          <w:szCs w:val="24"/>
        </w:rPr>
        <w:t xml:space="preserve"> parental</w:t>
      </w:r>
      <w:r w:rsidRPr="009A3A34">
        <w:rPr>
          <w:rFonts w:ascii="Book Antiqua" w:hAnsi="Book Antiqua" w:cs="Times New Roman"/>
          <w:sz w:val="24"/>
          <w:szCs w:val="24"/>
        </w:rPr>
        <w:t xml:space="preserve">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einstein, Duckworth and Sabates, 2004; Field,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w:t>
      </w:r>
      <w:r w:rsidRPr="009A3A34">
        <w:rPr>
          <w:rFonts w:ascii="Book Antiqua" w:hAnsi="Book Antiqua" w:cs="Times New Roman"/>
          <w:sz w:val="24"/>
          <w:szCs w:val="24"/>
        </w:rPr>
        <w:lastRenderedPageBreak/>
        <w:t xml:space="preserve">successful ability within education confers an advantage in later educational attainment and labour market experie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Makepeace and Marcenaro</w:t>
      </w:r>
      <w:r w:rsidRPr="009A3A34">
        <w:rPr>
          <w:rFonts w:ascii="Times New Roman" w:hAnsi="Times New Roman" w:cs="Times New Roman"/>
          <w:sz w:val="24"/>
          <w:szCs w:val="24"/>
        </w:rPr>
        <w:t>‐</w:t>
      </w:r>
      <w:r w:rsidRPr="009A3A34">
        <w:rPr>
          <w:rFonts w:ascii="Book Antiqua" w:hAnsi="Book Antiqua" w:cs="Times New Roman"/>
          <w:sz w:val="24"/>
          <w:szCs w:val="24"/>
        </w:rPr>
        <w:t>Gutierrez,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E</w:t>
      </w:r>
      <w:r w:rsidRPr="009A3A34">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utchison, Prosser and Wedge, 197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ch the influence of family background on early educational attainment appears to influence later life-chances. Whilst educational inequality has declined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landen and Macmillan,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it still persists when translating educational attainment into the most successful occupational outcomes – those from privileged backgrounds are more likely to gain access to the highest paying occupations, leveraging their educational qualifications</w:t>
      </w:r>
      <w:r w:rsidRPr="009A3A34">
        <w:rPr>
          <w:rFonts w:ascii="Book Antiqua" w:hAnsi="Book Antiqua" w:cs="Times New Roman"/>
          <w:sz w:val="24"/>
          <w:szCs w:val="24"/>
        </w:rPr>
        <w:t>.</w:t>
      </w:r>
    </w:p>
    <w:p w14:paraId="68848E35" w14:textId="239E0D5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al attainment translates to higher levels of </w:t>
      </w:r>
      <w:r w:rsidR="00552B06" w:rsidRPr="009A3A34">
        <w:rPr>
          <w:rFonts w:ascii="Book Antiqua" w:hAnsi="Book Antiqua" w:cs="Times New Roman"/>
          <w:sz w:val="24"/>
          <w:szCs w:val="24"/>
        </w:rPr>
        <w:t>income</w:t>
      </w:r>
      <w:r w:rsidRPr="009A3A34">
        <w:rPr>
          <w:rFonts w:ascii="Book Antiqua" w:hAnsi="Book Antiqua" w:cs="Times New Roman"/>
          <w:sz w:val="24"/>
          <w:szCs w:val="24"/>
        </w:rPr>
        <w:t xml:space="preserve"> in later-life. Individuals with higher educational ability experience faster wage growth compared </w:t>
      </w:r>
      <w:r w:rsidR="00552B06" w:rsidRPr="009A3A34">
        <w:rPr>
          <w:rFonts w:ascii="Book Antiqua" w:hAnsi="Book Antiqua" w:cs="Times New Roman"/>
          <w:sz w:val="24"/>
          <w:szCs w:val="24"/>
        </w:rPr>
        <w:t>with</w:t>
      </w:r>
      <w:r w:rsidRPr="009A3A34">
        <w:rPr>
          <w:rFonts w:ascii="Book Antiqua" w:hAnsi="Book Antiqua" w:cs="Times New Roman"/>
          <w:sz w:val="24"/>
          <w:szCs w:val="24"/>
        </w:rPr>
        <w:t xml:space="preserve"> their peers </w:t>
      </w:r>
      <w:r w:rsidR="00552B06" w:rsidRPr="009A3A34">
        <w:rPr>
          <w:rFonts w:ascii="Book Antiqua" w:hAnsi="Book Antiqua" w:cs="Times New Roman"/>
          <w:sz w:val="24"/>
          <w:szCs w:val="24"/>
        </w:rPr>
        <w:t>of</w:t>
      </w:r>
      <w:r w:rsidRPr="009A3A34">
        <w:rPr>
          <w:rFonts w:ascii="Book Antiqua" w:hAnsi="Book Antiqua" w:cs="Times New Roman"/>
          <w:sz w:val="24"/>
          <w:szCs w:val="24"/>
        </w:rPr>
        <w:t xml:space="preserve"> lower abili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lindo-Rueda,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Some argue that this is due t</w:t>
      </w:r>
      <w:r w:rsidRPr="009A3A34">
        <w:rPr>
          <w:rFonts w:ascii="Book Antiqua" w:hAnsi="Book Antiqua" w:cs="Times New Roman"/>
          <w:sz w:val="24"/>
          <w:szCs w:val="24"/>
        </w:rPr>
        <w:t xml:space="preserve">o poorer families being less likely to invest in education over their more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hevalier and Lano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 xml:space="preserve">Though the nature of what constitutes ‘investment’ in an individual’s education left unclear and subject to speculation. </w:t>
      </w:r>
    </w:p>
    <w:p w14:paraId="40506AAF" w14:textId="233DA7C0" w:rsidR="00B947F6" w:rsidRPr="009A3A34" w:rsidRDefault="00B947F6" w:rsidP="009A3A34">
      <w:pPr>
        <w:spacing w:line="480" w:lineRule="auto"/>
        <w:rPr>
          <w:rFonts w:ascii="Book Antiqua" w:hAnsi="Book Antiqua" w:cs="Times New Roman"/>
          <w:sz w:val="24"/>
          <w:szCs w:val="24"/>
          <w:lang w:val="nl-NL"/>
        </w:rPr>
      </w:pPr>
      <w:r w:rsidRPr="009A3A34">
        <w:rPr>
          <w:rFonts w:ascii="Book Antiqua" w:hAnsi="Book Antiqua" w:cs="Times New Roman"/>
          <w:sz w:val="24"/>
          <w:szCs w:val="24"/>
        </w:rPr>
        <w:t xml:space="preserve">Low levels of qualifications and educational attainment are related to higher propensities toward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Parsons, 2000 :24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pensity toward experiencing unemployment also has a social class effect, with the growth in </w:t>
      </w:r>
      <w:r w:rsidRPr="009A3A34">
        <w:rPr>
          <w:rFonts w:ascii="Book Antiqua" w:hAnsi="Book Antiqua" w:cs="Times New Roman"/>
          <w:sz w:val="24"/>
          <w:szCs w:val="24"/>
        </w:rPr>
        <w:lastRenderedPageBreak/>
        <w:t xml:space="preserve">unemployment during the </w:t>
      </w:r>
      <w:r w:rsidR="00552B06" w:rsidRPr="009A3A34">
        <w:rPr>
          <w:rFonts w:ascii="Book Antiqua" w:hAnsi="Book Antiqua" w:cs="Times New Roman"/>
          <w:sz w:val="24"/>
          <w:szCs w:val="24"/>
        </w:rPr>
        <w:t>1970s</w:t>
      </w:r>
      <w:r w:rsidRPr="009A3A34">
        <w:rPr>
          <w:rFonts w:ascii="Book Antiqua" w:hAnsi="Book Antiqua" w:cs="Times New Roman"/>
          <w:sz w:val="24"/>
          <w:szCs w:val="24"/>
        </w:rPr>
        <w:t xml:space="preserve"> being attributed to the subsequent </w:t>
      </w:r>
      <w:r w:rsidR="0059679F" w:rsidRPr="009A3A34">
        <w:rPr>
          <w:rFonts w:ascii="Book Antiqua" w:hAnsi="Book Antiqua" w:cs="Times New Roman"/>
          <w:sz w:val="24"/>
          <w:szCs w:val="24"/>
        </w:rPr>
        <w:t>decline</w:t>
      </w:r>
      <w:r w:rsidRPr="009A3A34">
        <w:rPr>
          <w:rFonts w:ascii="Book Antiqua" w:hAnsi="Book Antiqua" w:cs="Times New Roman"/>
          <w:sz w:val="24"/>
          <w:szCs w:val="24"/>
        </w:rPr>
        <w:t xml:space="preserve"> in the manufacturing sector that is linked to working class labou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Those that are unemployed also appear to hold the lowest levels of employment commitment</w:t>
      </w:r>
      <w:r w:rsidR="00552B06" w:rsidRPr="009A3A34">
        <w:rPr>
          <w:rFonts w:ascii="Book Antiqua" w:hAnsi="Book Antiqua" w:cs="Times New Roman"/>
          <w:sz w:val="24"/>
          <w:szCs w:val="24"/>
        </w:rPr>
        <w:t xml:space="preserve"> when they eventually do enter employment (ibid)</w:t>
      </w:r>
      <w:r w:rsidRPr="009A3A34">
        <w:rPr>
          <w:rFonts w:ascii="Book Antiqua" w:hAnsi="Book Antiqua" w:cs="Times New Roman"/>
          <w:sz w:val="24"/>
          <w:szCs w:val="24"/>
        </w:rPr>
        <w:t xml:space="preserve">. Unemployment is found within the NCDS cohort to have a scarring effect on potential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Bynner, 2012; Schoon,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the youth labour market thus plays an important role in establishing adult future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62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ata suggests that a scar from early unemployment can have an estimated 12-15 per cent damaging impact on income at age 42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and Tominey, 2005 :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32B7273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ork related training, or training on the job has been lauded as a way for those that enter the labour market with relatively low levels of education to build up necessary skills. A study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199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e opposite is in fact the case. Work-related training seems to give a boost to the already well-educated and leave those </w:t>
      </w:r>
      <w:r w:rsidR="000B03CE" w:rsidRPr="009A3A34">
        <w:rPr>
          <w:rFonts w:ascii="Book Antiqua" w:hAnsi="Book Antiqua" w:cs="Times New Roman"/>
          <w:sz w:val="24"/>
          <w:szCs w:val="24"/>
        </w:rPr>
        <w:t>less educated</w:t>
      </w:r>
      <w:r w:rsidRPr="009A3A34">
        <w:rPr>
          <w:rFonts w:ascii="Book Antiqua" w:hAnsi="Book Antiqua" w:cs="Times New Roman"/>
          <w:sz w:val="24"/>
          <w:szCs w:val="24"/>
        </w:rPr>
        <w:t xml:space="preserve"> behind. In a later stud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that happen to be well-educated related to those that come from advantaged social class positions  demonstrates that advantage breeds advantage</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chin and Vignoles, 2005)</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f those from less </w:t>
      </w:r>
      <w:r w:rsidRPr="009A3A34">
        <w:rPr>
          <w:rFonts w:ascii="Book Antiqua" w:hAnsi="Book Antiqua" w:cs="Times New Roman"/>
          <w:sz w:val="24"/>
          <w:szCs w:val="24"/>
        </w:rPr>
        <w:lastRenderedPageBreak/>
        <w:t xml:space="preserve">affluent backgrounds that choose to engage in work-related training, they will not see equal levels of growth associated with their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BC72B9" w14:textId="54122EE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Blundell </w:t>
      </w:r>
      <w:r w:rsidRPr="009A3A34">
        <w:rPr>
          <w:rFonts w:ascii="Book Antiqua" w:hAnsi="Book Antiqua" w:cs="Times New Roman"/>
          <w:i/>
          <w:iCs/>
          <w:sz w:val="24"/>
          <w:szCs w:val="24"/>
        </w:rPr>
        <w:t>et al.</w:t>
      </w:r>
      <w:r w:rsidRPr="009A3A34">
        <w:rPr>
          <w:rFonts w:ascii="Book Antiqua" w:hAnsi="Book Antiqua" w:cs="Times New Roman"/>
          <w:sz w:val="24"/>
          <w:szCs w:val="24"/>
        </w:rPr>
        <w:t>, 2000; Blundell, Dearden and Sianesi,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lon,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15E4030" w14:textId="50D40F06" w:rsidR="00B9179F"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vidence suggests that those individuals with advantaged family background see occupational earnings increase by at least 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Micklewright and Nicke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6FEA86" w14:textId="77777777" w:rsidR="00B947F6" w:rsidRPr="009A3A34" w:rsidRDefault="00B947F6" w:rsidP="009A3A34">
      <w:pPr>
        <w:pStyle w:val="Heading3"/>
        <w:spacing w:line="480" w:lineRule="auto"/>
        <w:rPr>
          <w:rFonts w:ascii="Book Antiqua" w:hAnsi="Book Antiqua" w:cs="Times New Roman"/>
          <w:b/>
          <w:bCs/>
          <w:color w:val="auto"/>
        </w:rPr>
      </w:pPr>
      <w:bookmarkStart w:id="14" w:name="_Toc134473138"/>
      <w:bookmarkStart w:id="15" w:name="_Toc137904653"/>
      <w:r w:rsidRPr="009A3A34">
        <w:rPr>
          <w:rFonts w:ascii="Book Antiqua" w:hAnsi="Book Antiqua" w:cs="Times New Roman"/>
          <w:b/>
          <w:bCs/>
          <w:color w:val="auto"/>
        </w:rPr>
        <w:t>The role of social theory</w:t>
      </w:r>
      <w:bookmarkEnd w:id="14"/>
      <w:bookmarkEnd w:id="15"/>
    </w:p>
    <w:p w14:paraId="3884EC4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Over the course of this literature review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734172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life course is a term that seeks to </w:t>
      </w:r>
      <w:r w:rsidR="00552B06" w:rsidRPr="009A3A34">
        <w:rPr>
          <w:rFonts w:ascii="Book Antiqua" w:hAnsi="Book Antiqua" w:cs="Times New Roman"/>
          <w:sz w:val="24"/>
          <w:szCs w:val="24"/>
        </w:rPr>
        <w:t>dispense</w:t>
      </w:r>
      <w:r w:rsidRPr="009A3A34">
        <w:rPr>
          <w:rFonts w:ascii="Book Antiqua" w:hAnsi="Book Antiqua" w:cs="Times New Roman"/>
          <w:sz w:val="24"/>
          <w:szCs w:val="24"/>
        </w:rPr>
        <w:t xml:space="preserve"> with static ‘snapshot’ notions of sociology. </w:t>
      </w:r>
      <w:r w:rsidR="00552B06" w:rsidRPr="009A3A34">
        <w:rPr>
          <w:rFonts w:ascii="Book Antiqua" w:hAnsi="Book Antiqua" w:cs="Times New Roman"/>
          <w:sz w:val="24"/>
          <w:szCs w:val="24"/>
        </w:rPr>
        <w:t>It i</w:t>
      </w:r>
      <w:r w:rsidRPr="009A3A34">
        <w:rPr>
          <w:rFonts w:ascii="Book Antiqua" w:hAnsi="Book Antiqua" w:cs="Times New Roman"/>
          <w:sz w:val="24"/>
          <w:szCs w:val="24"/>
        </w:rPr>
        <w:t>nstead views the individual in a constant web of changing temporal context that is influencing the agent</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Elder, 1994)</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599189D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approach has established itself as a substantively significant research paradigm within the last few deca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0NtRemN","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52CB7BA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definition that Elder gives of the principle of agency: ‘’</w:t>
      </w:r>
      <w:r w:rsidRPr="009A3A34">
        <w:rPr>
          <w:rStyle w:val="highlight"/>
          <w:rFonts w:ascii="Book Antiqua" w:hAnsi="Book Antiqua" w:cs="Times New Roman"/>
          <w:sz w:val="24"/>
          <w:szCs w:val="24"/>
        </w:rPr>
        <w:t xml:space="preserve">individuals construct their own life course through the choices and actions they take within the </w:t>
      </w:r>
      <w:r w:rsidRPr="009A3A34">
        <w:rPr>
          <w:rStyle w:val="highlight"/>
          <w:rFonts w:ascii="Book Antiqua" w:hAnsi="Book Antiqua" w:cs="Times New Roman"/>
          <w:sz w:val="24"/>
          <w:szCs w:val="24"/>
        </w:rPr>
        <w:lastRenderedPageBreak/>
        <w:t xml:space="preserve">opportunities and constraints of history and social circumstances’’ </w:t>
      </w:r>
      <w:r w:rsidRPr="009A3A34">
        <w:rPr>
          <w:rStyle w:val="highlight"/>
          <w:rFonts w:ascii="Book Antiqua" w:hAnsi="Book Antiqua" w:cs="Times New Roman"/>
          <w:sz w:val="24"/>
          <w:szCs w:val="24"/>
        </w:rPr>
        <w:fldChar w:fldCharType="begin"/>
      </w:r>
      <w:r w:rsidR="00552B06" w:rsidRPr="009A3A34">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9A3A34">
        <w:rPr>
          <w:rStyle w:val="highlight"/>
          <w:rFonts w:ascii="Book Antiqua" w:hAnsi="Book Antiqua" w:cs="Times New Roman"/>
          <w:sz w:val="24"/>
          <w:szCs w:val="24"/>
        </w:rPr>
        <w:fldChar w:fldCharType="separate"/>
      </w:r>
      <w:r w:rsidR="000E592F" w:rsidRPr="009A3A34">
        <w:rPr>
          <w:rFonts w:ascii="Book Antiqua" w:hAnsi="Book Antiqua" w:cs="Times New Roman"/>
          <w:sz w:val="24"/>
          <w:szCs w:val="24"/>
        </w:rPr>
        <w:t>(Elder, Johnson and Crosnoe, 2003)</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also known as ‘’bounded agency’’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This research contributes to the reconceptualisation of agency as a process in which past habits and routines are contextualised and future possibilities envisaged with in the contingencies of the present moment. The paper concludes by explaining the concept of „bounded agency</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n alternative to „structured individualisation</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Evans, 2007)</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Bounded agency is a concept that argues that agency of the individual is situational, and bounded to the circumstances of place and time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bS8uQcQl","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w:t>
      </w:r>
    </w:p>
    <w:p w14:paraId="12F23A40" w14:textId="5D52F6C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yer, 2009)</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This means that outcomes within one domain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school) are interrelated with the outcomes and behaviours of other domains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1B16677" w14:textId="54053A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econd </w:t>
      </w:r>
      <w:r w:rsidR="00552B06" w:rsidRPr="009A3A34">
        <w:rPr>
          <w:rFonts w:ascii="Book Antiqua" w:hAnsi="Book Antiqua" w:cs="Times New Roman"/>
          <w:sz w:val="24"/>
          <w:szCs w:val="24"/>
        </w:rPr>
        <w:t xml:space="preserve">key </w:t>
      </w:r>
      <w:r w:rsidRPr="009A3A34">
        <w:rPr>
          <w:rFonts w:ascii="Book Antiqua" w:hAnsi="Book Antiqua" w:cs="Times New Roman"/>
          <w:sz w:val="24"/>
          <w:szCs w:val="24"/>
        </w:rPr>
        <w:t xml:space="preserve">theme </w:t>
      </w:r>
      <w:r w:rsidR="00552B06" w:rsidRPr="009A3A34">
        <w:rPr>
          <w:rFonts w:ascii="Book Antiqua" w:hAnsi="Book Antiqua" w:cs="Times New Roman"/>
          <w:sz w:val="24"/>
          <w:szCs w:val="24"/>
        </w:rPr>
        <w:t xml:space="preserve">that has been established through this literature review is the relevance of structural inequalities on individual choice and opportunity. This role of structure is in one way expressed through the social theory </w:t>
      </w:r>
      <w:r w:rsidRPr="009A3A34">
        <w:rPr>
          <w:rFonts w:ascii="Book Antiqua" w:hAnsi="Book Antiqua" w:cs="Times New Roman"/>
          <w:sz w:val="24"/>
          <w:szCs w:val="24"/>
        </w:rPr>
        <w:t>of structuration</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Giddens, 1989)</w:t>
      </w:r>
      <w:r w:rsidR="00552B06"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 xml:space="preserve">. Structuration </w:t>
      </w:r>
      <w:r w:rsidRPr="009A3A34">
        <w:rPr>
          <w:rFonts w:ascii="Book Antiqua" w:hAnsi="Book Antiqua" w:cs="Times New Roman"/>
          <w:sz w:val="24"/>
          <w:szCs w:val="24"/>
        </w:rPr>
        <w:t xml:space="preserve">argues that structural factors like social class, gender, ethnicity still play an important role in shaping the lives of individuals and are indeed determinants for the individual who is pursuing the ‘imperative of living a life of one’s ow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02)</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In response to this theory of structuration, the theory </w:t>
      </w:r>
      <w:r w:rsidR="00552B06" w:rsidRPr="009A3A34">
        <w:rPr>
          <w:rFonts w:ascii="Book Antiqua" w:hAnsi="Book Antiqua" w:cs="Times New Roman"/>
          <w:sz w:val="24"/>
          <w:szCs w:val="24"/>
        </w:rPr>
        <w:lastRenderedPageBreak/>
        <w:t>of i</w:t>
      </w:r>
      <w:r w:rsidRPr="009A3A34">
        <w:rPr>
          <w:rFonts w:ascii="Book Antiqua" w:hAnsi="Book Antiqua" w:cs="Times New Roman"/>
          <w:sz w:val="24"/>
          <w:szCs w:val="24"/>
        </w:rPr>
        <w:t xml:space="preserve">ndividualisation argues that in place of these ‘collective gui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dividualised identities that have greater scope beyond the mere struct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urray,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y inhabit are able to create complex and subjective lifestyles that deviate from the much more rigid structures detailed abo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DB4CC6E" w14:textId="4C4F157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f the individualisation thesis were to be correct it would demonstrate itself empirically and repeatably. However, as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gkW5Qdq","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9A3A34">
        <w:rPr>
          <w:rFonts w:ascii="Book Antiqua" w:hAnsi="Book Antiqua" w:cs="Times New Roman"/>
          <w:sz w:val="24"/>
          <w:szCs w:val="24"/>
        </w:rPr>
        <w:t>detraditionaliz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individualisation fails to account for the still apparently strong influence of structural elements on a person. </w:t>
      </w:r>
    </w:p>
    <w:p w14:paraId="5C1372B3" w14:textId="2FFBC77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more robust </w:t>
      </w:r>
      <w:r w:rsidR="00B947F6" w:rsidRPr="009A3A34">
        <w:rPr>
          <w:rFonts w:ascii="Book Antiqua" w:hAnsi="Book Antiqua" w:cs="Times New Roman"/>
          <w:sz w:val="24"/>
          <w:szCs w:val="24"/>
        </w:rPr>
        <w:t xml:space="preserve">critique towards structuration theory – </w:t>
      </w:r>
      <w:r w:rsidRPr="009A3A34">
        <w:rPr>
          <w:rFonts w:ascii="Book Antiqua" w:hAnsi="Book Antiqua" w:cs="Times New Roman"/>
          <w:sz w:val="24"/>
          <w:szCs w:val="24"/>
        </w:rPr>
        <w:t>the declining relevance</w:t>
      </w:r>
      <w:r w:rsidR="00B947F6" w:rsidRPr="009A3A34">
        <w:rPr>
          <w:rFonts w:ascii="Book Antiqua" w:hAnsi="Book Antiqua" w:cs="Times New Roman"/>
          <w:sz w:val="24"/>
          <w:szCs w:val="24"/>
        </w:rPr>
        <w:t xml:space="preserve"> of social class – argues that structures are important, but the specific role of social class is one that is on the decline. In other words, new structural cleavages have arisen over and above class based effect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evine, 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This ‘new structuralism’ has argued that consumption-based cleavages – most important of which related to housing tenure – are more influential on outcomes compared to social class</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 xml:space="preserve">Unfortunately for proponents of new structuralism, empirical literature within the NCDS demonstrates a persistent class effect on outcomes for young peopl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icklewright, 198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ough it must be stated that new structuralism as a </w:t>
      </w:r>
      <w:r w:rsidRPr="009A3A34">
        <w:rPr>
          <w:rFonts w:ascii="Book Antiqua" w:hAnsi="Book Antiqua" w:cs="Times New Roman"/>
          <w:sz w:val="24"/>
          <w:szCs w:val="24"/>
        </w:rPr>
        <w:lastRenderedPageBreak/>
        <w:t xml:space="preserve">theoretical perspective grew out of the socio-historical context of the 1980s. </w:t>
      </w:r>
      <w:r w:rsidR="000B03CE" w:rsidRPr="009A3A34">
        <w:rPr>
          <w:rFonts w:ascii="Book Antiqua" w:hAnsi="Book Antiqua" w:cs="Times New Roman"/>
          <w:sz w:val="24"/>
          <w:szCs w:val="24"/>
        </w:rPr>
        <w:t>Some</w:t>
      </w:r>
      <w:r w:rsidRPr="009A3A34">
        <w:rPr>
          <w:rFonts w:ascii="Book Antiqua" w:hAnsi="Book Antiqua" w:cs="Times New Roman"/>
          <w:sz w:val="24"/>
          <w:szCs w:val="24"/>
        </w:rPr>
        <w:t xml:space="preserve"> effects of the new structuralist perspective ought to exist within any analysis of the NCDS – albeit a rather weak effect compared to a cohort in the 1980s. </w:t>
      </w:r>
    </w:p>
    <w:p w14:paraId="71241597" w14:textId="213B18E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tructuration appears to not appreciate the increasing levels of complexity that are placed upon </w:t>
      </w:r>
      <w:r w:rsidR="00552B06" w:rsidRPr="009A3A34">
        <w:rPr>
          <w:rFonts w:ascii="Book Antiqua" w:hAnsi="Book Antiqua" w:cs="Times New Roman"/>
          <w:sz w:val="24"/>
          <w:szCs w:val="24"/>
        </w:rPr>
        <w:t>individuals</w:t>
      </w:r>
      <w:r w:rsidRPr="009A3A34">
        <w:rPr>
          <w:rFonts w:ascii="Book Antiqua" w:hAnsi="Book Antiqua" w:cs="Times New Roman"/>
          <w:sz w:val="24"/>
          <w:szCs w:val="24"/>
        </w:rPr>
        <w:t xml:space="preserve">. In this then, it is best to call for a structured individualism thesis. One that recognises in a risk society, that whilst pathways are different and numerous, as empirical dat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X3h6El9","properties":{"formattedCitation":"(Roberts, 2003)","plainCitation":"(Roberts, 2003)","dontUpdate":true,"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bert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emonstrates they are still heavily influenced by the structures of socie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c6wMCNp","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Overall, the literature stresses the relevance of contextual factors that also highlights the important of individual agenc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iner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105D3686" w14:textId="363CF43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w:t>
      </w:r>
      <w:r w:rsidR="00B947F6" w:rsidRPr="009A3A34">
        <w:rPr>
          <w:rFonts w:ascii="Book Antiqua" w:hAnsi="Book Antiqua" w:cs="Times New Roman"/>
          <w:sz w:val="24"/>
          <w:szCs w:val="24"/>
        </w:rPr>
        <w:t xml:space="preserve"> central theme </w:t>
      </w:r>
      <w:r w:rsidRPr="009A3A34">
        <w:rPr>
          <w:rFonts w:ascii="Book Antiqua" w:hAnsi="Book Antiqua" w:cs="Times New Roman"/>
          <w:sz w:val="24"/>
          <w:szCs w:val="24"/>
        </w:rPr>
        <w:t xml:space="preserve">of this literature review </w:t>
      </w:r>
      <w:r w:rsidR="00B947F6" w:rsidRPr="009A3A34">
        <w:rPr>
          <w:rFonts w:ascii="Book Antiqua" w:hAnsi="Book Antiqua" w:cs="Times New Roman"/>
          <w:sz w:val="24"/>
          <w:szCs w:val="24"/>
        </w:rPr>
        <w:t xml:space="preserve">that has unfolded acro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iewald and Mayer, 200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oretical modelling. The concept of agency is impacted based on different temporal foci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Understanding the life course requires a multidimensional notion of agenc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Kirkpatrick Johnson, 201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as such Hitlin and Elde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3ncXZgG8","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dentity agency refers to actions that are based on personalised social behaviour, pragmatic agency refers to the expression of action based on heuristic like </w:t>
      </w:r>
      <w:r w:rsidR="00B947F6" w:rsidRPr="009A3A34">
        <w:rPr>
          <w:rFonts w:ascii="Book Antiqua" w:hAnsi="Book Antiqua" w:cs="Times New Roman"/>
          <w:sz w:val="24"/>
          <w:szCs w:val="24"/>
        </w:rPr>
        <w:lastRenderedPageBreak/>
        <w:t xml:space="preserve">devices of commonality, and finally, life course agency refers to actions with long term implications based upon an internal calculation of self-control, which reflexively guides decision mak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63015F1C" w14:textId="306D22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ITdWbN4","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one example. </w:t>
      </w:r>
    </w:p>
    <w:p w14:paraId="46AAAA5C" w14:textId="12D6620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oncept of life course and agency intersect. It highlights the socio-historical temporal constraints that are placed upon individual decision making for the future </w:t>
      </w:r>
      <w:proofErr w:type="gramStart"/>
      <w:r w:rsidRPr="009A3A34">
        <w:rPr>
          <w:rFonts w:ascii="Book Antiqua" w:hAnsi="Book Antiqua" w:cs="Times New Roman"/>
          <w:sz w:val="24"/>
          <w:szCs w:val="24"/>
        </w:rPr>
        <w:t>and also</w:t>
      </w:r>
      <w:proofErr w:type="gramEnd"/>
      <w:r w:rsidRPr="009A3A34">
        <w:rPr>
          <w:rFonts w:ascii="Book Antiqua" w:hAnsi="Book Antiqua" w:cs="Times New Roman"/>
          <w:sz w:val="24"/>
          <w:szCs w:val="24"/>
        </w:rPr>
        <w:t xml:space="preserve"> prompts a core methodological desire to investigate these constraints upon choice and opportunity to discover how that impacts later life decisions and outcomes. These decisions in other words are youth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Elder,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reating the individual as an active agent in the shaping of their biographies is important as it deters a deterministic theoretical orientation whilst maintaining that some individuals will structurally have more agentic opportunities based upon </w:t>
      </w:r>
      <w:r w:rsidRPr="009A3A34">
        <w:rPr>
          <w:rFonts w:ascii="Book Antiqua" w:hAnsi="Book Antiqua" w:cs="Times New Roman"/>
          <w:sz w:val="24"/>
          <w:szCs w:val="24"/>
        </w:rPr>
        <w:lastRenderedPageBreak/>
        <w:t xml:space="preserve">power rel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Johnson, 2015; Schmi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al influences have been identified as primarily related to social class and sex based structural inequalities. </w:t>
      </w:r>
    </w:p>
    <w:p w14:paraId="1C56688F"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16" w:name="_Toc137904654"/>
      <w:r w:rsidRPr="009A3A34">
        <w:rPr>
          <w:rFonts w:ascii="Book Antiqua" w:hAnsi="Book Antiqua" w:cs="Times New Roman"/>
          <w:b/>
          <w:bCs/>
          <w:color w:val="auto"/>
          <w:sz w:val="24"/>
          <w:szCs w:val="24"/>
        </w:rPr>
        <w:t>Data and Methods</w:t>
      </w:r>
      <w:bookmarkEnd w:id="16"/>
    </w:p>
    <w:p w14:paraId="399D66A7" w14:textId="10E50FDC" w:rsidR="00552B0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ndividuals leaving mandatory schooling at age 16 experienced five possible pathways of choice: employment, continuing schooling, non-traditional education, training &amp; apprenticeships, or unemployment &amp; out of the labour force. The NCDS dataset allows the construction of a dependent variable that produces this </w:t>
      </w:r>
      <w:r w:rsidR="000B03CE" w:rsidRPr="009A3A34">
        <w:rPr>
          <w:rFonts w:ascii="Book Antiqua" w:hAnsi="Book Antiqua" w:cs="Times New Roman"/>
          <w:sz w:val="24"/>
          <w:szCs w:val="24"/>
        </w:rPr>
        <w:t>five-category</w:t>
      </w:r>
      <w:r w:rsidRPr="009A3A34">
        <w:rPr>
          <w:rFonts w:ascii="Book Antiqua" w:hAnsi="Book Antiqua" w:cs="Times New Roman"/>
          <w:sz w:val="24"/>
          <w:szCs w:val="24"/>
        </w:rPr>
        <w:t xml:space="preserve"> economic variable that details the various choices and individual could make in the 1970s. Due to the categorical nature of this dependent variable, a multinominal logistic regression is applied to study the influence that structural inequalities have on choice. </w:t>
      </w:r>
    </w:p>
    <w:p w14:paraId="39F60752" w14:textId="7CE58EB2"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w:t>
      </w:r>
      <w:r w:rsidR="00B947F6" w:rsidRPr="009A3A34">
        <w:rPr>
          <w:rFonts w:ascii="Book Antiqua" w:hAnsi="Book Antiqua" w:cs="Times New Roman"/>
          <w:sz w:val="24"/>
          <w:szCs w:val="24"/>
        </w:rPr>
        <w:t xml:space="preserve"> relationship </w:t>
      </w:r>
      <w:r w:rsidRPr="009A3A34">
        <w:rPr>
          <w:rFonts w:ascii="Book Antiqua" w:hAnsi="Book Antiqua" w:cs="Times New Roman"/>
          <w:sz w:val="24"/>
          <w:szCs w:val="24"/>
        </w:rPr>
        <w:t xml:space="preserve">between structure and choice </w:t>
      </w:r>
      <w:r w:rsidR="00B947F6" w:rsidRPr="009A3A34">
        <w:rPr>
          <w:rFonts w:ascii="Book Antiqua" w:hAnsi="Book Antiqua" w:cs="Times New Roman"/>
          <w:sz w:val="24"/>
          <w:szCs w:val="24"/>
        </w:rPr>
        <w:t xml:space="preserve">is examined using large-scale, nationally representative data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noProof/>
          <w:sz w:val="24"/>
          <w:szCs w:val="24"/>
        </w:rPr>
        <w:t>(Bynner, 1998a)</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and Joshi, 2007; Field, 201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Educational attainment, housing tenure, </w:t>
      </w:r>
      <w:r w:rsidRPr="009A3A34">
        <w:rPr>
          <w:rFonts w:ascii="Book Antiqua" w:hAnsi="Book Antiqua" w:cs="Times New Roman"/>
          <w:sz w:val="24"/>
          <w:szCs w:val="24"/>
        </w:rPr>
        <w:t xml:space="preserve">social class, and sex </w:t>
      </w:r>
      <w:r w:rsidR="00B947F6" w:rsidRPr="009A3A34">
        <w:rPr>
          <w:rFonts w:ascii="Book Antiqua" w:hAnsi="Book Antiqua" w:cs="Times New Roman"/>
          <w:sz w:val="24"/>
          <w:szCs w:val="24"/>
        </w:rPr>
        <w:t xml:space="preserve">are included in a model to understand the individual sorting into different forms of economic activity: employment, post-education schooling, school, training &amp; apprenticeships, and </w:t>
      </w:r>
      <w:r w:rsidR="00B947F6" w:rsidRPr="009A3A34">
        <w:rPr>
          <w:rFonts w:ascii="Book Antiqua" w:hAnsi="Book Antiqua" w:cs="Times New Roman"/>
          <w:sz w:val="24"/>
          <w:szCs w:val="24"/>
        </w:rPr>
        <w:lastRenderedPageBreak/>
        <w:t xml:space="preserve">unemployment &amp; out of the labour force. NCDS data and is accessible using the UK Data Service. </w:t>
      </w:r>
    </w:p>
    <w:p w14:paraId="2E83B8AB" w14:textId="338BEF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nominal logistic regression will be used to understand the choice and </w:t>
      </w:r>
      <w:r w:rsidR="001E15AD" w:rsidRPr="009A3A34">
        <w:rPr>
          <w:rFonts w:ascii="Book Antiqua" w:hAnsi="Book Antiqua" w:cs="Times New Roman"/>
          <w:sz w:val="24"/>
          <w:szCs w:val="24"/>
        </w:rPr>
        <w:t>opportunities</w:t>
      </w:r>
      <w:r w:rsidRPr="009A3A34">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9A3A34">
        <w:rPr>
          <w:rFonts w:ascii="Book Antiqua" w:hAnsi="Book Antiqua" w:cs="Times New Roman"/>
          <w:sz w:val="24"/>
          <w:szCs w:val="24"/>
        </w:rPr>
        <w:t>conducted</w:t>
      </w:r>
      <w:r w:rsidRPr="009A3A34">
        <w:rPr>
          <w:rFonts w:ascii="Book Antiqua" w:hAnsi="Book Antiqua" w:cs="Times New Roman"/>
          <w:sz w:val="24"/>
          <w:szCs w:val="24"/>
        </w:rPr>
        <w:t xml:space="preserve"> in order to assess the impact, if any, missing data has on the substantive findings of the multinominal logistic regression model. </w:t>
      </w:r>
    </w:p>
    <w:p w14:paraId="0E5056D5" w14:textId="77777777" w:rsidR="00B947F6" w:rsidRPr="009A3A34" w:rsidRDefault="00B947F6" w:rsidP="009A3A34">
      <w:pPr>
        <w:pStyle w:val="Heading3"/>
        <w:spacing w:line="480" w:lineRule="auto"/>
        <w:rPr>
          <w:rFonts w:ascii="Book Antiqua" w:hAnsi="Book Antiqua" w:cs="Times New Roman"/>
          <w:b/>
          <w:bCs/>
          <w:color w:val="auto"/>
        </w:rPr>
      </w:pPr>
      <w:bookmarkStart w:id="17" w:name="_Toc137904655"/>
      <w:r w:rsidRPr="009A3A34">
        <w:rPr>
          <w:rFonts w:ascii="Book Antiqua" w:hAnsi="Book Antiqua" w:cs="Times New Roman"/>
          <w:b/>
          <w:bCs/>
          <w:color w:val="auto"/>
        </w:rPr>
        <w:t>Introduction to the NCDS data</w:t>
      </w:r>
      <w:bookmarkEnd w:id="17"/>
    </w:p>
    <w:p w14:paraId="4E0BF55D" w14:textId="648B8186" w:rsidR="00F94D1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work will use the National Child Development Study </w:t>
      </w:r>
      <w:r w:rsidRPr="009A3A34">
        <w:rPr>
          <w:rFonts w:ascii="Book Antiqua" w:hAnsi="Book Antiqua" w:cs="Times New Roman"/>
          <w:sz w:val="24"/>
          <w:szCs w:val="24"/>
        </w:rPr>
        <w:fldChar w:fldCharType="begin"/>
      </w:r>
      <w:r w:rsidR="00CE1424" w:rsidRPr="009A3A34">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University College London, UCL Institute of Education, and Centre for Longitudinal Studies, 2023)</w:t>
      </w:r>
      <w:r w:rsidRPr="009A3A34">
        <w:rPr>
          <w:rFonts w:ascii="Book Antiqua" w:hAnsi="Book Antiqua" w:cs="Times New Roman"/>
          <w:sz w:val="24"/>
          <w:szCs w:val="24"/>
        </w:rPr>
        <w:fldChar w:fldCharType="end"/>
      </w:r>
      <w:r w:rsidR="00552B06" w:rsidRPr="009A3A34">
        <w:rPr>
          <w:rStyle w:val="FootnoteReference"/>
          <w:rFonts w:ascii="Book Antiqua" w:hAnsi="Book Antiqua" w:cs="Times New Roman"/>
          <w:sz w:val="24"/>
          <w:szCs w:val="24"/>
        </w:rPr>
        <w:footnoteReference w:id="1"/>
      </w:r>
      <w:r w:rsidRPr="009A3A34">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9A3A34">
        <w:rPr>
          <w:rFonts w:ascii="Book Antiqua" w:hAnsi="Book Antiqua" w:cs="Times New Roman"/>
          <w:sz w:val="24"/>
          <w:szCs w:val="24"/>
        </w:rPr>
        <w:t>a week</w:t>
      </w:r>
      <w:r w:rsidRPr="009A3A34">
        <w:rPr>
          <w:rFonts w:ascii="Book Antiqua" w:hAnsi="Book Antiqua" w:cs="Times New Roman"/>
          <w:sz w:val="24"/>
          <w:szCs w:val="24"/>
        </w:rPr>
        <w:t xml:space="preserve"> in</w:t>
      </w:r>
      <w:r w:rsidR="00552B06" w:rsidRPr="009A3A34">
        <w:rPr>
          <w:rFonts w:ascii="Book Antiqua" w:hAnsi="Book Antiqua" w:cs="Times New Roman"/>
          <w:sz w:val="24"/>
          <w:szCs w:val="24"/>
        </w:rPr>
        <w:t xml:space="preserve"> March</w:t>
      </w:r>
      <w:r w:rsidRPr="009A3A34">
        <w:rPr>
          <w:rFonts w:ascii="Book Antiqua" w:hAnsi="Book Antiqua" w:cs="Times New Roman"/>
          <w:sz w:val="24"/>
          <w:szCs w:val="24"/>
        </w:rPr>
        <w:t xml:space="preserve"> 1958. For this analysis, sweeps 0-4 (up to age 23) will be used. For the outcome variable, monthly data from 1974-1981 was collected. These were all collected post-hoc at age 23. The outcome variable </w:t>
      </w:r>
      <w:r w:rsidRPr="009A3A34">
        <w:rPr>
          <w:rFonts w:ascii="Book Antiqua" w:hAnsi="Book Antiqua" w:cs="Times New Roman"/>
          <w:sz w:val="24"/>
          <w:szCs w:val="24"/>
        </w:rPr>
        <w:lastRenderedPageBreak/>
        <w:t xml:space="preserve">focuses on the economic activity state of individuals in the month of September 1974, or month 201. </w:t>
      </w:r>
    </w:p>
    <w:p w14:paraId="6B730666" w14:textId="750252F5" w:rsidR="00C4762D" w:rsidRPr="009A3A34" w:rsidRDefault="00C4762D" w:rsidP="009A3A34">
      <w:pPr>
        <w:pStyle w:val="Caption"/>
        <w:keepNext/>
        <w:spacing w:line="480" w:lineRule="auto"/>
        <w:rPr>
          <w:rFonts w:ascii="Book Antiqua" w:hAnsi="Book Antiqua" w:cs="Times New Roman"/>
          <w:color w:val="auto"/>
          <w:sz w:val="24"/>
          <w:szCs w:val="24"/>
        </w:rPr>
      </w:pPr>
      <w:bookmarkStart w:id="18" w:name="_Toc146487739"/>
      <w:r w:rsidRPr="009A3A34">
        <w:rPr>
          <w:rFonts w:ascii="Book Antiqua" w:hAnsi="Book Antiqua" w:cs="Times New Roman"/>
          <w:color w:val="auto"/>
          <w:sz w:val="24"/>
          <w:szCs w:val="24"/>
        </w:rPr>
        <w:t xml:space="preserve">Tabl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Sweeps Included for Analysis</w:t>
      </w:r>
      <w:bookmarkEnd w:id="18"/>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6A0C55" w:rsidRPr="009A3A34"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Year</w:t>
            </w:r>
          </w:p>
        </w:tc>
        <w:tc>
          <w:tcPr>
            <w:tcW w:w="1502" w:type="dxa"/>
          </w:tcPr>
          <w:p w14:paraId="49E962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w:t>
            </w:r>
          </w:p>
        </w:tc>
        <w:tc>
          <w:tcPr>
            <w:tcW w:w="1503" w:type="dxa"/>
          </w:tcPr>
          <w:p w14:paraId="1977E18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5</w:t>
            </w:r>
          </w:p>
        </w:tc>
        <w:tc>
          <w:tcPr>
            <w:tcW w:w="1503" w:type="dxa"/>
          </w:tcPr>
          <w:p w14:paraId="27137A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9</w:t>
            </w:r>
          </w:p>
        </w:tc>
        <w:tc>
          <w:tcPr>
            <w:tcW w:w="1503" w:type="dxa"/>
          </w:tcPr>
          <w:p w14:paraId="3155B34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74</w:t>
            </w:r>
          </w:p>
        </w:tc>
        <w:tc>
          <w:tcPr>
            <w:tcW w:w="1503" w:type="dxa"/>
          </w:tcPr>
          <w:p w14:paraId="3FCCB8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81</w:t>
            </w:r>
          </w:p>
        </w:tc>
      </w:tr>
      <w:tr w:rsidR="006A0C55" w:rsidRPr="009A3A34"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9A3A34" w:rsidRDefault="00552B06" w:rsidP="00E1481F">
            <w:pPr>
              <w:rPr>
                <w:rFonts w:ascii="Book Antiqua" w:hAnsi="Book Antiqua" w:cs="Times New Roman"/>
                <w:color w:val="auto"/>
                <w:sz w:val="24"/>
                <w:szCs w:val="24"/>
              </w:rPr>
            </w:pPr>
            <w:r w:rsidRPr="009A3A34">
              <w:rPr>
                <w:rFonts w:ascii="Book Antiqua" w:hAnsi="Book Antiqua" w:cs="Times New Roman"/>
                <w:color w:val="auto"/>
                <w:sz w:val="24"/>
                <w:szCs w:val="24"/>
              </w:rPr>
              <w:t>Sweep Number</w:t>
            </w:r>
          </w:p>
        </w:tc>
        <w:tc>
          <w:tcPr>
            <w:tcW w:w="1502" w:type="dxa"/>
          </w:tcPr>
          <w:p w14:paraId="47A022D8" w14:textId="3E76335D"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1503" w:type="dxa"/>
          </w:tcPr>
          <w:p w14:paraId="6565838C" w14:textId="579D3DE4"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1503" w:type="dxa"/>
          </w:tcPr>
          <w:p w14:paraId="02746BDA" w14:textId="465C3C21"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1503" w:type="dxa"/>
          </w:tcPr>
          <w:p w14:paraId="475A4371" w14:textId="5B7B91D5"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1503" w:type="dxa"/>
          </w:tcPr>
          <w:p w14:paraId="6CDA1733" w14:textId="2E967C09"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ge</w:t>
            </w:r>
          </w:p>
        </w:tc>
        <w:tc>
          <w:tcPr>
            <w:tcW w:w="1502" w:type="dxa"/>
          </w:tcPr>
          <w:p w14:paraId="717B0422"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rth</w:t>
            </w:r>
          </w:p>
        </w:tc>
        <w:tc>
          <w:tcPr>
            <w:tcW w:w="1503" w:type="dxa"/>
          </w:tcPr>
          <w:p w14:paraId="175A73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1503" w:type="dxa"/>
          </w:tcPr>
          <w:p w14:paraId="040EE0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c>
          <w:tcPr>
            <w:tcW w:w="1503" w:type="dxa"/>
          </w:tcPr>
          <w:p w14:paraId="49C876C1"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1503" w:type="dxa"/>
          </w:tcPr>
          <w:p w14:paraId="2A80B08B"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w:t>
            </w:r>
          </w:p>
        </w:tc>
      </w:tr>
    </w:tbl>
    <w:p w14:paraId="2321E916" w14:textId="77777777" w:rsidR="00B947F6" w:rsidRPr="009A3A34" w:rsidRDefault="00B947F6" w:rsidP="00B947F6">
      <w:pPr>
        <w:rPr>
          <w:rFonts w:ascii="Book Antiqua" w:hAnsi="Book Antiqua" w:cs="Times New Roman"/>
          <w:sz w:val="24"/>
          <w:szCs w:val="24"/>
        </w:rPr>
      </w:pPr>
    </w:p>
    <w:p w14:paraId="66F7B16E" w14:textId="5CD63D1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originated in 1958 (when participants were born) and continues to present day. For analysis in this analysis only data up until age 23 (wave 4) is considered. Table 1.</w:t>
      </w:r>
      <w:r w:rsidR="00804CFB" w:rsidRPr="009A3A34">
        <w:rPr>
          <w:rFonts w:ascii="Book Antiqua" w:hAnsi="Book Antiqua" w:cs="Times New Roman"/>
          <w:sz w:val="24"/>
          <w:szCs w:val="24"/>
        </w:rPr>
        <w:t>2</w:t>
      </w:r>
      <w:r w:rsidRPr="009A3A34">
        <w:rPr>
          <w:rFonts w:ascii="Book Antiqua" w:hAnsi="Book Antiqua"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18CEED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35). Of refusal rates it is best to understand the dynamics of how the NCDS survey was conducted </w:t>
      </w:r>
      <w:r w:rsidR="001E15AD" w:rsidRPr="009A3A34">
        <w:rPr>
          <w:rFonts w:ascii="Book Antiqua" w:hAnsi="Book Antiqua" w:cs="Times New Roman"/>
          <w:sz w:val="24"/>
          <w:szCs w:val="24"/>
        </w:rPr>
        <w:t>to</w:t>
      </w:r>
      <w:r w:rsidRPr="009A3A34">
        <w:rPr>
          <w:rFonts w:ascii="Book Antiqua" w:hAnsi="Book Antiqua" w:cs="Times New Roman"/>
          <w:sz w:val="24"/>
          <w:szCs w:val="24"/>
        </w:rPr>
        <w:t xml:space="preserve"> appreciate the possibilities related to refusal. At age </w:t>
      </w:r>
      <w:r w:rsidRPr="009A3A34">
        <w:rPr>
          <w:rFonts w:ascii="Book Antiqua" w:hAnsi="Book Antiqua" w:cs="Times New Roman"/>
          <w:sz w:val="24"/>
          <w:szCs w:val="24"/>
        </w:rPr>
        <w:lastRenderedPageBreak/>
        <w:t xml:space="preserve">23, this was the first time that participants themselves filled out the survey on their own without parental or guardian assistance (like at age 16) or having it done for them by their parents, teachers, and medical professionals. Data </w:t>
      </w:r>
      <w:r w:rsidR="00552B06" w:rsidRPr="009A3A34">
        <w:rPr>
          <w:rFonts w:ascii="Book Antiqua" w:hAnsi="Book Antiqua" w:cs="Times New Roman"/>
          <w:sz w:val="24"/>
          <w:szCs w:val="24"/>
        </w:rPr>
        <w:t>were</w:t>
      </w:r>
      <w:r w:rsidRPr="009A3A34">
        <w:rPr>
          <w:rFonts w:ascii="Book Antiqua" w:hAnsi="Book Antiqua" w:cs="Times New Roman"/>
          <w:sz w:val="24"/>
          <w:szCs w:val="24"/>
        </w:rPr>
        <w:t xml:space="preserve"> collected by a paper and pencil-based survey. </w:t>
      </w:r>
      <w:r w:rsidR="000B03CE">
        <w:rPr>
          <w:rFonts w:ascii="Book Antiqua" w:hAnsi="Book Antiqua" w:cs="Times New Roman"/>
          <w:sz w:val="24"/>
          <w:szCs w:val="24"/>
        </w:rPr>
        <w:t xml:space="preserve">Economic activity as an outcome was reported through </w:t>
      </w:r>
      <w:r w:rsidRPr="009A3A34">
        <w:rPr>
          <w:rFonts w:ascii="Book Antiqua" w:hAnsi="Book Antiqua" w:cs="Times New Roman"/>
          <w:sz w:val="24"/>
          <w:szCs w:val="24"/>
        </w:rPr>
        <w:t xml:space="preserve">a retrospective employment history question that had to be filled out from the age of 16 every month until their current age at 23. This level of detail does make the possibility of refusal a possibility. </w:t>
      </w:r>
    </w:p>
    <w:p w14:paraId="7F27052A" w14:textId="7811C668"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ccording to Hawkes and Plew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Hawkes and Plewis,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9A3A34">
        <w:rPr>
          <w:rFonts w:ascii="Book Antiqua" w:hAnsi="Book Antiqua" w:cs="Times New Roman"/>
          <w:sz w:val="24"/>
          <w:szCs w:val="24"/>
        </w:rPr>
        <w:t>unknown</w:t>
      </w:r>
      <w:r w:rsidRPr="009A3A34">
        <w:rPr>
          <w:rFonts w:ascii="Book Antiqua" w:hAnsi="Book Antiqua"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8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 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pports the need to apply missing data techniques. </w:t>
      </w:r>
    </w:p>
    <w:p w14:paraId="00C29380" w14:textId="77777777" w:rsidR="000B03CE" w:rsidRPr="009A3A34" w:rsidRDefault="000B03CE" w:rsidP="009A3A34">
      <w:pPr>
        <w:spacing w:line="480" w:lineRule="auto"/>
        <w:rPr>
          <w:rFonts w:ascii="Book Antiqua" w:hAnsi="Book Antiqua" w:cs="Times New Roman"/>
          <w:sz w:val="24"/>
          <w:szCs w:val="24"/>
        </w:rPr>
      </w:pPr>
    </w:p>
    <w:p w14:paraId="595D69DC" w14:textId="7811C668" w:rsidR="00C4762D" w:rsidRPr="009A3A34" w:rsidRDefault="00C4762D" w:rsidP="009A3A34">
      <w:pPr>
        <w:pStyle w:val="Caption"/>
        <w:keepNext/>
        <w:spacing w:line="480" w:lineRule="auto"/>
        <w:rPr>
          <w:rFonts w:ascii="Book Antiqua" w:hAnsi="Book Antiqua" w:cs="Times New Roman"/>
          <w:color w:val="auto"/>
          <w:sz w:val="24"/>
          <w:szCs w:val="24"/>
        </w:rPr>
      </w:pPr>
      <w:bookmarkStart w:id="19" w:name="_Toc146487740"/>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articipation in the NCDS from birth to 23 years</w:t>
      </w:r>
      <w:bookmarkEnd w:id="19"/>
    </w:p>
    <w:tbl>
      <w:tblPr>
        <w:tblStyle w:val="GridTable6Colorful"/>
        <w:tblW w:w="9441" w:type="dxa"/>
        <w:tblLook w:val="04A0" w:firstRow="1" w:lastRow="0" w:firstColumn="1" w:lastColumn="0" w:noHBand="0" w:noVBand="1"/>
      </w:tblPr>
      <w:tblGrid>
        <w:gridCol w:w="1220"/>
        <w:gridCol w:w="1221"/>
        <w:gridCol w:w="803"/>
        <w:gridCol w:w="1336"/>
        <w:gridCol w:w="1499"/>
        <w:gridCol w:w="1522"/>
        <w:gridCol w:w="1840"/>
      </w:tblGrid>
      <w:tr w:rsidR="006A0C55" w:rsidRPr="009A3A34"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A3A34"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Participants</w:t>
            </w:r>
          </w:p>
        </w:tc>
        <w:tc>
          <w:tcPr>
            <w:tcW w:w="0" w:type="auto"/>
            <w:hideMark/>
          </w:tcPr>
          <w:p w14:paraId="355E3495"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 of eligible sample)</w:t>
            </w:r>
          </w:p>
        </w:tc>
      </w:tr>
      <w:tr w:rsidR="006A0C55" w:rsidRPr="009A3A34"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8.7</w:t>
            </w:r>
          </w:p>
        </w:tc>
      </w:tr>
      <w:tr w:rsidR="006A0C55" w:rsidRPr="009A3A34"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016</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2.3</w:t>
            </w:r>
          </w:p>
        </w:tc>
      </w:tr>
      <w:tr w:rsidR="006A0C55" w:rsidRPr="009A3A34"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287</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1.6</w:t>
            </w:r>
          </w:p>
        </w:tc>
      </w:tr>
      <w:tr w:rsidR="006A0C55" w:rsidRPr="009A3A34"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6.8</w:t>
            </w:r>
          </w:p>
        </w:tc>
      </w:tr>
      <w:tr w:rsidR="006A0C55" w:rsidRPr="009A3A34"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5.3</w:t>
            </w:r>
          </w:p>
        </w:tc>
      </w:tr>
    </w:tbl>
    <w:p w14:paraId="20D9A78C" w14:textId="655E1222" w:rsidR="00B947F6" w:rsidRPr="009A3A34" w:rsidRDefault="00B947F6" w:rsidP="009A3A34">
      <w:pPr>
        <w:pStyle w:val="NormalWeb"/>
        <w:spacing w:before="0" w:beforeAutospacing="0" w:after="0" w:afterAutospacing="0" w:line="480" w:lineRule="auto"/>
        <w:rPr>
          <w:rFonts w:ascii="Book Antiqua" w:hAnsi="Book Antiqua"/>
        </w:rPr>
      </w:pPr>
      <w:proofErr w:type="spellStart"/>
      <w:proofErr w:type="gramStart"/>
      <w:r w:rsidRPr="009A3A34">
        <w:rPr>
          <w:rFonts w:ascii="Book Antiqua" w:hAnsi="Book Antiqua"/>
          <w:vertAlign w:val="superscript"/>
        </w:rPr>
        <w:t>a</w:t>
      </w:r>
      <w:proofErr w:type="spellEnd"/>
      <w:r w:rsidRPr="009A3A34">
        <w:rPr>
          <w:rFonts w:ascii="Book Antiqua" w:hAnsi="Book Antiqua"/>
        </w:rPr>
        <w:t> </w:t>
      </w:r>
      <w:r w:rsidR="00F87056" w:rsidRPr="009A3A34">
        <w:rPr>
          <w:rFonts w:ascii="Book Antiqua" w:hAnsi="Book Antiqua"/>
        </w:rPr>
        <w:t>the</w:t>
      </w:r>
      <w:proofErr w:type="gramEnd"/>
      <w:r w:rsidRPr="009A3A34">
        <w:rPr>
          <w:rFonts w:ascii="Book Antiqua" w:hAnsi="Book Antiqua"/>
        </w:rPr>
        <w:t xml:space="preserve"> original sample was supplemented by migrants born in </w:t>
      </w:r>
      <w:r w:rsidR="00F87056" w:rsidRPr="009A3A34">
        <w:rPr>
          <w:rFonts w:ascii="Book Antiqua" w:hAnsi="Book Antiqua"/>
        </w:rPr>
        <w:t>1958.</w:t>
      </w:r>
    </w:p>
    <w:p w14:paraId="502FD055" w14:textId="77777777" w:rsidR="00F353C4" w:rsidRPr="009A3A34"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9A3A34" w:rsidRDefault="00B947F6" w:rsidP="009A3A34">
      <w:pPr>
        <w:pStyle w:val="Heading3"/>
        <w:spacing w:line="480" w:lineRule="auto"/>
        <w:rPr>
          <w:rFonts w:ascii="Book Antiqua" w:hAnsi="Book Antiqua" w:cs="Times New Roman"/>
          <w:b/>
          <w:bCs/>
          <w:color w:val="auto"/>
        </w:rPr>
      </w:pPr>
      <w:bookmarkStart w:id="20" w:name="_Toc137904656"/>
      <w:r w:rsidRPr="009A3A34">
        <w:rPr>
          <w:rFonts w:ascii="Book Antiqua" w:hAnsi="Book Antiqua" w:cs="Times New Roman"/>
          <w:b/>
          <w:bCs/>
          <w:color w:val="auto"/>
        </w:rPr>
        <w:t>Introduction to measures for subsequent analysis</w:t>
      </w:r>
      <w:bookmarkEnd w:id="20"/>
    </w:p>
    <w:p w14:paraId="0CAC0F26" w14:textId="1C7ADCD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rsons,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On closer inspection, the CLOSER search platform did not present itself as an adequate answer to finding various variables for inclusion in analysis. Original codebooks and manuals produced via the NCDS were thus used to construct updated codebooks</w:t>
      </w:r>
      <w:r w:rsidRPr="009A3A34">
        <w:rPr>
          <w:rStyle w:val="FootnoteReference"/>
          <w:rFonts w:ascii="Book Antiqua" w:hAnsi="Book Antiqua" w:cs="Times New Roman"/>
          <w:sz w:val="24"/>
          <w:szCs w:val="24"/>
        </w:rPr>
        <w:footnoteReference w:id="2"/>
      </w:r>
      <w:r w:rsidRPr="009A3A34">
        <w:rPr>
          <w:rFonts w:ascii="Book Antiqua" w:hAnsi="Book Antiqua" w:cs="Times New Roman"/>
          <w:sz w:val="24"/>
          <w:szCs w:val="24"/>
        </w:rPr>
        <w:t xml:space="preserve"> that gave detail not just of variable breakdown, but also of qualitative descriptions of each variable within the dataset. From this, variable selection became a much smoother process. Ultimately, economic activity, educational attainment, sex, social class, housing tenure, reading, and maths scores variables were selected. </w:t>
      </w:r>
    </w:p>
    <w:p w14:paraId="3FCDCEC4"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Economic Activity</w:t>
      </w:r>
    </w:p>
    <w:p w14:paraId="55820440" w14:textId="02EE1E2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ain outcome variable of interest is the main economic activity of month 201. </w:t>
      </w:r>
      <w:r w:rsidR="00F02206" w:rsidRPr="009A3A34">
        <w:rPr>
          <w:rFonts w:ascii="Book Antiqua" w:hAnsi="Book Antiqua" w:cs="Times New Roman"/>
          <w:sz w:val="24"/>
          <w:szCs w:val="24"/>
        </w:rPr>
        <w:t>This is what</w:t>
      </w:r>
      <w:r w:rsidRPr="009A3A34">
        <w:rPr>
          <w:rFonts w:ascii="Book Antiqua" w:hAnsi="Book Antiqua" w:cs="Times New Roman"/>
          <w:sz w:val="24"/>
          <w:szCs w:val="24"/>
        </w:rPr>
        <w:t xml:space="preserve"> individuals doing after mandatory schooling in the month of September at age 16.</w:t>
      </w:r>
      <w:r w:rsidR="00F02206" w:rsidRPr="009A3A34">
        <w:rPr>
          <w:rFonts w:ascii="Book Antiqua" w:hAnsi="Book Antiqua" w:cs="Times New Roman"/>
          <w:sz w:val="24"/>
          <w:szCs w:val="24"/>
        </w:rPr>
        <w:t xml:space="preserve"> For example, the economic activity that </w:t>
      </w:r>
      <w:proofErr w:type="spellStart"/>
      <w:r w:rsidR="00F02206" w:rsidRPr="009A3A34">
        <w:rPr>
          <w:rFonts w:ascii="Book Antiqua" w:hAnsi="Book Antiqua" w:cs="Times New Roman"/>
          <w:sz w:val="24"/>
          <w:szCs w:val="24"/>
        </w:rPr>
        <w:t>indiviudals</w:t>
      </w:r>
      <w:proofErr w:type="spellEnd"/>
      <w:r w:rsidR="00F02206" w:rsidRPr="009A3A34">
        <w:rPr>
          <w:rFonts w:ascii="Book Antiqua" w:hAnsi="Book Antiqua" w:cs="Times New Roman"/>
          <w:sz w:val="24"/>
          <w:szCs w:val="24"/>
        </w:rPr>
        <w:t xml:space="preserve"> engaged with after year 11 in the English and Welsh school system context.</w:t>
      </w:r>
      <w:r w:rsidRPr="009A3A34">
        <w:rPr>
          <w:rFonts w:ascii="Book Antiqua" w:hAnsi="Book Antiqua" w:cs="Times New Roman"/>
          <w:sz w:val="24"/>
          <w:szCs w:val="24"/>
        </w:rPr>
        <w:t xml:space="preserve"> The month of September was selected to allow time for children to gain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This economic activity variable</w:t>
      </w:r>
      <w:r w:rsidR="00F02206" w:rsidRPr="009A3A34">
        <w:rPr>
          <w:rFonts w:ascii="Book Antiqua" w:hAnsi="Book Antiqua" w:cs="Times New Roman"/>
          <w:sz w:val="24"/>
          <w:szCs w:val="24"/>
        </w:rPr>
        <w:t xml:space="preserve"> [ec201]</w:t>
      </w:r>
      <w:r w:rsidRPr="009A3A34">
        <w:rPr>
          <w:rFonts w:ascii="Book Antiqua" w:hAnsi="Book Antiqua" w:cs="Times New Roman"/>
          <w:sz w:val="24"/>
          <w:szCs w:val="24"/>
        </w:rPr>
        <w:t xml:space="preserve"> was a retrospective work history collected at age 23, participants were asked to note down each month from age 16-23 their current economic activity. This variable comes from sweep 4 (Age 23) of the NCDS. The </w:t>
      </w:r>
      <w:r w:rsidR="00F02206" w:rsidRPr="009A3A34">
        <w:rPr>
          <w:rFonts w:ascii="Book Antiqua" w:hAnsi="Book Antiqua" w:cs="Times New Roman"/>
          <w:sz w:val="24"/>
          <w:szCs w:val="24"/>
        </w:rPr>
        <w:t>e</w:t>
      </w:r>
      <w:r w:rsidRPr="009A3A34">
        <w:rPr>
          <w:rFonts w:ascii="Book Antiqua" w:hAnsi="Book Antiqua" w:cs="Times New Roman"/>
          <w:sz w:val="24"/>
          <w:szCs w:val="24"/>
        </w:rPr>
        <w:t xml:space="preserve">conomic </w:t>
      </w:r>
      <w:r w:rsidR="00F02206" w:rsidRPr="009A3A34">
        <w:rPr>
          <w:rFonts w:ascii="Book Antiqua" w:hAnsi="Book Antiqua" w:cs="Times New Roman"/>
          <w:sz w:val="24"/>
          <w:szCs w:val="24"/>
        </w:rPr>
        <w:t>a</w:t>
      </w:r>
      <w:r w:rsidRPr="009A3A34">
        <w:rPr>
          <w:rFonts w:ascii="Book Antiqua" w:hAnsi="Book Antiqua" w:cs="Times New Roman"/>
          <w:sz w:val="24"/>
          <w:szCs w:val="24"/>
        </w:rPr>
        <w:t>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9A3A34">
        <w:rPr>
          <w:rStyle w:val="FootnoteReference"/>
          <w:rFonts w:ascii="Book Antiqua" w:hAnsi="Book Antiqua" w:cs="Times New Roman"/>
          <w:sz w:val="24"/>
          <w:szCs w:val="24"/>
        </w:rPr>
        <w:footnoteReference w:id="3"/>
      </w:r>
      <w:r w:rsidRPr="009A3A34">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5166C0E3"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riginal economic activity variable for month 201 has 28 unique values.</w:t>
      </w:r>
      <w:r w:rsidR="00F02206" w:rsidRPr="009A3A34">
        <w:rPr>
          <w:rFonts w:ascii="Book Antiqua" w:hAnsi="Book Antiqua" w:cs="Times New Roman"/>
          <w:sz w:val="24"/>
          <w:szCs w:val="24"/>
        </w:rPr>
        <w:t xml:space="preserve"> These 28 values consisted of a combination of main </w:t>
      </w:r>
      <w:r w:rsidR="000B03CE" w:rsidRPr="009A3A34">
        <w:rPr>
          <w:rFonts w:ascii="Book Antiqua" w:hAnsi="Book Antiqua" w:cs="Times New Roman"/>
          <w:sz w:val="24"/>
          <w:szCs w:val="24"/>
        </w:rPr>
        <w:t>categories</w:t>
      </w:r>
      <w:r w:rsidR="00F02206" w:rsidRPr="009A3A34">
        <w:rPr>
          <w:rFonts w:ascii="Book Antiqua" w:hAnsi="Book Antiqua" w:cs="Times New Roman"/>
          <w:sz w:val="24"/>
          <w:szCs w:val="24"/>
        </w:rPr>
        <w:t xml:space="preserve">: </w:t>
      </w:r>
      <w:r w:rsidR="000B03CE" w:rsidRPr="009A3A34">
        <w:rPr>
          <w:rFonts w:ascii="Book Antiqua" w:hAnsi="Book Antiqua" w:cs="Times New Roman"/>
          <w:sz w:val="24"/>
          <w:szCs w:val="24"/>
        </w:rPr>
        <w:t>employment</w:t>
      </w:r>
      <w:r w:rsidR="00F02206" w:rsidRPr="009A3A34">
        <w:rPr>
          <w:rFonts w:ascii="Book Antiqua" w:hAnsi="Book Antiqua" w:cs="Times New Roman"/>
          <w:sz w:val="24"/>
          <w:szCs w:val="24"/>
        </w:rPr>
        <w:t xml:space="preserve">, education, training, unemployment. Individuals could for example be coded as being in full-time employment </w:t>
      </w:r>
      <w:r w:rsidR="000B03CE" w:rsidRPr="009A3A34">
        <w:rPr>
          <w:rFonts w:ascii="Book Antiqua" w:hAnsi="Book Antiqua" w:cs="Times New Roman"/>
          <w:sz w:val="24"/>
          <w:szCs w:val="24"/>
        </w:rPr>
        <w:t>and</w:t>
      </w:r>
      <w:r w:rsidR="00F02206" w:rsidRPr="009A3A34">
        <w:rPr>
          <w:rFonts w:ascii="Book Antiqua" w:hAnsi="Book Antiqua" w:cs="Times New Roman"/>
          <w:sz w:val="24"/>
          <w:szCs w:val="24"/>
        </w:rPr>
        <w:t xml:space="preserve"> doing an apprenticeship scheme etc.</w:t>
      </w:r>
      <w:r w:rsidRPr="009A3A34">
        <w:rPr>
          <w:rFonts w:ascii="Book Antiqua" w:hAnsi="Book Antiqua" w:cs="Times New Roman"/>
          <w:sz w:val="24"/>
          <w:szCs w:val="24"/>
        </w:rPr>
        <w:t xml:space="preserve"> </w:t>
      </w:r>
      <w:r w:rsidR="00F02206" w:rsidRPr="009A3A34">
        <w:rPr>
          <w:rFonts w:ascii="Book Antiqua" w:hAnsi="Book Antiqua" w:cs="Times New Roman"/>
          <w:sz w:val="24"/>
          <w:szCs w:val="24"/>
        </w:rPr>
        <w:t>These 28 unique values were recoded as follows: f</w:t>
      </w:r>
      <w:r w:rsidRPr="009A3A34">
        <w:rPr>
          <w:rFonts w:ascii="Book Antiqua" w:hAnsi="Book Antiqua" w:cs="Times New Roman"/>
          <w:sz w:val="24"/>
          <w:szCs w:val="24"/>
        </w:rPr>
        <w:t xml:space="preserve">ive of these collapsed into an unemployment &amp; out of </w:t>
      </w:r>
      <w:r w:rsidRPr="009A3A34">
        <w:rPr>
          <w:rFonts w:ascii="Book Antiqua" w:hAnsi="Book Antiqua" w:cs="Times New Roman"/>
          <w:sz w:val="24"/>
          <w:szCs w:val="24"/>
        </w:rPr>
        <w:lastRenderedPageBreak/>
        <w:t xml:space="preserve">labour force category, one into a full-time education post-school category, one into a school category, four into an employment category (using both Full-time and 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Employment, Post-schooling Education, School, Training &amp; Apprenticeships, and Unemployment &amp; Out of Labour </w:t>
      </w:r>
      <w:r w:rsidR="000B03CE" w:rsidRPr="009A3A34">
        <w:rPr>
          <w:rFonts w:ascii="Book Antiqua" w:hAnsi="Book Antiqua" w:cs="Times New Roman"/>
          <w:sz w:val="24"/>
          <w:szCs w:val="24"/>
        </w:rPr>
        <w:t>Force.</w:t>
      </w:r>
      <w:r w:rsidRPr="009A3A34">
        <w:rPr>
          <w:rFonts w:ascii="Book Antiqua" w:hAnsi="Book Antiqua" w:cs="Times New Roman"/>
          <w:sz w:val="24"/>
          <w:szCs w:val="24"/>
        </w:rPr>
        <w:t xml:space="preserve">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54F33C9A" w14:textId="77777777" w:rsidR="000B03CE" w:rsidRDefault="000B03CE" w:rsidP="009A3A34">
      <w:pPr>
        <w:spacing w:line="480" w:lineRule="auto"/>
        <w:rPr>
          <w:rFonts w:ascii="Book Antiqua" w:hAnsi="Book Antiqua" w:cs="Times New Roman"/>
          <w:sz w:val="24"/>
          <w:szCs w:val="24"/>
        </w:rPr>
      </w:pPr>
    </w:p>
    <w:p w14:paraId="5A131E81" w14:textId="77777777" w:rsidR="000B03CE" w:rsidRPr="009A3A34" w:rsidRDefault="000B03CE" w:rsidP="009A3A34">
      <w:pPr>
        <w:spacing w:line="480" w:lineRule="auto"/>
        <w:rPr>
          <w:rFonts w:ascii="Book Antiqua" w:hAnsi="Book Antiqua" w:cs="Times New Roman"/>
          <w:sz w:val="24"/>
          <w:szCs w:val="24"/>
        </w:rPr>
      </w:pPr>
    </w:p>
    <w:p w14:paraId="15225B96" w14:textId="7242CBBC" w:rsidR="00C4762D" w:rsidRPr="009A3A34" w:rsidRDefault="00C4762D" w:rsidP="009A3A34">
      <w:pPr>
        <w:pStyle w:val="Caption"/>
        <w:keepNext/>
        <w:spacing w:line="480" w:lineRule="auto"/>
        <w:rPr>
          <w:rFonts w:ascii="Book Antiqua" w:hAnsi="Book Antiqua" w:cs="Times New Roman"/>
          <w:color w:val="auto"/>
          <w:sz w:val="24"/>
          <w:szCs w:val="24"/>
        </w:rPr>
      </w:pPr>
      <w:bookmarkStart w:id="21" w:name="_Toc146487741"/>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Frequency Statistics for Economic Activity</w:t>
      </w:r>
      <w:bookmarkEnd w:id="21"/>
    </w:p>
    <w:tbl>
      <w:tblPr>
        <w:tblStyle w:val="GridTable6Colorful"/>
        <w:tblW w:w="0" w:type="auto"/>
        <w:tblLook w:val="04A0" w:firstRow="1" w:lastRow="0" w:firstColumn="1" w:lastColumn="0" w:noHBand="0" w:noVBand="1"/>
      </w:tblPr>
      <w:tblGrid>
        <w:gridCol w:w="3816"/>
        <w:gridCol w:w="1363"/>
      </w:tblGrid>
      <w:tr w:rsidR="006A0C55" w:rsidRPr="009A3A34"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A3A34" w:rsidRDefault="00B947F6" w:rsidP="00E1481F">
            <w:pPr>
              <w:rPr>
                <w:rFonts w:ascii="Book Antiqua" w:hAnsi="Book Antiqua" w:cs="Times New Roman"/>
                <w:color w:val="auto"/>
                <w:sz w:val="24"/>
                <w:szCs w:val="24"/>
              </w:rPr>
            </w:pPr>
          </w:p>
        </w:tc>
        <w:tc>
          <w:tcPr>
            <w:tcW w:w="0" w:type="auto"/>
          </w:tcPr>
          <w:p w14:paraId="2C9C01B1" w14:textId="77777777" w:rsidR="00B947F6" w:rsidRPr="009A3A34"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Frequency</w:t>
            </w:r>
          </w:p>
        </w:tc>
      </w:tr>
      <w:tr w:rsidR="006A0C55" w:rsidRPr="009A3A34"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 in Month 201</w:t>
            </w:r>
            <w:r w:rsidRPr="009A3A34">
              <w:rPr>
                <w:rStyle w:val="FootnoteReference"/>
                <w:rFonts w:ascii="Book Antiqua" w:hAnsi="Book Antiqua" w:cs="Times New Roman"/>
                <w:color w:val="auto"/>
                <w:sz w:val="24"/>
                <w:szCs w:val="24"/>
              </w:rPr>
              <w:footnoteReference w:id="4"/>
            </w:r>
          </w:p>
        </w:tc>
        <w:tc>
          <w:tcPr>
            <w:tcW w:w="0" w:type="auto"/>
          </w:tcPr>
          <w:p w14:paraId="0E16AA5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MISSING</w:t>
            </w:r>
          </w:p>
        </w:tc>
        <w:tc>
          <w:tcPr>
            <w:tcW w:w="0" w:type="auto"/>
          </w:tcPr>
          <w:p w14:paraId="5B0540F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6</w:t>
            </w:r>
          </w:p>
        </w:tc>
      </w:tr>
      <w:tr w:rsidR="006A0C55" w:rsidRPr="009A3A34"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w:t>
            </w:r>
          </w:p>
        </w:tc>
        <w:tc>
          <w:tcPr>
            <w:tcW w:w="0" w:type="auto"/>
          </w:tcPr>
          <w:p w14:paraId="50751AE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16</w:t>
            </w:r>
          </w:p>
        </w:tc>
      </w:tr>
      <w:tr w:rsidR="006A0C55" w:rsidRPr="009A3A34"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PT ED</w:t>
            </w:r>
          </w:p>
        </w:tc>
        <w:tc>
          <w:tcPr>
            <w:tcW w:w="0" w:type="auto"/>
          </w:tcPr>
          <w:p w14:paraId="73FDA8D3"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4</w:t>
            </w:r>
          </w:p>
        </w:tc>
      </w:tr>
      <w:tr w:rsidR="006A0C55" w:rsidRPr="009A3A34"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APP</w:t>
            </w:r>
          </w:p>
        </w:tc>
        <w:tc>
          <w:tcPr>
            <w:tcW w:w="0" w:type="auto"/>
          </w:tcPr>
          <w:p w14:paraId="275B0B1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42</w:t>
            </w:r>
          </w:p>
        </w:tc>
      </w:tr>
      <w:tr w:rsidR="006A0C55" w:rsidRPr="009A3A34"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PT ED</w:t>
            </w:r>
          </w:p>
        </w:tc>
        <w:tc>
          <w:tcPr>
            <w:tcW w:w="0" w:type="auto"/>
          </w:tcPr>
          <w:p w14:paraId="62AA5ED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w:t>
            </w:r>
          </w:p>
        </w:tc>
      </w:tr>
      <w:tr w:rsidR="006A0C55" w:rsidRPr="009A3A34"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DBR TC</w:t>
            </w:r>
          </w:p>
        </w:tc>
        <w:tc>
          <w:tcPr>
            <w:tcW w:w="0" w:type="auto"/>
          </w:tcPr>
          <w:p w14:paraId="74A6B4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r>
      <w:tr w:rsidR="006A0C55" w:rsidRPr="009A3A34"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w:t>
            </w:r>
          </w:p>
        </w:tc>
        <w:tc>
          <w:tcPr>
            <w:tcW w:w="0" w:type="auto"/>
          </w:tcPr>
          <w:p w14:paraId="0C535A7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w:t>
            </w:r>
          </w:p>
        </w:tc>
        <w:tc>
          <w:tcPr>
            <w:tcW w:w="0" w:type="auto"/>
          </w:tcPr>
          <w:p w14:paraId="2BB2DC3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6</w:t>
            </w:r>
          </w:p>
        </w:tc>
      </w:tr>
      <w:tr w:rsidR="006A0C55" w:rsidRPr="009A3A34"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 TC+PTED</w:t>
            </w:r>
          </w:p>
        </w:tc>
        <w:tc>
          <w:tcPr>
            <w:tcW w:w="0" w:type="auto"/>
          </w:tcPr>
          <w:p w14:paraId="55F157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w:t>
            </w:r>
          </w:p>
        </w:tc>
        <w:tc>
          <w:tcPr>
            <w:tcW w:w="0" w:type="auto"/>
          </w:tcPr>
          <w:p w14:paraId="737220C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r>
      <w:tr w:rsidR="006A0C55" w:rsidRPr="009A3A34"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PTED</w:t>
            </w:r>
          </w:p>
        </w:tc>
        <w:tc>
          <w:tcPr>
            <w:tcW w:w="0" w:type="auto"/>
          </w:tcPr>
          <w:p w14:paraId="54520B0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 NT TOPSTC</w:t>
            </w:r>
          </w:p>
        </w:tc>
        <w:tc>
          <w:tcPr>
            <w:tcW w:w="0" w:type="auto"/>
          </w:tcPr>
          <w:p w14:paraId="09847EF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r>
      <w:tr w:rsidR="006A0C55" w:rsidRPr="009A3A34"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TC+PTED</w:t>
            </w:r>
          </w:p>
        </w:tc>
        <w:tc>
          <w:tcPr>
            <w:tcW w:w="0" w:type="auto"/>
          </w:tcPr>
          <w:p w14:paraId="211195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w:t>
            </w:r>
          </w:p>
        </w:tc>
        <w:tc>
          <w:tcPr>
            <w:tcW w:w="0" w:type="auto"/>
          </w:tcPr>
          <w:p w14:paraId="364747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DBR TC</w:t>
            </w:r>
          </w:p>
        </w:tc>
        <w:tc>
          <w:tcPr>
            <w:tcW w:w="0" w:type="auto"/>
          </w:tcPr>
          <w:p w14:paraId="00B99D3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JOB</w:t>
            </w:r>
          </w:p>
        </w:tc>
        <w:tc>
          <w:tcPr>
            <w:tcW w:w="0" w:type="auto"/>
          </w:tcPr>
          <w:p w14:paraId="0395CF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w:t>
            </w:r>
          </w:p>
        </w:tc>
      </w:tr>
      <w:tr w:rsidR="006A0C55" w:rsidRPr="009A3A34"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PT ED</w:t>
            </w:r>
          </w:p>
        </w:tc>
        <w:tc>
          <w:tcPr>
            <w:tcW w:w="0" w:type="auto"/>
          </w:tcPr>
          <w:p w14:paraId="0A690E6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DBR TC</w:t>
            </w:r>
          </w:p>
        </w:tc>
        <w:tc>
          <w:tcPr>
            <w:tcW w:w="0" w:type="auto"/>
          </w:tcPr>
          <w:p w14:paraId="1B66860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PS</w:t>
            </w:r>
          </w:p>
        </w:tc>
        <w:tc>
          <w:tcPr>
            <w:tcW w:w="0" w:type="auto"/>
          </w:tcPr>
          <w:p w14:paraId="04FAC6E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LGSS</w:t>
            </w:r>
          </w:p>
        </w:tc>
        <w:tc>
          <w:tcPr>
            <w:tcW w:w="0" w:type="auto"/>
          </w:tcPr>
          <w:p w14:paraId="452DE36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EDPOSTSCHL</w:t>
            </w:r>
          </w:p>
        </w:tc>
        <w:tc>
          <w:tcPr>
            <w:tcW w:w="0" w:type="auto"/>
          </w:tcPr>
          <w:p w14:paraId="578F333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6</w:t>
            </w:r>
          </w:p>
        </w:tc>
      </w:tr>
      <w:tr w:rsidR="006A0C55" w:rsidRPr="009A3A34"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AT SCHOOL</w:t>
            </w:r>
          </w:p>
        </w:tc>
        <w:tc>
          <w:tcPr>
            <w:tcW w:w="0" w:type="auto"/>
          </w:tcPr>
          <w:p w14:paraId="36ACDF2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7</w:t>
            </w:r>
          </w:p>
        </w:tc>
      </w:tr>
      <w:tr w:rsidR="006A0C55" w:rsidRPr="009A3A34"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w:t>
            </w:r>
          </w:p>
        </w:tc>
        <w:tc>
          <w:tcPr>
            <w:tcW w:w="0" w:type="auto"/>
          </w:tcPr>
          <w:p w14:paraId="63966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6</w:t>
            </w:r>
          </w:p>
        </w:tc>
      </w:tr>
      <w:tr w:rsidR="006A0C55" w:rsidRPr="009A3A34"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PTED</w:t>
            </w:r>
          </w:p>
        </w:tc>
        <w:tc>
          <w:tcPr>
            <w:tcW w:w="0" w:type="auto"/>
          </w:tcPr>
          <w:p w14:paraId="4618367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 RULE6</w:t>
            </w:r>
          </w:p>
        </w:tc>
        <w:tc>
          <w:tcPr>
            <w:tcW w:w="0" w:type="auto"/>
          </w:tcPr>
          <w:p w14:paraId="0DC423C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w:t>
            </w:r>
          </w:p>
        </w:tc>
        <w:tc>
          <w:tcPr>
            <w:tcW w:w="0" w:type="auto"/>
          </w:tcPr>
          <w:p w14:paraId="6FD9A7C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w:t>
            </w:r>
          </w:p>
        </w:tc>
      </w:tr>
      <w:tr w:rsidR="006A0C55" w:rsidRPr="009A3A34"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PT ED</w:t>
            </w:r>
          </w:p>
        </w:tc>
        <w:tc>
          <w:tcPr>
            <w:tcW w:w="0" w:type="auto"/>
          </w:tcPr>
          <w:p w14:paraId="5D90BC0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ED</w:t>
            </w:r>
          </w:p>
        </w:tc>
        <w:tc>
          <w:tcPr>
            <w:tcW w:w="0" w:type="auto"/>
          </w:tcPr>
          <w:p w14:paraId="1EAADD1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tal</w:t>
            </w:r>
          </w:p>
        </w:tc>
        <w:tc>
          <w:tcPr>
            <w:tcW w:w="0" w:type="auto"/>
          </w:tcPr>
          <w:p w14:paraId="523E04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r>
    </w:tbl>
    <w:p w14:paraId="4E4D24B9" w14:textId="77777777" w:rsidR="00B947F6" w:rsidRPr="009A3A34" w:rsidRDefault="00B947F6" w:rsidP="00B947F6">
      <w:pPr>
        <w:rPr>
          <w:rFonts w:ascii="Book Antiqua" w:hAnsi="Book Antiqua" w:cs="Times New Roman"/>
          <w:sz w:val="24"/>
          <w:szCs w:val="24"/>
        </w:rPr>
      </w:pPr>
    </w:p>
    <w:p w14:paraId="0086ACD2"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Re-coding this variable was a necessity to get at the nuance of some of the economic activity data. For example, a lot of data was coded as full-time employment – </w:t>
      </w:r>
      <w:r w:rsidRPr="009A3A34">
        <w:rPr>
          <w:rFonts w:ascii="Book Antiqua" w:hAnsi="Book Antiqua" w:cs="Times New Roman"/>
          <w:sz w:val="24"/>
          <w:szCs w:val="24"/>
        </w:rPr>
        <w:lastRenderedPageBreak/>
        <w:t>including training schemes, apprenticeships, Technical and Vocational Educational Initiative (TVEI), and TOPs schemes</w:t>
      </w:r>
      <w:r w:rsidRPr="009A3A34">
        <w:rPr>
          <w:rStyle w:val="FootnoteReference"/>
          <w:rFonts w:ascii="Book Antiqua" w:hAnsi="Book Antiqua" w:cs="Times New Roman"/>
          <w:sz w:val="24"/>
          <w:szCs w:val="24"/>
        </w:rPr>
        <w:footnoteReference w:id="5"/>
      </w:r>
      <w:r w:rsidRPr="009A3A34">
        <w:rPr>
          <w:rFonts w:ascii="Book Antiqua" w:hAnsi="Book Antiqua" w:cs="Times New Roman"/>
          <w:sz w:val="24"/>
          <w:szCs w:val="24"/>
        </w:rPr>
        <w:t>.</w:t>
      </w:r>
    </w:p>
    <w:p w14:paraId="49A09F13" w14:textId="6C0B440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e-coding this variable translates into five categories: Employment, Post-Schooling Education, School, Training &amp; Apprenticeship, and Unemployment &amp; OLF.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w:t>
      </w:r>
    </w:p>
    <w:p w14:paraId="32036AE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ducational Attainment</w:t>
      </w:r>
    </w:p>
    <w:p w14:paraId="73A16751" w14:textId="558DA021" w:rsidR="007C565A" w:rsidRPr="009A3A34" w:rsidRDefault="007C565A"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fQ1dEGb","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a)</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introduced in 1965</w:t>
      </w:r>
      <w:r w:rsidR="00F02206" w:rsidRPr="009A3A34">
        <w:rPr>
          <w:rFonts w:ascii="Book Antiqua" w:hAnsi="Book Antiqua" w:cs="Times New Roman"/>
          <w:sz w:val="24"/>
          <w:szCs w:val="24"/>
        </w:rPr>
        <w:t xml:space="preserve"> or the </w:t>
      </w:r>
      <w:r w:rsidRPr="009A3A34">
        <w:rPr>
          <w:rFonts w:ascii="Book Antiqua" w:hAnsi="Book Antiqua" w:cs="Times New Roman"/>
          <w:sz w:val="24"/>
          <w:szCs w:val="24"/>
        </w:rPr>
        <w:t>Ordinary level or O</w:t>
      </w:r>
      <w:r w:rsidR="008764EE" w:rsidRPr="009A3A34">
        <w:rPr>
          <w:rFonts w:ascii="Book Antiqua" w:hAnsi="Book Antiqua" w:cs="Times New Roman"/>
          <w:sz w:val="24"/>
          <w:szCs w:val="24"/>
        </w:rPr>
        <w:t>’</w:t>
      </w:r>
      <w:r w:rsidRPr="009A3A34">
        <w:rPr>
          <w:rFonts w:ascii="Book Antiqua" w:hAnsi="Book Antiqua" w:cs="Times New Roman"/>
          <w:sz w:val="24"/>
          <w:szCs w:val="24"/>
        </w:rPr>
        <w:t>level, introduced in 1951</w:t>
      </w:r>
      <w:r w:rsidR="00B52E53" w:rsidRPr="009A3A34">
        <w:rPr>
          <w:rFonts w:ascii="Book Antiqua" w:hAnsi="Book Antiqua" w:cs="Times New Roman"/>
          <w:sz w:val="24"/>
          <w:szCs w:val="24"/>
        </w:rPr>
        <w:t xml:space="preserv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b)</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Th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as understood to be </w:t>
      </w:r>
      <w:r w:rsidR="00F02206" w:rsidRPr="009A3A34">
        <w:rPr>
          <w:rFonts w:ascii="Book Antiqua" w:hAnsi="Book Antiqua" w:cs="Times New Roman"/>
          <w:sz w:val="24"/>
          <w:szCs w:val="24"/>
        </w:rPr>
        <w:t>a higher level than</w:t>
      </w:r>
      <w:r w:rsidRPr="009A3A34">
        <w:rPr>
          <w:rFonts w:ascii="Book Antiqua" w:hAnsi="Book Antiqua" w:cs="Times New Roman"/>
          <w:sz w:val="24"/>
          <w:szCs w:val="24"/>
        </w:rPr>
        <w:t xml:space="preserve"> CSEs, and fewer people achieve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t>
      </w:r>
      <w:r w:rsidRPr="009A3A34">
        <w:rPr>
          <w:rFonts w:ascii="Book Antiqua" w:hAnsi="Book Antiqua" w:cs="Times New Roman"/>
          <w:sz w:val="24"/>
          <w:szCs w:val="24"/>
        </w:rPr>
        <w:lastRenderedPageBreak/>
        <w:t xml:space="preserve">grades. This is the best and most advanced ability measure for the age of 16 and makes a good measure of educational attainment for those at 16 after mandatory schooling ends. </w:t>
      </w:r>
    </w:p>
    <w:p w14:paraId="4311171F" w14:textId="3544E40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Researchers have advocated for the use of established education measures in order to better facilitate replication and compar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elly, Gayle and Lambert, 2016)</w:t>
      </w:r>
      <w:r w:rsidRPr="009A3A34">
        <w:rPr>
          <w:rFonts w:ascii="Book Antiqua" w:hAnsi="Book Antiqua" w:cs="Times New Roman"/>
          <w:sz w:val="24"/>
          <w:szCs w:val="24"/>
        </w:rPr>
        <w:fldChar w:fldCharType="end"/>
      </w:r>
      <w:r w:rsidRPr="009A3A34">
        <w:rPr>
          <w:rFonts w:ascii="Book Antiqua" w:hAnsi="Book Antiqua" w:cs="Times New Roman"/>
          <w:sz w:val="24"/>
          <w:szCs w:val="24"/>
        </w:rPr>
        <w:t>. I have constructed an educational attainment measure in a binary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variable. Within contemporary</w:t>
      </w:r>
      <w:r w:rsidR="00F02206" w:rsidRPr="009A3A34">
        <w:rPr>
          <w:rFonts w:ascii="Book Antiqua" w:hAnsi="Book Antiqua" w:cs="Times New Roman"/>
          <w:sz w:val="24"/>
          <w:szCs w:val="24"/>
        </w:rPr>
        <w:t xml:space="preserve"> </w:t>
      </w:r>
      <w:r w:rsidRPr="009A3A34">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or NVQ 2. </w:t>
      </w:r>
    </w:p>
    <w:p w14:paraId="01B0D42F" w14:textId="2CFADB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re is an argument tha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levels are analytically distinct concepts and as such a like-for-like measure may not be the most attractive</w:t>
      </w:r>
      <w:r w:rsidR="00F02206" w:rsidRPr="009A3A34">
        <w:rPr>
          <w:rFonts w:ascii="Book Antiqua" w:hAnsi="Book Antiqua" w:cs="Times New Roman"/>
          <w:sz w:val="24"/>
          <w:szCs w:val="24"/>
        </w:rPr>
        <w:t xml:space="preserve"> </w:t>
      </w:r>
      <w:r w:rsidR="00F02206" w:rsidRPr="009A3A34">
        <w:rPr>
          <w:rFonts w:ascii="Book Antiqua" w:hAnsi="Book Antiqua" w:cs="Times New Roman"/>
          <w:sz w:val="24"/>
          <w:szCs w:val="24"/>
        </w:rPr>
        <w:fldChar w:fldCharType="begin"/>
      </w:r>
      <w:r w:rsidR="00F02206" w:rsidRPr="009A3A34">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9A3A34">
        <w:rPr>
          <w:rFonts w:ascii="Book Antiqua" w:hAnsi="Book Antiqua" w:cs="Times New Roman"/>
          <w:sz w:val="24"/>
          <w:szCs w:val="24"/>
        </w:rPr>
        <w:fldChar w:fldCharType="separate"/>
      </w:r>
      <w:r w:rsidR="00F02206" w:rsidRPr="009A3A34">
        <w:rPr>
          <w:rFonts w:ascii="Book Antiqua" w:hAnsi="Book Antiqua" w:cs="Times New Roman"/>
          <w:sz w:val="24"/>
          <w:szCs w:val="24"/>
        </w:rPr>
        <w:t>(Murray, 2011)</w:t>
      </w:r>
      <w:r w:rsidR="00F02206" w:rsidRPr="009A3A34">
        <w:rPr>
          <w:rFonts w:ascii="Book Antiqua" w:hAnsi="Book Antiqua" w:cs="Times New Roman"/>
          <w:sz w:val="24"/>
          <w:szCs w:val="24"/>
        </w:rPr>
        <w:fldChar w:fldCharType="end"/>
      </w:r>
      <w:r w:rsidRPr="009A3A34">
        <w:rPr>
          <w:rFonts w:ascii="Book Antiqua" w:hAnsi="Book Antiqua" w:cs="Times New Roman"/>
          <w:sz w:val="24"/>
          <w:szCs w:val="24"/>
        </w:rPr>
        <w:t>. Firstly, as a measure of attainmen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provide considerable barriers to entry for young people pursuing future </w:t>
      </w:r>
      <w:r w:rsidR="00F02206" w:rsidRPr="009A3A34">
        <w:rPr>
          <w:rFonts w:ascii="Book Antiqua" w:hAnsi="Book Antiqua" w:cs="Times New Roman"/>
          <w:sz w:val="24"/>
          <w:szCs w:val="24"/>
        </w:rPr>
        <w:t>goals</w:t>
      </w:r>
      <w:r w:rsidRPr="009A3A34">
        <w:rPr>
          <w:rFonts w:ascii="Book Antiqua" w:hAnsi="Book Antiqua" w:cs="Times New Roman"/>
          <w:sz w:val="24"/>
          <w:szCs w:val="24"/>
        </w:rPr>
        <w:t xml:space="preserve"> (ibid). Due to this rationale, using a threshold measure for number of O</w:t>
      </w:r>
      <w:r w:rsidR="008764EE" w:rsidRPr="009A3A34">
        <w:rPr>
          <w:rFonts w:ascii="Book Antiqua" w:hAnsi="Book Antiqua" w:cs="Times New Roman"/>
          <w:sz w:val="24"/>
          <w:szCs w:val="24"/>
        </w:rPr>
        <w:t>’</w:t>
      </w:r>
      <w:r w:rsidRPr="009A3A34">
        <w:rPr>
          <w:rFonts w:ascii="Book Antiqua" w:hAnsi="Book Antiqua" w:cs="Times New Roman"/>
          <w:sz w:val="24"/>
          <w:szCs w:val="24"/>
        </w:rPr>
        <w:t>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attainment. </w:t>
      </w:r>
    </w:p>
    <w:p w14:paraId="77C8D355" w14:textId="1981DB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is variable was constructed from two separate variables – the first was a simple binary variable of whether an individual had 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w:t>
      </w:r>
      <w:r w:rsidR="00F02206" w:rsidRPr="009A3A34">
        <w:rPr>
          <w:rFonts w:ascii="Book Antiqua" w:hAnsi="Book Antiqua" w:cs="Times New Roman"/>
          <w:sz w:val="24"/>
          <w:szCs w:val="24"/>
        </w:rPr>
        <w:t xml:space="preserve"> [n4655]</w:t>
      </w:r>
      <w:r w:rsidRPr="009A3A34">
        <w:rPr>
          <w:rFonts w:ascii="Book Antiqua" w:hAnsi="Book Antiqua" w:cs="Times New Roman"/>
          <w:sz w:val="24"/>
          <w:szCs w:val="24"/>
        </w:rPr>
        <w:t>, the second, on condition of the first then asks how m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at person had passed</w:t>
      </w:r>
      <w:r w:rsidR="00F02206" w:rsidRPr="009A3A34">
        <w:rPr>
          <w:rFonts w:ascii="Book Antiqua" w:hAnsi="Book Antiqua" w:cs="Times New Roman"/>
          <w:sz w:val="24"/>
          <w:szCs w:val="24"/>
        </w:rPr>
        <w:t xml:space="preserve"> [n4656]</w:t>
      </w:r>
      <w:r w:rsidRPr="009A3A34">
        <w:rPr>
          <w:rFonts w:ascii="Book Antiqua" w:hAnsi="Book Antiqua" w:cs="Times New Roman"/>
          <w:sz w:val="24"/>
          <w:szCs w:val="24"/>
        </w:rPr>
        <w:t>. Combining these two variables together produces a single count variable that includes the number of zeros. This attainment variable was then further recoded into a binary variable of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and greater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is was done for two reasons. The first has been discussed above</w:t>
      </w:r>
      <w:r w:rsidR="00F02206" w:rsidRPr="009A3A34">
        <w:rPr>
          <w:rFonts w:ascii="Book Antiqua" w:hAnsi="Book Antiqua" w:cs="Times New Roman"/>
          <w:sz w:val="24"/>
          <w:szCs w:val="24"/>
        </w:rPr>
        <w:t>.</w:t>
      </w:r>
      <w:r w:rsidRPr="009A3A34">
        <w:rPr>
          <w:rFonts w:ascii="Book Antiqua" w:hAnsi="Book Antiqua" w:cs="Times New Roman"/>
          <w:sz w:val="24"/>
          <w:szCs w:val="24"/>
        </w:rPr>
        <w:t xml:space="preserve"> The second, reason for recoding is one of practicality. Keeping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as a count variable </w:t>
      </w:r>
      <w:r w:rsidR="00F02206" w:rsidRPr="009A3A34">
        <w:rPr>
          <w:rFonts w:ascii="Book Antiqua" w:hAnsi="Book Antiqua" w:cs="Times New Roman"/>
          <w:sz w:val="24"/>
          <w:szCs w:val="24"/>
        </w:rPr>
        <w:t>illustrates that there is a truncated position of number of O’levels making a binary dummy more sensible</w:t>
      </w:r>
      <w:r w:rsidRPr="009A3A34">
        <w:rPr>
          <w:rFonts w:ascii="Book Antiqua" w:hAnsi="Book Antiqua" w:cs="Times New Roman"/>
          <w:sz w:val="24"/>
          <w:szCs w:val="24"/>
        </w:rPr>
        <w:t xml:space="preserve"> – as seen in table 1.</w:t>
      </w:r>
      <w:r w:rsidR="00804CFB" w:rsidRPr="009A3A34">
        <w:rPr>
          <w:rFonts w:ascii="Book Antiqua" w:hAnsi="Book Antiqua" w:cs="Times New Roman"/>
          <w:sz w:val="24"/>
          <w:szCs w:val="24"/>
        </w:rPr>
        <w:t>4</w:t>
      </w:r>
      <w:r w:rsidRPr="009A3A34">
        <w:rPr>
          <w:rFonts w:ascii="Book Antiqua" w:hAnsi="Book Antiqua" w:cs="Times New Roman"/>
          <w:sz w:val="24"/>
          <w:szCs w:val="24"/>
        </w:rPr>
        <w:t xml:space="preserve">.  </w:t>
      </w:r>
    </w:p>
    <w:p w14:paraId="6E604FED" w14:textId="77777777" w:rsidR="00B947F6" w:rsidRPr="009A3A34" w:rsidRDefault="00B947F6" w:rsidP="00B947F6">
      <w:pPr>
        <w:rPr>
          <w:rFonts w:ascii="Book Antiqua" w:hAnsi="Book Antiqua" w:cs="Times New Roman"/>
          <w:sz w:val="24"/>
          <w:szCs w:val="24"/>
        </w:rPr>
      </w:pPr>
    </w:p>
    <w:p w14:paraId="7FE7252A" w14:textId="77777777" w:rsidR="00B947F6" w:rsidRPr="009A3A34" w:rsidRDefault="00B947F6" w:rsidP="00B947F6">
      <w:pPr>
        <w:rPr>
          <w:rFonts w:ascii="Book Antiqua" w:hAnsi="Book Antiqua" w:cs="Times New Roman"/>
          <w:sz w:val="24"/>
          <w:szCs w:val="24"/>
        </w:rPr>
      </w:pPr>
    </w:p>
    <w:p w14:paraId="6189B604" w14:textId="77777777" w:rsidR="00B947F6" w:rsidRPr="009A3A34" w:rsidRDefault="00B947F6" w:rsidP="00B947F6">
      <w:pPr>
        <w:rPr>
          <w:rFonts w:ascii="Book Antiqua" w:hAnsi="Book Antiqua" w:cs="Times New Roman"/>
          <w:sz w:val="24"/>
          <w:szCs w:val="24"/>
        </w:rPr>
      </w:pPr>
    </w:p>
    <w:p w14:paraId="7B1897BC" w14:textId="77777777" w:rsidR="00B947F6" w:rsidRPr="009A3A34" w:rsidRDefault="00B947F6" w:rsidP="00B947F6">
      <w:pPr>
        <w:rPr>
          <w:rFonts w:ascii="Book Antiqua" w:hAnsi="Book Antiqua" w:cs="Times New Roman"/>
          <w:sz w:val="24"/>
          <w:szCs w:val="24"/>
        </w:rPr>
      </w:pPr>
    </w:p>
    <w:p w14:paraId="102D630F" w14:textId="77777777" w:rsidR="00B947F6" w:rsidRPr="009A3A34" w:rsidRDefault="00B947F6" w:rsidP="00B947F6">
      <w:pPr>
        <w:rPr>
          <w:rFonts w:ascii="Book Antiqua" w:hAnsi="Book Antiqua" w:cs="Times New Roman"/>
          <w:b/>
          <w:bCs/>
          <w:sz w:val="24"/>
          <w:szCs w:val="24"/>
        </w:rPr>
        <w:sectPr w:rsidR="00B947F6" w:rsidRPr="009A3A34">
          <w:footerReference w:type="default" r:id="rId9"/>
          <w:pgSz w:w="11906" w:h="16838"/>
          <w:pgMar w:top="1440" w:right="1440" w:bottom="1440" w:left="1440" w:header="708" w:footer="708" w:gutter="0"/>
          <w:cols w:space="708"/>
          <w:docGrid w:linePitch="360"/>
        </w:sectPr>
      </w:pPr>
    </w:p>
    <w:p w14:paraId="0B8FB616" w14:textId="264CD740" w:rsidR="00C4762D" w:rsidRPr="009A3A34" w:rsidRDefault="00C4762D" w:rsidP="009A3A34">
      <w:pPr>
        <w:pStyle w:val="Caption"/>
        <w:keepNext/>
        <w:spacing w:line="480" w:lineRule="auto"/>
        <w:rPr>
          <w:rFonts w:ascii="Book Antiqua" w:hAnsi="Book Antiqua" w:cs="Times New Roman"/>
          <w:color w:val="auto"/>
          <w:sz w:val="24"/>
          <w:szCs w:val="24"/>
        </w:rPr>
      </w:pPr>
      <w:bookmarkStart w:id="22" w:name="_Toc146487742"/>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ducational Attainment Count Variable by Economic Activity</w:t>
      </w:r>
      <w:bookmarkEnd w:id="22"/>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6A0C55" w:rsidRPr="009A3A34"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9A3A34"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 Number of O</w:t>
            </w:r>
            <w:r w:rsidR="008764EE" w:rsidRPr="009A3A34">
              <w:rPr>
                <w:rFonts w:ascii="Book Antiqua" w:hAnsi="Book Antiqua" w:cs="Times New Roman"/>
                <w:color w:val="auto"/>
                <w:sz w:val="24"/>
                <w:szCs w:val="24"/>
              </w:rPr>
              <w:t>’</w:t>
            </w:r>
            <w:r w:rsidRPr="009A3A34">
              <w:rPr>
                <w:rFonts w:ascii="Book Antiqua" w:hAnsi="Book Antiqua" w:cs="Times New Roman"/>
                <w:color w:val="auto"/>
                <w:sz w:val="24"/>
                <w:szCs w:val="24"/>
              </w:rPr>
              <w:t>levels</w:t>
            </w:r>
          </w:p>
        </w:tc>
      </w:tr>
      <w:tr w:rsidR="006A0C55" w:rsidRPr="009A3A34"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9A3A34" w:rsidRDefault="00B947F6" w:rsidP="00E1481F">
            <w:pPr>
              <w:rPr>
                <w:rFonts w:ascii="Book Antiqua" w:hAnsi="Book Antiqua" w:cs="Times New Roman"/>
                <w:color w:val="auto"/>
                <w:sz w:val="24"/>
                <w:szCs w:val="24"/>
              </w:rPr>
            </w:pPr>
          </w:p>
        </w:tc>
        <w:tc>
          <w:tcPr>
            <w:tcW w:w="360" w:type="pct"/>
          </w:tcPr>
          <w:p w14:paraId="5B67F4A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360" w:type="pct"/>
          </w:tcPr>
          <w:p w14:paraId="3E21C12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274" w:type="pct"/>
          </w:tcPr>
          <w:p w14:paraId="2FFAB84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274" w:type="pct"/>
          </w:tcPr>
          <w:p w14:paraId="407C327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274" w:type="pct"/>
          </w:tcPr>
          <w:p w14:paraId="77A9D62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274" w:type="pct"/>
          </w:tcPr>
          <w:p w14:paraId="498A64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5D3888A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CDFD5E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274" w:type="pct"/>
          </w:tcPr>
          <w:p w14:paraId="121DA0D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559" w:type="pct"/>
          </w:tcPr>
          <w:p w14:paraId="15B0FCA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 or More</w:t>
            </w:r>
          </w:p>
        </w:tc>
        <w:tc>
          <w:tcPr>
            <w:tcW w:w="416" w:type="pct"/>
          </w:tcPr>
          <w:p w14:paraId="41D864C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Total</w:t>
            </w:r>
          </w:p>
        </w:tc>
      </w:tr>
      <w:tr w:rsidR="006A0C55" w:rsidRPr="009A3A34"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60" w:type="pct"/>
          </w:tcPr>
          <w:p w14:paraId="2A09206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60" w:type="pct"/>
          </w:tcPr>
          <w:p w14:paraId="5990A04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24</w:t>
            </w:r>
          </w:p>
        </w:tc>
        <w:tc>
          <w:tcPr>
            <w:tcW w:w="360" w:type="pct"/>
          </w:tcPr>
          <w:p w14:paraId="1C61D9C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86</w:t>
            </w:r>
          </w:p>
        </w:tc>
        <w:tc>
          <w:tcPr>
            <w:tcW w:w="274" w:type="pct"/>
          </w:tcPr>
          <w:p w14:paraId="70ED59A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5C96114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1</w:t>
            </w:r>
          </w:p>
        </w:tc>
        <w:tc>
          <w:tcPr>
            <w:tcW w:w="274" w:type="pct"/>
          </w:tcPr>
          <w:p w14:paraId="0421729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w:t>
            </w:r>
          </w:p>
        </w:tc>
        <w:tc>
          <w:tcPr>
            <w:tcW w:w="274" w:type="pct"/>
          </w:tcPr>
          <w:p w14:paraId="1235BB4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1</w:t>
            </w:r>
          </w:p>
        </w:tc>
        <w:tc>
          <w:tcPr>
            <w:tcW w:w="274" w:type="pct"/>
          </w:tcPr>
          <w:p w14:paraId="325DB9D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w:t>
            </w:r>
          </w:p>
        </w:tc>
        <w:tc>
          <w:tcPr>
            <w:tcW w:w="274" w:type="pct"/>
          </w:tcPr>
          <w:p w14:paraId="50AFC91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w:t>
            </w:r>
          </w:p>
        </w:tc>
        <w:tc>
          <w:tcPr>
            <w:tcW w:w="274" w:type="pct"/>
          </w:tcPr>
          <w:p w14:paraId="02C282F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c>
          <w:tcPr>
            <w:tcW w:w="559" w:type="pct"/>
          </w:tcPr>
          <w:p w14:paraId="7B2666F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w:t>
            </w:r>
          </w:p>
        </w:tc>
        <w:tc>
          <w:tcPr>
            <w:tcW w:w="416" w:type="pct"/>
          </w:tcPr>
          <w:p w14:paraId="0B48DE8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87</w:t>
            </w:r>
          </w:p>
        </w:tc>
      </w:tr>
      <w:tr w:rsidR="006A0C55" w:rsidRPr="009A3A34"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Post-Schooling Education</w:t>
            </w:r>
          </w:p>
        </w:tc>
        <w:tc>
          <w:tcPr>
            <w:tcW w:w="360" w:type="pct"/>
          </w:tcPr>
          <w:p w14:paraId="088C5E9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1</w:t>
            </w:r>
          </w:p>
        </w:tc>
        <w:tc>
          <w:tcPr>
            <w:tcW w:w="360" w:type="pct"/>
          </w:tcPr>
          <w:p w14:paraId="0C162AF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6</w:t>
            </w:r>
          </w:p>
        </w:tc>
        <w:tc>
          <w:tcPr>
            <w:tcW w:w="274" w:type="pct"/>
          </w:tcPr>
          <w:p w14:paraId="497A0F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0</w:t>
            </w:r>
          </w:p>
        </w:tc>
        <w:tc>
          <w:tcPr>
            <w:tcW w:w="274" w:type="pct"/>
          </w:tcPr>
          <w:p w14:paraId="6ABA4AE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07D8752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w:t>
            </w:r>
          </w:p>
        </w:tc>
        <w:tc>
          <w:tcPr>
            <w:tcW w:w="274" w:type="pct"/>
          </w:tcPr>
          <w:p w14:paraId="161449D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5</w:t>
            </w:r>
          </w:p>
        </w:tc>
        <w:tc>
          <w:tcPr>
            <w:tcW w:w="274" w:type="pct"/>
          </w:tcPr>
          <w:p w14:paraId="2360A42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2</w:t>
            </w:r>
          </w:p>
        </w:tc>
        <w:tc>
          <w:tcPr>
            <w:tcW w:w="274" w:type="pct"/>
          </w:tcPr>
          <w:p w14:paraId="4D8736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9</w:t>
            </w:r>
          </w:p>
        </w:tc>
        <w:tc>
          <w:tcPr>
            <w:tcW w:w="274" w:type="pct"/>
          </w:tcPr>
          <w:p w14:paraId="57468D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w:t>
            </w:r>
          </w:p>
        </w:tc>
        <w:tc>
          <w:tcPr>
            <w:tcW w:w="559" w:type="pct"/>
          </w:tcPr>
          <w:p w14:paraId="48A12D5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w:t>
            </w:r>
          </w:p>
        </w:tc>
        <w:tc>
          <w:tcPr>
            <w:tcW w:w="416" w:type="pct"/>
          </w:tcPr>
          <w:p w14:paraId="6A5624B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3</w:t>
            </w:r>
          </w:p>
        </w:tc>
      </w:tr>
      <w:tr w:rsidR="006A0C55" w:rsidRPr="009A3A34"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School</w:t>
            </w:r>
          </w:p>
        </w:tc>
        <w:tc>
          <w:tcPr>
            <w:tcW w:w="360" w:type="pct"/>
          </w:tcPr>
          <w:p w14:paraId="1B21AE6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w:t>
            </w:r>
          </w:p>
        </w:tc>
        <w:tc>
          <w:tcPr>
            <w:tcW w:w="360" w:type="pct"/>
          </w:tcPr>
          <w:p w14:paraId="762C81A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3</w:t>
            </w:r>
          </w:p>
        </w:tc>
        <w:tc>
          <w:tcPr>
            <w:tcW w:w="274" w:type="pct"/>
          </w:tcPr>
          <w:p w14:paraId="2476D48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7DC36E5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5</w:t>
            </w:r>
          </w:p>
        </w:tc>
        <w:tc>
          <w:tcPr>
            <w:tcW w:w="274" w:type="pct"/>
          </w:tcPr>
          <w:p w14:paraId="4D6D0E1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3</w:t>
            </w:r>
          </w:p>
        </w:tc>
        <w:tc>
          <w:tcPr>
            <w:tcW w:w="274" w:type="pct"/>
          </w:tcPr>
          <w:p w14:paraId="6BC381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4644FA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9</w:t>
            </w:r>
          </w:p>
        </w:tc>
        <w:tc>
          <w:tcPr>
            <w:tcW w:w="274" w:type="pct"/>
          </w:tcPr>
          <w:p w14:paraId="5F419D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2</w:t>
            </w:r>
          </w:p>
        </w:tc>
        <w:tc>
          <w:tcPr>
            <w:tcW w:w="274" w:type="pct"/>
          </w:tcPr>
          <w:p w14:paraId="733C7F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12</w:t>
            </w:r>
          </w:p>
        </w:tc>
        <w:tc>
          <w:tcPr>
            <w:tcW w:w="559" w:type="pct"/>
          </w:tcPr>
          <w:p w14:paraId="72ED394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81</w:t>
            </w:r>
          </w:p>
        </w:tc>
        <w:tc>
          <w:tcPr>
            <w:tcW w:w="416" w:type="pct"/>
          </w:tcPr>
          <w:p w14:paraId="11BBB7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2</w:t>
            </w:r>
          </w:p>
        </w:tc>
      </w:tr>
      <w:tr w:rsidR="006A0C55" w:rsidRPr="009A3A34"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raining/Apprenticeships</w:t>
            </w:r>
          </w:p>
        </w:tc>
        <w:tc>
          <w:tcPr>
            <w:tcW w:w="360" w:type="pct"/>
          </w:tcPr>
          <w:p w14:paraId="7DD2B98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6</w:t>
            </w:r>
          </w:p>
        </w:tc>
        <w:tc>
          <w:tcPr>
            <w:tcW w:w="360" w:type="pct"/>
          </w:tcPr>
          <w:p w14:paraId="1825364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5</w:t>
            </w:r>
          </w:p>
        </w:tc>
        <w:tc>
          <w:tcPr>
            <w:tcW w:w="274" w:type="pct"/>
          </w:tcPr>
          <w:p w14:paraId="66A03CE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7</w:t>
            </w:r>
          </w:p>
        </w:tc>
        <w:tc>
          <w:tcPr>
            <w:tcW w:w="274" w:type="pct"/>
          </w:tcPr>
          <w:p w14:paraId="2C4D2E1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8</w:t>
            </w:r>
          </w:p>
        </w:tc>
        <w:tc>
          <w:tcPr>
            <w:tcW w:w="274" w:type="pct"/>
          </w:tcPr>
          <w:p w14:paraId="27EE808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w:t>
            </w:r>
          </w:p>
        </w:tc>
        <w:tc>
          <w:tcPr>
            <w:tcW w:w="274" w:type="pct"/>
          </w:tcPr>
          <w:p w14:paraId="03C56FC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3</w:t>
            </w:r>
          </w:p>
        </w:tc>
        <w:tc>
          <w:tcPr>
            <w:tcW w:w="274" w:type="pct"/>
          </w:tcPr>
          <w:p w14:paraId="485E93C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5</w:t>
            </w:r>
          </w:p>
        </w:tc>
        <w:tc>
          <w:tcPr>
            <w:tcW w:w="274" w:type="pct"/>
          </w:tcPr>
          <w:p w14:paraId="6F588C7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w:t>
            </w:r>
          </w:p>
        </w:tc>
        <w:tc>
          <w:tcPr>
            <w:tcW w:w="274" w:type="pct"/>
          </w:tcPr>
          <w:p w14:paraId="33109FA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c>
          <w:tcPr>
            <w:tcW w:w="559" w:type="pct"/>
          </w:tcPr>
          <w:p w14:paraId="1FC959A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416" w:type="pct"/>
          </w:tcPr>
          <w:p w14:paraId="0A80436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6</w:t>
            </w:r>
          </w:p>
        </w:tc>
      </w:tr>
      <w:tr w:rsidR="006A0C55" w:rsidRPr="009A3A34"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Unemployment and OLF</w:t>
            </w:r>
          </w:p>
        </w:tc>
        <w:tc>
          <w:tcPr>
            <w:tcW w:w="360" w:type="pct"/>
          </w:tcPr>
          <w:p w14:paraId="0E7E982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w:t>
            </w:r>
          </w:p>
        </w:tc>
        <w:tc>
          <w:tcPr>
            <w:tcW w:w="360" w:type="pct"/>
          </w:tcPr>
          <w:p w14:paraId="299FDA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w:t>
            </w:r>
          </w:p>
        </w:tc>
        <w:tc>
          <w:tcPr>
            <w:tcW w:w="274" w:type="pct"/>
          </w:tcPr>
          <w:p w14:paraId="74885B6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274" w:type="pct"/>
          </w:tcPr>
          <w:p w14:paraId="2E284F4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w:t>
            </w:r>
          </w:p>
        </w:tc>
        <w:tc>
          <w:tcPr>
            <w:tcW w:w="274" w:type="pct"/>
          </w:tcPr>
          <w:p w14:paraId="5B76E3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7AF9543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4A20716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9ABA23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287BB08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559" w:type="pct"/>
          </w:tcPr>
          <w:p w14:paraId="2C2F6DD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416" w:type="pct"/>
          </w:tcPr>
          <w:p w14:paraId="3295287F"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7</w:t>
            </w:r>
          </w:p>
        </w:tc>
      </w:tr>
      <w:tr w:rsidR="006A0C55" w:rsidRPr="009A3A34"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Total</w:t>
            </w:r>
          </w:p>
        </w:tc>
        <w:tc>
          <w:tcPr>
            <w:tcW w:w="360" w:type="pct"/>
          </w:tcPr>
          <w:p w14:paraId="101F315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30</w:t>
            </w:r>
          </w:p>
        </w:tc>
        <w:tc>
          <w:tcPr>
            <w:tcW w:w="360" w:type="pct"/>
          </w:tcPr>
          <w:p w14:paraId="17B38ED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5</w:t>
            </w:r>
          </w:p>
        </w:tc>
        <w:tc>
          <w:tcPr>
            <w:tcW w:w="274" w:type="pct"/>
          </w:tcPr>
          <w:p w14:paraId="5E7BE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w:t>
            </w:r>
          </w:p>
        </w:tc>
        <w:tc>
          <w:tcPr>
            <w:tcW w:w="274" w:type="pct"/>
          </w:tcPr>
          <w:p w14:paraId="52F08CF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8</w:t>
            </w:r>
          </w:p>
        </w:tc>
        <w:tc>
          <w:tcPr>
            <w:tcW w:w="274" w:type="pct"/>
          </w:tcPr>
          <w:p w14:paraId="715CDE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3</w:t>
            </w:r>
          </w:p>
        </w:tc>
        <w:tc>
          <w:tcPr>
            <w:tcW w:w="274" w:type="pct"/>
          </w:tcPr>
          <w:p w14:paraId="12C2A8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6</w:t>
            </w:r>
          </w:p>
        </w:tc>
        <w:tc>
          <w:tcPr>
            <w:tcW w:w="274" w:type="pct"/>
          </w:tcPr>
          <w:p w14:paraId="50CAE54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5</w:t>
            </w:r>
          </w:p>
        </w:tc>
        <w:tc>
          <w:tcPr>
            <w:tcW w:w="274" w:type="pct"/>
          </w:tcPr>
          <w:p w14:paraId="12CB8E2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68</w:t>
            </w:r>
          </w:p>
        </w:tc>
        <w:tc>
          <w:tcPr>
            <w:tcW w:w="274" w:type="pct"/>
          </w:tcPr>
          <w:p w14:paraId="2618ECB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6</w:t>
            </w:r>
          </w:p>
        </w:tc>
        <w:tc>
          <w:tcPr>
            <w:tcW w:w="559" w:type="pct"/>
          </w:tcPr>
          <w:p w14:paraId="253F23E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93</w:t>
            </w:r>
          </w:p>
        </w:tc>
        <w:tc>
          <w:tcPr>
            <w:tcW w:w="416" w:type="pct"/>
          </w:tcPr>
          <w:p w14:paraId="0251C19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425</w:t>
            </w:r>
          </w:p>
        </w:tc>
      </w:tr>
    </w:tbl>
    <w:p w14:paraId="0EF036E6" w14:textId="77777777" w:rsidR="00B947F6" w:rsidRPr="009A3A34" w:rsidRDefault="00B947F6" w:rsidP="00B947F6">
      <w:pPr>
        <w:rPr>
          <w:rFonts w:ascii="Book Antiqua" w:hAnsi="Book Antiqua" w:cs="Times New Roman"/>
          <w:sz w:val="24"/>
          <w:szCs w:val="24"/>
        </w:rPr>
        <w:sectPr w:rsidR="00B947F6" w:rsidRPr="009A3A34" w:rsidSect="00E1481F">
          <w:pgSz w:w="16838" w:h="11906" w:orient="landscape"/>
          <w:pgMar w:top="1440" w:right="1440" w:bottom="1440" w:left="1440" w:header="709" w:footer="709" w:gutter="0"/>
          <w:cols w:space="708"/>
          <w:docGrid w:linePitch="360"/>
        </w:sectPr>
      </w:pPr>
    </w:p>
    <w:p w14:paraId="3076D9D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Sex</w:t>
      </w:r>
    </w:p>
    <w:p w14:paraId="5A8EEC9C" w14:textId="59C832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ex is a variable derived from sweep 0</w:t>
      </w:r>
      <w:r w:rsidR="00F02206" w:rsidRPr="009A3A34">
        <w:rPr>
          <w:rFonts w:ascii="Book Antiqua" w:hAnsi="Book Antiqua" w:cs="Times New Roman"/>
          <w:sz w:val="24"/>
          <w:szCs w:val="24"/>
        </w:rPr>
        <w:t xml:space="preserve"> [n622_4]</w:t>
      </w:r>
      <w:r w:rsidRPr="009A3A34">
        <w:rPr>
          <w:rFonts w:ascii="Book Antiqua" w:hAnsi="Book Antiqua" w:cs="Times New Roman"/>
          <w:sz w:val="24"/>
          <w:szCs w:val="24"/>
        </w:rPr>
        <w:t xml:space="preserve">. It’s inclusion for analysis is because during the timeframe of the NCDS, gender dynamics played an important role in economic activity. The evolution of part-time work, the differences in populations out of the labour force, and those choosing to go on to higher education are all influenced by sex according to previous literatur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1263,"uris":["http://zotero.org/users/8741181/items/XRPAJZSB"],"itemData":{"id":1263,"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nes, 1986; Gayle et al, 2009; Duckworth and Schoon, 2012; Dorsett and Lucchino,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ace</w:t>
      </w:r>
    </w:p>
    <w:p w14:paraId="09EB962E" w14:textId="6255912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95; Lindley, 1996; 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Race as a variable</w:t>
      </w:r>
      <w:r w:rsidR="00F02206" w:rsidRPr="009A3A34">
        <w:rPr>
          <w:rFonts w:ascii="Book Antiqua" w:hAnsi="Book Antiqua" w:cs="Times New Roman"/>
          <w:sz w:val="24"/>
          <w:szCs w:val="24"/>
        </w:rPr>
        <w:t xml:space="preserve"> [n2017]</w:t>
      </w:r>
      <w:r w:rsidRPr="009A3A34">
        <w:rPr>
          <w:rFonts w:ascii="Book Antiqua" w:hAnsi="Book Antiqua" w:cs="Times New Roman"/>
          <w:sz w:val="24"/>
          <w:szCs w:val="24"/>
        </w:rPr>
        <w:t xml:space="preserve"> for inclusion in this model however presents too many statistical issues to be an effective measure. </w:t>
      </w:r>
    </w:p>
    <w:p w14:paraId="35EFEBAA" w14:textId="6E02AB6A" w:rsidR="000E592F" w:rsidRPr="009A3A34" w:rsidRDefault="000E592F" w:rsidP="000B03CE">
      <w:pPr>
        <w:pStyle w:val="FootnoteText"/>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ssue with the NCDS data however is that white people make up 96%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w:t>
      </w:r>
      <w:r w:rsidRPr="009A3A34">
        <w:rPr>
          <w:rFonts w:ascii="Book Antiqua" w:hAnsi="Book Antiqua" w:cs="Times New Roman"/>
          <w:sz w:val="24"/>
          <w:szCs w:val="24"/>
        </w:rPr>
        <w:lastRenderedPageBreak/>
        <w:t>subsequent models. On top of these two primary concerns, a combined race category into white/non-white presents assumptions surrounding homogeneity within the non-white category that is not theoretically justifiable.</w:t>
      </w:r>
    </w:p>
    <w:p w14:paraId="2DED18E3"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Housing Tenure</w:t>
      </w:r>
    </w:p>
    <w:p w14:paraId="7BE07C73" w14:textId="330D88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Housing tenure has been used in previous analyses regarding educational attainment and labour market outcom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i Salvo and Ermisch, 1997; Duta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For subsequent analysis, tenure is a measure of whether an individual lives in their own home or not</w:t>
      </w:r>
      <w:r w:rsidR="000E592F" w:rsidRPr="009A3A34">
        <w:rPr>
          <w:rFonts w:ascii="Book Antiqua" w:hAnsi="Book Antiqua" w:cs="Times New Roman"/>
          <w:sz w:val="24"/>
          <w:szCs w:val="24"/>
        </w:rPr>
        <w:t xml:space="preserve"> [n1152]</w:t>
      </w:r>
      <w:r w:rsidRPr="009A3A34">
        <w:rPr>
          <w:rStyle w:val="FootnoteReference"/>
          <w:rFonts w:ascii="Book Antiqua" w:hAnsi="Book Antiqua" w:cs="Times New Roman"/>
          <w:sz w:val="24"/>
          <w:szCs w:val="24"/>
        </w:rPr>
        <w:footnoteReference w:id="6"/>
      </w:r>
      <w:r w:rsidRPr="009A3A34">
        <w:rPr>
          <w:rFonts w:ascii="Book Antiqua" w:hAnsi="Book Antiqua" w:cs="Times New Roman"/>
          <w:sz w:val="24"/>
          <w:szCs w:val="24"/>
        </w:rPr>
        <w:t xml:space="preserve">. Housing tenure enables the inclusion of a ‘consumption cleavag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Saunders, 2003, 202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Stratification and Socio-Economic Background: NS-SEC, CAMSIS, RGSC</w:t>
      </w:r>
    </w:p>
    <w:p w14:paraId="756F71E9" w14:textId="687E3FF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stratification is the persistence of inequalities which occur or are reified across gener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opforth, 2020: 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4C7F55F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ocio-economic background is a cornerstone of social </w:t>
      </w:r>
      <w:r w:rsidR="000E592F" w:rsidRPr="009A3A34">
        <w:rPr>
          <w:rFonts w:ascii="Book Antiqua" w:hAnsi="Book Antiqua" w:cs="Times New Roman"/>
          <w:sz w:val="24"/>
          <w:szCs w:val="24"/>
        </w:rPr>
        <w:t>stratification</w:t>
      </w:r>
      <w:r w:rsidRPr="009A3A34">
        <w:rPr>
          <w:rFonts w:ascii="Book Antiqua" w:hAnsi="Book Antiqua" w:cs="Times New Roman"/>
          <w:sz w:val="24"/>
          <w:szCs w:val="24"/>
        </w:rPr>
        <w:t xml:space="preserve">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05DB5FA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ocial class as a variable is one that has constant and consistent debate throughout sociological literature</w:t>
      </w:r>
      <w:r w:rsidR="000E592F" w:rsidRPr="009A3A34">
        <w:rPr>
          <w:rFonts w:ascii="Book Antiqua" w:hAnsi="Book Antiqua" w:cs="Times New Roman"/>
          <w:sz w:val="24"/>
          <w:szCs w:val="24"/>
        </w:rPr>
        <w:t xml:space="preserve"> </w:t>
      </w:r>
      <w:r w:rsidR="000E592F" w:rsidRPr="009A3A34">
        <w:rPr>
          <w:rFonts w:ascii="Book Antiqua" w:hAnsi="Book Antiqua" w:cs="Times New Roman"/>
          <w:sz w:val="24"/>
          <w:szCs w:val="24"/>
        </w:rPr>
        <w:fldChar w:fldCharType="begin"/>
      </w:r>
      <w:r w:rsidR="000E592F" w:rsidRPr="009A3A34">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Bottero, 2004)</w:t>
      </w:r>
      <w:r w:rsidR="000E592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35702A1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 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ultiple measures of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are reflected upon. This following section seeks to establish the major measures of social class and weigh their common strengths and weaknesses, which may affect model parsimony. </w:t>
      </w:r>
    </w:p>
    <w:p w14:paraId="16A3B20A" w14:textId="1476B48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nger-term structural transformations of society will alter the underlying distribution of stratification over ti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 191)</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e Treiman constant</w:t>
      </w:r>
      <w:r w:rsidRPr="009A3A34">
        <w:rPr>
          <w:rStyle w:val="FootnoteReference"/>
          <w:rFonts w:ascii="Book Antiqua" w:hAnsi="Book Antiqua" w:cs="Times New Roman"/>
          <w:sz w:val="24"/>
          <w:szCs w:val="24"/>
        </w:rPr>
        <w:footnoteReference w:id="7"/>
      </w:r>
      <w:r w:rsidRPr="009A3A34">
        <w:rPr>
          <w:rFonts w:ascii="Book Antiqua" w:hAnsi="Book Antiqua" w:cs="Times New Roman"/>
          <w:sz w:val="24"/>
          <w:szCs w:val="24"/>
        </w:rPr>
        <w:t xml:space="preserve"> is oft</w:t>
      </w:r>
      <w:r w:rsidR="000E592F" w:rsidRPr="009A3A34">
        <w:rPr>
          <w:rFonts w:ascii="Book Antiqua" w:hAnsi="Book Antiqua" w:cs="Times New Roman"/>
          <w:sz w:val="24"/>
          <w:szCs w:val="24"/>
        </w:rPr>
        <w:t>en</w:t>
      </w:r>
      <w:r w:rsidRPr="009A3A34">
        <w:rPr>
          <w:rFonts w:ascii="Book Antiqua" w:hAnsi="Book Antiqua" w:cs="Times New Roman"/>
          <w:sz w:val="24"/>
          <w:szCs w:val="24"/>
        </w:rPr>
        <w:t xml:space="preserve"> hailed as the single most important empirical generalisation to be confirmed through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Lambert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200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61D715D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occupational coding measures for father’s socio-economic position using a variety of meas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The measures provided are the Registrar General Class Schema</w:t>
      </w:r>
      <w:r w:rsidR="002542DF" w:rsidRPr="009A3A34">
        <w:rPr>
          <w:rFonts w:ascii="Book Antiqua" w:hAnsi="Book Antiqua" w:cs="Times New Roman"/>
          <w:sz w:val="24"/>
          <w:szCs w:val="24"/>
        </w:rPr>
        <w:t xml:space="preserve"> (RGSC)</w:t>
      </w:r>
      <w:r w:rsidRPr="009A3A34">
        <w:rPr>
          <w:rFonts w:ascii="Book Antiqua" w:hAnsi="Book Antiqua" w:cs="Times New Roman"/>
          <w:sz w:val="24"/>
          <w:szCs w:val="24"/>
        </w:rPr>
        <w:t>, National Statistics Socio-Economic Classification</w:t>
      </w:r>
      <w:r w:rsidR="002542DF" w:rsidRPr="009A3A34">
        <w:rPr>
          <w:rFonts w:ascii="Book Antiqua" w:hAnsi="Book Antiqua" w:cs="Times New Roman"/>
          <w:sz w:val="24"/>
          <w:szCs w:val="24"/>
        </w:rPr>
        <w:t xml:space="preserve"> (NS-SEC)</w:t>
      </w:r>
      <w:r w:rsidRPr="009A3A34">
        <w:rPr>
          <w:rFonts w:ascii="Book Antiqua" w:hAnsi="Book Antiqua" w:cs="Times New Roman"/>
          <w:sz w:val="24"/>
          <w:szCs w:val="24"/>
        </w:rPr>
        <w:t>, and the Cambridge Social interaction and Stratification scale</w:t>
      </w:r>
      <w:r w:rsidR="002542DF" w:rsidRPr="009A3A34">
        <w:rPr>
          <w:rFonts w:ascii="Book Antiqua" w:hAnsi="Book Antiqua" w:cs="Times New Roman"/>
          <w:sz w:val="24"/>
          <w:szCs w:val="24"/>
        </w:rPr>
        <w:t xml:space="preserve"> (CAMSIS)</w:t>
      </w:r>
      <w:r w:rsidRPr="009A3A34">
        <w:rPr>
          <w:rFonts w:ascii="Book Antiqua" w:hAnsi="Book Antiqua" w:cs="Times New Roman"/>
          <w:sz w:val="24"/>
          <w:szCs w:val="24"/>
        </w:rPr>
        <w:t xml:space="preserve">. Occupational </w:t>
      </w:r>
      <w:r w:rsidR="000E592F" w:rsidRPr="009A3A34">
        <w:rPr>
          <w:rFonts w:ascii="Book Antiqua" w:hAnsi="Book Antiqua" w:cs="Times New Roman"/>
          <w:sz w:val="24"/>
          <w:szCs w:val="24"/>
        </w:rPr>
        <w:t>codes</w:t>
      </w:r>
      <w:r w:rsidRPr="009A3A34">
        <w:rPr>
          <w:rFonts w:ascii="Book Antiqua" w:hAnsi="Book Antiqua" w:cs="Times New Roman"/>
          <w:sz w:val="24"/>
          <w:szCs w:val="24"/>
        </w:rPr>
        <w:t xml:space="preserve"> were </w:t>
      </w:r>
      <w:r w:rsidR="000E592F" w:rsidRPr="009A3A34">
        <w:rPr>
          <w:rFonts w:ascii="Book Antiqua" w:hAnsi="Book Antiqua" w:cs="Times New Roman"/>
          <w:sz w:val="24"/>
          <w:szCs w:val="24"/>
        </w:rPr>
        <w:t>constructed for parents of NCDS youth</w:t>
      </w:r>
      <w:r w:rsidRPr="009A3A34">
        <w:rPr>
          <w:rFonts w:ascii="Book Antiqua" w:hAnsi="Book Antiqua" w:cs="Times New Roman"/>
          <w:sz w:val="24"/>
          <w:szCs w:val="24"/>
        </w:rPr>
        <w:t xml:space="preserve"> in 1969. Unfortunately, no such occupational measures were taken for mothers making it impossible to employ a </w:t>
      </w:r>
      <w:r w:rsidR="000E592F" w:rsidRPr="009A3A34">
        <w:rPr>
          <w:rFonts w:ascii="Book Antiqua" w:hAnsi="Book Antiqua" w:cs="Times New Roman"/>
          <w:sz w:val="24"/>
          <w:szCs w:val="24"/>
        </w:rPr>
        <w:t>semi-</w:t>
      </w:r>
      <w:r w:rsidRPr="009A3A34">
        <w:rPr>
          <w:rFonts w:ascii="Book Antiqua" w:hAnsi="Book Antiqua" w:cs="Times New Roman"/>
          <w:sz w:val="24"/>
          <w:szCs w:val="24"/>
        </w:rPr>
        <w:t xml:space="preserve">dominance approach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Connelly, Gayle and Lambert, 2016)</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The first occupational measure gives a full six class categorisation</w:t>
      </w:r>
      <w:r w:rsidRPr="009A3A34">
        <w:rPr>
          <w:rStyle w:val="FootnoteReference"/>
          <w:rFonts w:ascii="Book Antiqua" w:hAnsi="Book Antiqua" w:cs="Times New Roman"/>
          <w:sz w:val="24"/>
          <w:szCs w:val="24"/>
        </w:rPr>
        <w:footnoteReference w:id="8"/>
      </w:r>
      <w:r w:rsidRPr="009A3A34">
        <w:rPr>
          <w:rFonts w:ascii="Book Antiqua" w:hAnsi="Book Antiqua" w:cs="Times New Roman"/>
          <w:sz w:val="24"/>
          <w:szCs w:val="24"/>
        </w:rPr>
        <w:t xml:space="preserve">. The last measure is continuous and as such no recoding was required. The occupational coding conducting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as subsequently merged with the main data of sweeps 0-4 (up until age 23). The occupational coding data was then cleaned and re-coded into relevant schemas</w:t>
      </w:r>
      <w:r w:rsidR="00E9298D"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 </w:t>
      </w:r>
    </w:p>
    <w:p w14:paraId="7D2345A8" w14:textId="7360FC98" w:rsidR="00B947F6" w:rsidRPr="009A3A34" w:rsidRDefault="000E592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used</w:t>
      </w:r>
      <w:r w:rsidR="00B947F6" w:rsidRPr="009A3A34">
        <w:rPr>
          <w:rFonts w:ascii="Book Antiqua" w:hAnsi="Book Antiqua" w:cs="Times New Roman"/>
          <w:sz w:val="24"/>
          <w:szCs w:val="24"/>
        </w:rPr>
        <w:t xml:space="preserve"> for subsequent analysis are all considered socio-economic variables. Two are social class schemas and one is a stratification scale. Multiple socio-economic measures are considered to see whether there are different </w:t>
      </w:r>
      <w:r w:rsidR="00B947F6" w:rsidRPr="009A3A34">
        <w:rPr>
          <w:rFonts w:ascii="Book Antiqua" w:hAnsi="Book Antiqua" w:cs="Times New Roman"/>
          <w:sz w:val="24"/>
          <w:szCs w:val="24"/>
        </w:rPr>
        <w:lastRenderedPageBreak/>
        <w:t xml:space="preserve">patterns for different dimensions of social stratification both within cohorts and across them by comparing between cohort substantive findings. </w:t>
      </w:r>
    </w:p>
    <w:p w14:paraId="4D3428BB" w14:textId="015390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ational for including the RGSC, NS-SEC, and CAMSIS </w:t>
      </w:r>
      <w:r w:rsidR="00E9298D" w:rsidRPr="009A3A34">
        <w:rPr>
          <w:rFonts w:ascii="Book Antiqua" w:hAnsi="Book Antiqua" w:cs="Times New Roman"/>
          <w:sz w:val="24"/>
          <w:szCs w:val="24"/>
        </w:rPr>
        <w:t>is</w:t>
      </w:r>
      <w:r w:rsidR="002542DF" w:rsidRPr="009A3A34">
        <w:rPr>
          <w:rFonts w:ascii="Book Antiqua" w:hAnsi="Book Antiqua" w:cs="Times New Roman"/>
          <w:sz w:val="24"/>
          <w:szCs w:val="24"/>
        </w:rPr>
        <w:t xml:space="preserve"> based on an attempt to analyse the </w:t>
      </w:r>
      <w:r w:rsidR="000B03CE" w:rsidRPr="009A3A34">
        <w:rPr>
          <w:rFonts w:ascii="Book Antiqua" w:hAnsi="Book Antiqua" w:cs="Times New Roman"/>
          <w:sz w:val="24"/>
          <w:szCs w:val="24"/>
        </w:rPr>
        <w:t>impact</w:t>
      </w:r>
      <w:r w:rsidR="002542DF" w:rsidRPr="009A3A34">
        <w:rPr>
          <w:rFonts w:ascii="Book Antiqua" w:hAnsi="Book Antiqua" w:cs="Times New Roman"/>
          <w:sz w:val="24"/>
          <w:szCs w:val="24"/>
        </w:rPr>
        <w:t xml:space="preserve"> that different social stratification measures have upon a given model</w:t>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e data </w:t>
      </w:r>
      <w:r w:rsidR="000B03CE" w:rsidRPr="009A3A34">
        <w:rPr>
          <w:rFonts w:ascii="Book Antiqua" w:hAnsi="Book Antiqua" w:cs="Times New Roman"/>
          <w:sz w:val="24"/>
          <w:szCs w:val="24"/>
        </w:rPr>
        <w:t>provided</w:t>
      </w:r>
      <w:r w:rsidR="002542DF" w:rsidRPr="009A3A34">
        <w:rPr>
          <w:rFonts w:ascii="Book Antiqua" w:hAnsi="Book Antiqua" w:cs="Times New Roman"/>
          <w:sz w:val="24"/>
          <w:szCs w:val="24"/>
        </w:rPr>
        <w:t xml:space="preserve"> by the NCDS and occupational coding data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002542DF" w:rsidRPr="009A3A34">
        <w:rPr>
          <w:rFonts w:ascii="Book Antiqua" w:hAnsi="Book Antiqua" w:cs="Times New Roman"/>
          <w:sz w:val="24"/>
          <w:szCs w:val="24"/>
        </w:rPr>
        <w:t xml:space="preserve"> provides a limited amount of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variables to be constructed. NS-SEC, RGSC, and CAMSIS are the most practically effective social stratification measures to be able to be constructed using the NCDS dataset.</w:t>
      </w:r>
      <w:r w:rsidRPr="009A3A34">
        <w:rPr>
          <w:rFonts w:ascii="Book Antiqua" w:hAnsi="Book Antiqua" w:cs="Times New Roman"/>
          <w:sz w:val="24"/>
          <w:szCs w:val="24"/>
        </w:rPr>
        <w:t xml:space="preserve"> </w:t>
      </w:r>
      <w:r w:rsidR="002542DF" w:rsidRPr="009A3A34">
        <w:rPr>
          <w:rFonts w:ascii="Book Antiqua" w:hAnsi="Book Antiqua" w:cs="Times New Roman"/>
          <w:sz w:val="24"/>
          <w:szCs w:val="24"/>
        </w:rPr>
        <w:t xml:space="preserve">Even when constructing these </w:t>
      </w:r>
      <w:r w:rsidR="000B03CE" w:rsidRPr="009A3A34">
        <w:rPr>
          <w:rFonts w:ascii="Book Antiqua" w:hAnsi="Book Antiqua" w:cs="Times New Roman"/>
          <w:sz w:val="24"/>
          <w:szCs w:val="24"/>
        </w:rPr>
        <w:t>specific</w:t>
      </w:r>
      <w:r w:rsidR="002542DF"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measures, issues were encountered. For example, NS-SEC was forced to use a simplified coding scheme due to lack of information regarding </w:t>
      </w:r>
      <w:r w:rsidR="000B03CE" w:rsidRPr="009A3A34">
        <w:rPr>
          <w:rFonts w:ascii="Book Antiqua" w:hAnsi="Book Antiqua" w:cs="Times New Roman"/>
          <w:sz w:val="24"/>
          <w:szCs w:val="24"/>
        </w:rPr>
        <w:t>fathers’</w:t>
      </w:r>
      <w:r w:rsidR="002542DF" w:rsidRPr="009A3A34">
        <w:rPr>
          <w:rFonts w:ascii="Book Antiqua" w:hAnsi="Book Antiqua" w:cs="Times New Roman"/>
          <w:sz w:val="24"/>
          <w:szCs w:val="24"/>
        </w:rPr>
        <w:t xml:space="preserve"> occupational status. </w:t>
      </w:r>
      <w:r w:rsidRPr="009A3A34">
        <w:rPr>
          <w:rFonts w:ascii="Book Antiqua" w:hAnsi="Book Antiqua" w:cs="Times New Roman"/>
          <w:sz w:val="24"/>
          <w:szCs w:val="24"/>
        </w:rPr>
        <w:t>An occupational coding file is provided for Sweep Two of the NCDS which enables the construction of the full RGSC and NS-SEC social class schemas as well as CAMSIS</w:t>
      </w:r>
      <w:r w:rsidR="002542DF" w:rsidRPr="009A3A34">
        <w:rPr>
          <w:rFonts w:ascii="Book Antiqua" w:hAnsi="Book Antiqua" w:cs="Times New Roman"/>
          <w:sz w:val="24"/>
          <w:szCs w:val="24"/>
        </w:rPr>
        <w:t xml:space="preserve">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50B5A95"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egistrar General Class Schema</w:t>
      </w:r>
    </w:p>
    <w:p w14:paraId="11B76895" w14:textId="6981E6E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is measure of social stratification was </w:t>
      </w:r>
      <w:r w:rsidR="00572129" w:rsidRPr="009A3A34">
        <w:rPr>
          <w:rFonts w:ascii="Book Antiqua" w:hAnsi="Book Antiqua" w:cs="Times New Roman"/>
          <w:sz w:val="24"/>
          <w:szCs w:val="24"/>
        </w:rPr>
        <w:t xml:space="preserve">later re-developed in 1921 and again in 1928 by stating that class was more closely equated with occupation than material factors of income or wealth in explaining certain </w:t>
      </w:r>
      <w:r w:rsidR="00572129" w:rsidRPr="009A3A34">
        <w:rPr>
          <w:rFonts w:ascii="Book Antiqua" w:hAnsi="Book Antiqua" w:cs="Times New Roman"/>
          <w:sz w:val="24"/>
          <w:szCs w:val="24"/>
        </w:rPr>
        <w:lastRenderedPageBreak/>
        <w:t>phenomena</w:t>
      </w:r>
      <w:r w:rsidR="00572129" w:rsidRPr="009A3A34">
        <w:rPr>
          <w:rStyle w:val="FootnoteReference"/>
          <w:rFonts w:ascii="Book Antiqua" w:hAnsi="Book Antiqua" w:cs="Times New Roman"/>
          <w:sz w:val="24"/>
          <w:szCs w:val="24"/>
        </w:rPr>
        <w:footnoteReference w:id="9"/>
      </w:r>
      <w:r w:rsidR="00572129" w:rsidRPr="009A3A34">
        <w:rPr>
          <w:rFonts w:ascii="Book Antiqua" w:hAnsi="Book Antiqua" w:cs="Times New Roman"/>
          <w:sz w:val="24"/>
          <w:szCs w:val="24"/>
        </w:rPr>
        <w:t xml:space="preserve">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Stevenson, 1928)</w:t>
      </w:r>
      <w:r w:rsidR="00572129" w:rsidRPr="009A3A34">
        <w:rPr>
          <w:rFonts w:ascii="Book Antiqua" w:hAnsi="Book Antiqua" w:cs="Times New Roman"/>
          <w:sz w:val="24"/>
          <w:szCs w:val="24"/>
        </w:rPr>
        <w:fldChar w:fldCharType="end"/>
      </w:r>
      <w:r w:rsidR="00572129" w:rsidRPr="009A3A34">
        <w:rPr>
          <w:rFonts w:ascii="Book Antiqua" w:hAnsi="Book Antiqua" w:cs="Times New Roman"/>
          <w:sz w:val="24"/>
          <w:szCs w:val="24"/>
        </w:rPr>
        <w:t>.</w:t>
      </w:r>
      <w:r w:rsidRPr="009A3A34">
        <w:rPr>
          <w:rFonts w:ascii="Book Antiqua" w:hAnsi="Book Antiqua" w:cs="Times New Roman"/>
          <w:sz w:val="24"/>
          <w:szCs w:val="24"/>
        </w:rPr>
        <w:t xml:space="preserve"> The measure is built upon the assumption that society is graded based upon a hierarchy of occupations</w:t>
      </w:r>
      <w:r w:rsidR="00572129" w:rsidRPr="009A3A34">
        <w:rPr>
          <w:rFonts w:ascii="Book Antiqua" w:hAnsi="Book Antiqua" w:cs="Times New Roman"/>
          <w:sz w:val="24"/>
          <w:szCs w:val="24"/>
        </w:rPr>
        <w:t xml:space="preserve"> </w:t>
      </w:r>
      <w:r w:rsidRPr="009A3A34">
        <w:rPr>
          <w:rFonts w:ascii="Book Antiqua" w:hAnsi="Book Antiqua" w:cs="Times New Roman"/>
          <w:sz w:val="24"/>
          <w:szCs w:val="24"/>
        </w:rPr>
        <w:t>(Murray 2011: 67). The schema is broken into six distinction categories and rages from unskilled manual occupation to higher level professionals (ibid). The RGSC once formed the basis of all commonly used social classifications within Britain (Szreter 1984: 523). With, alternative measures, such as the National Statistics Socio-Economic Classification have risen to prominence. The RGSC</w:t>
      </w:r>
      <w:r w:rsidR="00572129" w:rsidRPr="009A3A34">
        <w:rPr>
          <w:rFonts w:ascii="Book Antiqua" w:hAnsi="Book Antiqua" w:cs="Times New Roman"/>
          <w:sz w:val="24"/>
          <w:szCs w:val="24"/>
        </w:rPr>
        <w:t xml:space="preserve"> has been used within social stratification research and is often included as a measure of social class in datasets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Gregg, 2012)</w:t>
      </w:r>
      <w:r w:rsidR="00572129"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GSC first being developed in 1911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zFA1snqp","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eans that as a measure of social-stratification, it had existed for 47 years prior to the </w:t>
      </w:r>
      <w:r w:rsidR="00572129" w:rsidRPr="009A3A34">
        <w:rPr>
          <w:rFonts w:ascii="Book Antiqua" w:hAnsi="Book Antiqua" w:cs="Times New Roman"/>
          <w:sz w:val="24"/>
          <w:szCs w:val="24"/>
        </w:rPr>
        <w:t>existence</w:t>
      </w:r>
      <w:r w:rsidRPr="009A3A34">
        <w:rPr>
          <w:rFonts w:ascii="Book Antiqua" w:hAnsi="Book Antiqua" w:cs="Times New Roman"/>
          <w:sz w:val="24"/>
          <w:szCs w:val="24"/>
        </w:rPr>
        <w:t xml:space="preserve">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79F9AD4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GSC rests upon a theoretical assumption that social inequality exists within society </w:t>
      </w:r>
      <w:r w:rsidR="00E9298D" w:rsidRPr="009A3A34">
        <w:rPr>
          <w:rFonts w:ascii="Book Antiqua" w:hAnsi="Book Antiqua" w:cs="Times New Roman"/>
          <w:sz w:val="24"/>
          <w:szCs w:val="24"/>
        </w:rPr>
        <w:t xml:space="preserve">and that individuals are socially stratified by unequal reward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zreter, 198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eneral’s Social Classes and the Cambridge Scale","title-short":"Class, stratification and inequalities in health","volume":"21","author":[{"family":"Prandy","given":"Kenneth"}],"issued":{"date-parts":[["1999",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randy, 1999: 46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assumption is baked into the theoretical </w:t>
      </w:r>
      <w:r w:rsidRPr="009A3A34">
        <w:rPr>
          <w:rFonts w:ascii="Book Antiqua" w:hAnsi="Book Antiqua" w:cs="Times New Roman"/>
          <w:sz w:val="24"/>
          <w:szCs w:val="24"/>
        </w:rPr>
        <w:lastRenderedPageBreak/>
        <w:t xml:space="preserve">implications of a unidimensional hierarchy mentioned above. </w:t>
      </w:r>
      <w:r w:rsidR="00572129" w:rsidRPr="009A3A34">
        <w:rPr>
          <w:rFonts w:ascii="Book Antiqua" w:hAnsi="Book Antiqua" w:cs="Times New Roman"/>
          <w:sz w:val="24"/>
          <w:szCs w:val="24"/>
        </w:rPr>
        <w:t xml:space="preserve">The RGSC schema also follows an </w:t>
      </w:r>
      <w:r w:rsidR="000B03CE" w:rsidRPr="009A3A34">
        <w:rPr>
          <w:rFonts w:ascii="Book Antiqua" w:hAnsi="Book Antiqua" w:cs="Times New Roman"/>
          <w:sz w:val="24"/>
          <w:szCs w:val="24"/>
        </w:rPr>
        <w:t>explicit</w:t>
      </w:r>
      <w:r w:rsidR="00572129" w:rsidRPr="009A3A34">
        <w:rPr>
          <w:rFonts w:ascii="Book Antiqua" w:hAnsi="Book Antiqua" w:cs="Times New Roman"/>
          <w:sz w:val="24"/>
          <w:szCs w:val="24"/>
        </w:rPr>
        <w:t xml:space="preserve"> hierarchical ordering that is split into two halves: a non-manual dimension at the top half of the scheme and a manual dimension at the bottom half of the scheme, as seen via table 1.5. </w:t>
      </w:r>
    </w:p>
    <w:p w14:paraId="6A873C82" w14:textId="234A0C63"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RGSC class schema is detailed below: </w:t>
      </w:r>
    </w:p>
    <w:p w14:paraId="6FF8D5F8" w14:textId="234A0C63" w:rsidR="00C4762D" w:rsidRPr="009A3A34" w:rsidRDefault="00C4762D" w:rsidP="009A3A34">
      <w:pPr>
        <w:pStyle w:val="Caption"/>
        <w:keepNext/>
        <w:spacing w:line="480" w:lineRule="auto"/>
        <w:rPr>
          <w:rFonts w:ascii="Book Antiqua" w:hAnsi="Book Antiqua" w:cs="Times New Roman"/>
          <w:color w:val="auto"/>
          <w:sz w:val="24"/>
          <w:szCs w:val="24"/>
        </w:rPr>
      </w:pPr>
      <w:bookmarkStart w:id="23" w:name="_Toc146487743"/>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RGSC Class Schema</w:t>
      </w:r>
      <w:bookmarkEnd w:id="23"/>
    </w:p>
    <w:tbl>
      <w:tblPr>
        <w:tblStyle w:val="GridTable6Colorful"/>
        <w:tblW w:w="0" w:type="auto"/>
        <w:tblLook w:val="04A0" w:firstRow="1" w:lastRow="0" w:firstColumn="1" w:lastColumn="0" w:noHBand="0" w:noVBand="1"/>
      </w:tblPr>
      <w:tblGrid>
        <w:gridCol w:w="1959"/>
        <w:gridCol w:w="2139"/>
        <w:gridCol w:w="2621"/>
        <w:gridCol w:w="2297"/>
      </w:tblGrid>
      <w:tr w:rsidR="006A0C55" w:rsidRPr="009A3A34"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9A3A34" w:rsidRDefault="00572129" w:rsidP="00E1481F">
            <w:pPr>
              <w:rPr>
                <w:rFonts w:ascii="Book Antiqua" w:hAnsi="Book Antiqua" w:cs="Times New Roman"/>
                <w:color w:val="auto"/>
                <w:sz w:val="24"/>
                <w:szCs w:val="24"/>
              </w:rPr>
            </w:pPr>
          </w:p>
        </w:tc>
        <w:tc>
          <w:tcPr>
            <w:tcW w:w="2139" w:type="dxa"/>
          </w:tcPr>
          <w:p w14:paraId="65273F99" w14:textId="42B4EB1E"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ass</w:t>
            </w:r>
          </w:p>
        </w:tc>
        <w:tc>
          <w:tcPr>
            <w:tcW w:w="2621" w:type="dxa"/>
          </w:tcPr>
          <w:p w14:paraId="2DBFBF8D"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Occupations</w:t>
            </w:r>
          </w:p>
        </w:tc>
        <w:tc>
          <w:tcPr>
            <w:tcW w:w="2297" w:type="dxa"/>
          </w:tcPr>
          <w:p w14:paraId="30245E70"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Non-Manual</w:t>
            </w:r>
          </w:p>
        </w:tc>
        <w:tc>
          <w:tcPr>
            <w:tcW w:w="2139" w:type="dxa"/>
          </w:tcPr>
          <w:p w14:paraId="212448E4" w14:textId="47FDD742"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w:t>
            </w:r>
          </w:p>
        </w:tc>
        <w:tc>
          <w:tcPr>
            <w:tcW w:w="2621" w:type="dxa"/>
          </w:tcPr>
          <w:p w14:paraId="080D2314"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rofessional Occupations</w:t>
            </w:r>
          </w:p>
        </w:tc>
        <w:tc>
          <w:tcPr>
            <w:tcW w:w="2297" w:type="dxa"/>
          </w:tcPr>
          <w:p w14:paraId="7B077E58"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ccountant</w:t>
            </w:r>
          </w:p>
        </w:tc>
      </w:tr>
      <w:tr w:rsidR="006A0C55" w:rsidRPr="009A3A34"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9A3A34" w:rsidRDefault="00572129" w:rsidP="00E1481F">
            <w:pPr>
              <w:rPr>
                <w:rFonts w:ascii="Book Antiqua" w:hAnsi="Book Antiqua" w:cs="Times New Roman"/>
                <w:color w:val="auto"/>
                <w:sz w:val="24"/>
                <w:szCs w:val="24"/>
              </w:rPr>
            </w:pPr>
          </w:p>
        </w:tc>
        <w:tc>
          <w:tcPr>
            <w:tcW w:w="2139" w:type="dxa"/>
          </w:tcPr>
          <w:p w14:paraId="781D990F" w14:textId="28B984C8"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w:t>
            </w:r>
          </w:p>
        </w:tc>
        <w:tc>
          <w:tcPr>
            <w:tcW w:w="2621" w:type="dxa"/>
          </w:tcPr>
          <w:p w14:paraId="2285C3F2"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2297" w:type="dxa"/>
          </w:tcPr>
          <w:p w14:paraId="00BAD92F"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lice Officer</w:t>
            </w:r>
          </w:p>
        </w:tc>
      </w:tr>
      <w:tr w:rsidR="006A0C55" w:rsidRPr="009A3A34"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9A3A34" w:rsidRDefault="00572129" w:rsidP="00E1481F">
            <w:pPr>
              <w:rPr>
                <w:rFonts w:ascii="Book Antiqua" w:hAnsi="Book Antiqua" w:cs="Times New Roman"/>
                <w:color w:val="auto"/>
                <w:sz w:val="24"/>
                <w:szCs w:val="24"/>
              </w:rPr>
            </w:pPr>
          </w:p>
        </w:tc>
        <w:tc>
          <w:tcPr>
            <w:tcW w:w="2139" w:type="dxa"/>
          </w:tcPr>
          <w:p w14:paraId="4B17FDA5" w14:textId="3EC36128"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N</w:t>
            </w:r>
          </w:p>
        </w:tc>
        <w:tc>
          <w:tcPr>
            <w:tcW w:w="2621" w:type="dxa"/>
          </w:tcPr>
          <w:p w14:paraId="726A8C40"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Non-Manual Occupations</w:t>
            </w:r>
          </w:p>
        </w:tc>
        <w:tc>
          <w:tcPr>
            <w:tcW w:w="2297" w:type="dxa"/>
          </w:tcPr>
          <w:p w14:paraId="7C936B95"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rical Worker</w:t>
            </w:r>
          </w:p>
        </w:tc>
      </w:tr>
      <w:tr w:rsidR="006A0C55" w:rsidRPr="009A3A34"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Manual</w:t>
            </w:r>
          </w:p>
        </w:tc>
        <w:tc>
          <w:tcPr>
            <w:tcW w:w="2139" w:type="dxa"/>
          </w:tcPr>
          <w:p w14:paraId="2E872840" w14:textId="224CAC15"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M</w:t>
            </w:r>
          </w:p>
        </w:tc>
        <w:tc>
          <w:tcPr>
            <w:tcW w:w="2621" w:type="dxa"/>
          </w:tcPr>
          <w:p w14:paraId="121FEB3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Manual Occupations</w:t>
            </w:r>
          </w:p>
        </w:tc>
        <w:tc>
          <w:tcPr>
            <w:tcW w:w="2297" w:type="dxa"/>
          </w:tcPr>
          <w:p w14:paraId="6D8FF0F3"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utcher</w:t>
            </w:r>
          </w:p>
        </w:tc>
      </w:tr>
      <w:tr w:rsidR="006A0C55" w:rsidRPr="009A3A34"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9A3A34" w:rsidRDefault="00572129" w:rsidP="00E1481F">
            <w:pPr>
              <w:rPr>
                <w:rFonts w:ascii="Book Antiqua" w:hAnsi="Book Antiqua" w:cs="Times New Roman"/>
                <w:color w:val="auto"/>
                <w:sz w:val="24"/>
                <w:szCs w:val="24"/>
              </w:rPr>
            </w:pPr>
          </w:p>
        </w:tc>
        <w:tc>
          <w:tcPr>
            <w:tcW w:w="2139" w:type="dxa"/>
          </w:tcPr>
          <w:p w14:paraId="2B361B8A" w14:textId="29936353"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V</w:t>
            </w:r>
          </w:p>
        </w:tc>
        <w:tc>
          <w:tcPr>
            <w:tcW w:w="2621" w:type="dxa"/>
          </w:tcPr>
          <w:p w14:paraId="55CB4836"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tly Skilled Occupations</w:t>
            </w:r>
          </w:p>
        </w:tc>
        <w:tc>
          <w:tcPr>
            <w:tcW w:w="2297" w:type="dxa"/>
          </w:tcPr>
          <w:p w14:paraId="729E199A"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stal Worker</w:t>
            </w:r>
          </w:p>
        </w:tc>
      </w:tr>
      <w:tr w:rsidR="006A0C55" w:rsidRPr="009A3A34"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9A3A34" w:rsidRDefault="00572129" w:rsidP="00E1481F">
            <w:pPr>
              <w:rPr>
                <w:rFonts w:ascii="Book Antiqua" w:hAnsi="Book Antiqua" w:cs="Times New Roman"/>
                <w:color w:val="auto"/>
                <w:sz w:val="24"/>
                <w:szCs w:val="24"/>
              </w:rPr>
            </w:pPr>
          </w:p>
        </w:tc>
        <w:tc>
          <w:tcPr>
            <w:tcW w:w="2139" w:type="dxa"/>
          </w:tcPr>
          <w:p w14:paraId="3099BE85" w14:textId="02C0C7B6"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V</w:t>
            </w:r>
          </w:p>
        </w:tc>
        <w:tc>
          <w:tcPr>
            <w:tcW w:w="2621" w:type="dxa"/>
          </w:tcPr>
          <w:p w14:paraId="152EC34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Unskilled Occupations</w:t>
            </w:r>
          </w:p>
        </w:tc>
        <w:tc>
          <w:tcPr>
            <w:tcW w:w="2297" w:type="dxa"/>
          </w:tcPr>
          <w:p w14:paraId="3E06D8F5"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abourer</w:t>
            </w:r>
          </w:p>
        </w:tc>
      </w:tr>
    </w:tbl>
    <w:p w14:paraId="3DE514FB" w14:textId="77777777" w:rsidR="00B947F6" w:rsidRPr="009A3A34" w:rsidRDefault="00B947F6" w:rsidP="00B947F6">
      <w:pPr>
        <w:rPr>
          <w:rFonts w:ascii="Book Antiqua" w:hAnsi="Book Antiqua" w:cs="Times New Roman"/>
          <w:sz w:val="24"/>
          <w:szCs w:val="24"/>
        </w:rPr>
      </w:pPr>
    </w:p>
    <w:p w14:paraId="1862B8DA" w14:textId="5CA1919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provides occupational codes taken in 1969 – these codes are SOC2000</w:t>
      </w:r>
      <w:r w:rsidR="00677419" w:rsidRPr="009A3A34">
        <w:rPr>
          <w:rFonts w:ascii="Book Antiqua" w:hAnsi="Book Antiqua" w:cs="Times New Roman"/>
          <w:sz w:val="24"/>
          <w:szCs w:val="24"/>
        </w:rPr>
        <w:t xml:space="preserve"> and SOC90</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00677419"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Amongst the social stratification variables that are provided, a full-auto, semi-auto, and verification processing variable are provided. Semi-auto processing social stratification variables are used </w:t>
      </w:r>
      <w:r w:rsidR="003D639F" w:rsidRPr="009A3A34">
        <w:rPr>
          <w:rFonts w:ascii="Book Antiqua" w:hAnsi="Book Antiqua" w:cs="Times New Roman"/>
          <w:sz w:val="24"/>
          <w:szCs w:val="24"/>
        </w:rPr>
        <w:t xml:space="preserve">[N2SRGSC] </w:t>
      </w:r>
      <w:r w:rsidRPr="009A3A34">
        <w:rPr>
          <w:rFonts w:ascii="Book Antiqua" w:hAnsi="Book Antiqua" w:cs="Times New Roman"/>
          <w:sz w:val="24"/>
          <w:szCs w:val="24"/>
        </w:rPr>
        <w:t xml:space="preserve">within subsequent analys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ggested</w:t>
      </w:r>
      <w:r w:rsidR="003D639F" w:rsidRPr="009A3A34">
        <w:rPr>
          <w:rFonts w:ascii="Book Antiqua" w:hAnsi="Book Antiqua" w:cs="Times New Roman"/>
          <w:sz w:val="24"/>
          <w:szCs w:val="24"/>
        </w:rPr>
        <w:t xml:space="preserve">. </w:t>
      </w:r>
    </w:p>
    <w:p w14:paraId="1E5A4A9B"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National Statistics Socio-Economic Classification</w:t>
      </w:r>
    </w:p>
    <w:p w14:paraId="08ECD3C2" w14:textId="31DFFD7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ose and Pevalin developed the NS-SEC</w:t>
      </w:r>
      <w:r w:rsidR="002542DF" w:rsidRPr="009A3A34">
        <w:rPr>
          <w:rFonts w:ascii="Book Antiqua" w:hAnsi="Book Antiqua" w:cs="Times New Roman"/>
          <w:sz w:val="24"/>
          <w:szCs w:val="24"/>
        </w:rPr>
        <w:t xml:space="preserve"> schema</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operational categories of the NS-SEC represent labour market positions, employment statuses, and employment relations. </w:t>
      </w:r>
    </w:p>
    <w:p w14:paraId="64ABB63F" w14:textId="23280534" w:rsidR="00701FC0"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NS-SEC was developed from the </w:t>
      </w:r>
      <w:r w:rsidR="00701FC0" w:rsidRPr="009A3A34">
        <w:rPr>
          <w:rFonts w:ascii="Book Antiqua" w:hAnsi="Book Antiqua" w:cs="Times New Roman"/>
          <w:sz w:val="24"/>
          <w:szCs w:val="24"/>
        </w:rPr>
        <w:t>Erikson-Goldthorpe-Portocareo (</w:t>
      </w:r>
      <w:r w:rsidRPr="009A3A34">
        <w:rPr>
          <w:rFonts w:ascii="Book Antiqua" w:hAnsi="Book Antiqua" w:cs="Times New Roman"/>
          <w:sz w:val="24"/>
          <w:szCs w:val="24"/>
        </w:rPr>
        <w:t>EGP</w:t>
      </w:r>
      <w:r w:rsidR="00701FC0" w:rsidRPr="009A3A34">
        <w:rPr>
          <w:rFonts w:ascii="Book Antiqua" w:hAnsi="Book Antiqua" w:cs="Times New Roman"/>
          <w:sz w:val="24"/>
          <w:szCs w:val="24"/>
        </w:rPr>
        <w:t>)</w:t>
      </w:r>
      <w:r w:rsidRPr="009A3A34">
        <w:rPr>
          <w:rFonts w:ascii="Book Antiqua" w:hAnsi="Book Antiqua" w:cs="Times New Roman"/>
          <w:sz w:val="24"/>
          <w:szCs w:val="24"/>
        </w:rPr>
        <w:t xml:space="preserve"> perspecti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701FC0" w:rsidRPr="009A3A34">
        <w:rPr>
          <w:rFonts w:ascii="Book Antiqua" w:hAnsi="Book Antiqua" w:cs="Times New Roman"/>
          <w:sz w:val="24"/>
          <w:szCs w:val="24"/>
        </w:rPr>
        <w:t xml:space="preserve">The EGP scheme like NS-SEC rested on </w:t>
      </w:r>
      <w:r w:rsidR="000B03CE" w:rsidRPr="009A3A34">
        <w:rPr>
          <w:rFonts w:ascii="Book Antiqua" w:hAnsi="Book Antiqua" w:cs="Times New Roman"/>
          <w:sz w:val="24"/>
          <w:szCs w:val="24"/>
        </w:rPr>
        <w:t>theoretical</w:t>
      </w:r>
      <w:r w:rsidR="00701FC0" w:rsidRPr="009A3A34">
        <w:rPr>
          <w:rFonts w:ascii="Book Antiqua" w:hAnsi="Book Antiqua" w:cs="Times New Roman"/>
          <w:sz w:val="24"/>
          <w:szCs w:val="24"/>
        </w:rPr>
        <w:t xml:space="preserve"> assumptions of labour market positions, employment status, and relations, and was </w:t>
      </w:r>
      <w:r w:rsidR="000B03CE" w:rsidRPr="009A3A34">
        <w:rPr>
          <w:rFonts w:ascii="Book Antiqua" w:hAnsi="Book Antiqua" w:cs="Times New Roman"/>
          <w:sz w:val="24"/>
          <w:szCs w:val="24"/>
        </w:rPr>
        <w:t>originally</w:t>
      </w:r>
      <w:r w:rsidR="00701FC0" w:rsidRPr="009A3A34">
        <w:rPr>
          <w:rFonts w:ascii="Book Antiqua" w:hAnsi="Book Antiqua" w:cs="Times New Roman"/>
          <w:sz w:val="24"/>
          <w:szCs w:val="24"/>
        </w:rPr>
        <w:t xml:space="preserve"> developed by Goldtho</w:t>
      </w:r>
      <w:r w:rsidR="000B03CE">
        <w:rPr>
          <w:rFonts w:ascii="Book Antiqua" w:hAnsi="Book Antiqua" w:cs="Times New Roman"/>
          <w:sz w:val="24"/>
          <w:szCs w:val="24"/>
        </w:rPr>
        <w:t>r</w:t>
      </w:r>
      <w:r w:rsidR="00701FC0" w:rsidRPr="009A3A34">
        <w:rPr>
          <w:rFonts w:ascii="Book Antiqua" w:hAnsi="Book Antiqua" w:cs="Times New Roman"/>
          <w:sz w:val="24"/>
          <w:szCs w:val="24"/>
        </w:rPr>
        <w:t xml:space="preserve">pe </w:t>
      </w:r>
      <w:r w:rsidR="00701FC0" w:rsidRPr="009A3A34">
        <w:rPr>
          <w:rFonts w:ascii="Book Antiqua" w:hAnsi="Book Antiqua" w:cs="Times New Roman"/>
          <w:sz w:val="24"/>
          <w:szCs w:val="24"/>
        </w:rPr>
        <w:fldChar w:fldCharType="begin"/>
      </w:r>
      <w:r w:rsidR="00701FC0" w:rsidRPr="009A3A34">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schema":"https://github.com/citation-style-language/schema/raw/master/csl-citation.json"} </w:instrText>
      </w:r>
      <w:r w:rsidR="00701FC0"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1980)</w:t>
      </w:r>
      <w:r w:rsidR="00701FC0" w:rsidRPr="009A3A34">
        <w:rPr>
          <w:rFonts w:ascii="Book Antiqua" w:hAnsi="Book Antiqua" w:cs="Times New Roman"/>
          <w:sz w:val="24"/>
          <w:szCs w:val="24"/>
        </w:rPr>
        <w:fldChar w:fldCharType="end"/>
      </w:r>
      <w:r w:rsidR="00701FC0" w:rsidRPr="009A3A34">
        <w:rPr>
          <w:rFonts w:ascii="Book Antiqua" w:hAnsi="Book Antiqua" w:cs="Times New Roman"/>
          <w:sz w:val="24"/>
          <w:szCs w:val="24"/>
        </w:rPr>
        <w:t xml:space="preserve">. </w:t>
      </w:r>
    </w:p>
    <w:p w14:paraId="00847CD7" w14:textId="125B11D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It is within this differentiation of employment relations that gives rise to class-based patterns of social stratifi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illiams,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ldthorpe and Marsha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747364B" w14:textId="75AD49BA" w:rsidR="00C4762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NS-SEC classification schema has 14 operational categories as they relate to employment relations but can be broken down into as few as three analytical categories. </w:t>
      </w:r>
      <w:r w:rsidR="00A43F93" w:rsidRPr="009A3A34">
        <w:rPr>
          <w:rFonts w:ascii="Book Antiqua" w:hAnsi="Book Antiqua" w:cs="Times New Roman"/>
          <w:sz w:val="24"/>
          <w:szCs w:val="24"/>
        </w:rPr>
        <w:t xml:space="preserve">The occupational codes offered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Gregg, 2012)</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provide NS-SEC in its operational category form that is then broken down into the NS-SEC </w:t>
      </w:r>
      <w:r w:rsidR="00701FC0" w:rsidRPr="009A3A34">
        <w:rPr>
          <w:rFonts w:ascii="Book Antiqua" w:hAnsi="Book Antiqua" w:cs="Times New Roman"/>
          <w:sz w:val="24"/>
          <w:szCs w:val="24"/>
        </w:rPr>
        <w:t>nine</w:t>
      </w:r>
      <w:r w:rsidR="00A43F93" w:rsidRPr="009A3A34">
        <w:rPr>
          <w:rFonts w:ascii="Book Antiqua" w:hAnsi="Book Antiqua" w:cs="Times New Roman"/>
          <w:sz w:val="24"/>
          <w:szCs w:val="24"/>
        </w:rPr>
        <w:t xml:space="preserve"> analytical </w:t>
      </w:r>
      <w:r w:rsidR="00A43F93" w:rsidRPr="009A3A34">
        <w:rPr>
          <w:rFonts w:ascii="Book Antiqua" w:hAnsi="Book Antiqua" w:cs="Times New Roman"/>
          <w:sz w:val="24"/>
          <w:szCs w:val="24"/>
        </w:rPr>
        <w:lastRenderedPageBreak/>
        <w:t xml:space="preserve">class variety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Rose and Pevalin, 2010)</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is ability to break down the social class schema is attractive – particularly when using data that has limited sample sizes or complications related to multiple imputation convergence. </w:t>
      </w:r>
      <w:r w:rsidR="00307063" w:rsidRPr="009A3A34">
        <w:rPr>
          <w:rFonts w:ascii="Book Antiqua" w:hAnsi="Book Antiqua"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AE11F0A" w14:textId="62C8DE26" w:rsidR="00C4762D" w:rsidRPr="009A3A34" w:rsidRDefault="00C4762D" w:rsidP="009A3A34">
      <w:pPr>
        <w:pStyle w:val="Caption"/>
        <w:keepNext/>
        <w:spacing w:line="480" w:lineRule="auto"/>
        <w:rPr>
          <w:rFonts w:ascii="Book Antiqua" w:hAnsi="Book Antiqua" w:cs="Times New Roman"/>
          <w:color w:val="auto"/>
          <w:sz w:val="24"/>
          <w:szCs w:val="24"/>
        </w:rPr>
      </w:pPr>
      <w:bookmarkStart w:id="24" w:name="_Toc146487744"/>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6</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NS-SEC Class Schema</w:t>
      </w:r>
      <w:bookmarkEnd w:id="24"/>
    </w:p>
    <w:tbl>
      <w:tblPr>
        <w:tblStyle w:val="GridTable6Colorful"/>
        <w:tblW w:w="0" w:type="auto"/>
        <w:tblLook w:val="04A0" w:firstRow="1" w:lastRow="0" w:firstColumn="1" w:lastColumn="0" w:noHBand="0" w:noVBand="1"/>
      </w:tblPr>
      <w:tblGrid>
        <w:gridCol w:w="4494"/>
        <w:gridCol w:w="4522"/>
      </w:tblGrid>
      <w:tr w:rsidR="006A0C55" w:rsidRPr="009A3A34"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9A3A34" w:rsidRDefault="00A43F93" w:rsidP="00A43F93">
            <w:pPr>
              <w:rPr>
                <w:rFonts w:ascii="Book Antiqua" w:hAnsi="Book Antiqua" w:cs="Times New Roman"/>
                <w:color w:val="auto"/>
                <w:sz w:val="24"/>
                <w:szCs w:val="24"/>
              </w:rPr>
            </w:pPr>
          </w:p>
        </w:tc>
        <w:tc>
          <w:tcPr>
            <w:tcW w:w="0" w:type="auto"/>
          </w:tcPr>
          <w:p w14:paraId="028EB6E0" w14:textId="163CB53B" w:rsidR="00A43F93" w:rsidRPr="009A3A34"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r>
      <w:tr w:rsidR="006A0C55" w:rsidRPr="009A3A34"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perational Categories</w:t>
            </w:r>
          </w:p>
        </w:tc>
        <w:tc>
          <w:tcPr>
            <w:tcW w:w="0" w:type="auto"/>
          </w:tcPr>
          <w:p w14:paraId="7FA7AC13"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w:t>
            </w:r>
          </w:p>
          <w:p w14:paraId="4C48BF1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r>
      <w:tr w:rsidR="006A0C55" w:rsidRPr="009A3A34"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2</w:t>
            </w:r>
          </w:p>
          <w:p w14:paraId="52085FA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managerial occupations</w:t>
            </w:r>
          </w:p>
        </w:tc>
        <w:tc>
          <w:tcPr>
            <w:tcW w:w="0" w:type="auto"/>
            <w:vMerge/>
          </w:tcPr>
          <w:p w14:paraId="7CBEE26A"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3</w:t>
            </w:r>
          </w:p>
          <w:p w14:paraId="050DBEA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professional occupations</w:t>
            </w:r>
          </w:p>
        </w:tc>
        <w:tc>
          <w:tcPr>
            <w:tcW w:w="0" w:type="auto"/>
          </w:tcPr>
          <w:p w14:paraId="3AE3042D" w14:textId="0378300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r>
      <w:tr w:rsidR="006A0C55" w:rsidRPr="009A3A34"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4</w:t>
            </w:r>
          </w:p>
          <w:p w14:paraId="414BA6F0"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r>
      <w:tr w:rsidR="006A0C55" w:rsidRPr="009A3A34"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5</w:t>
            </w:r>
          </w:p>
          <w:p w14:paraId="70D46859" w14:textId="41BFD623"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managerial occupations</w:t>
            </w:r>
          </w:p>
        </w:tc>
        <w:tc>
          <w:tcPr>
            <w:tcW w:w="0" w:type="auto"/>
            <w:vMerge/>
          </w:tcPr>
          <w:p w14:paraId="525CC8C7"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6</w:t>
            </w:r>
          </w:p>
          <w:p w14:paraId="02AC4F90" w14:textId="09A2C59E"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supervisory occupations</w:t>
            </w:r>
          </w:p>
        </w:tc>
        <w:tc>
          <w:tcPr>
            <w:tcW w:w="0" w:type="auto"/>
            <w:vMerge/>
          </w:tcPr>
          <w:p w14:paraId="31D20B91"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7</w:t>
            </w:r>
          </w:p>
          <w:p w14:paraId="50EFC3C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0" w:type="auto"/>
          </w:tcPr>
          <w:p w14:paraId="7D64641D" w14:textId="39CF183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r>
      <w:tr w:rsidR="006A0C55" w:rsidRPr="009A3A34"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8</w:t>
            </w:r>
          </w:p>
          <w:p w14:paraId="1F8F6B7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r>
      <w:tr w:rsidR="006A0C55" w:rsidRPr="009A3A34"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9</w:t>
            </w:r>
          </w:p>
          <w:p w14:paraId="19D1BCA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wn account workers</w:t>
            </w:r>
          </w:p>
        </w:tc>
        <w:tc>
          <w:tcPr>
            <w:tcW w:w="0" w:type="auto"/>
            <w:vMerge/>
          </w:tcPr>
          <w:p w14:paraId="4E5F3B84"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0</w:t>
            </w:r>
          </w:p>
          <w:p w14:paraId="0B8E2245"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supervisory occupations</w:t>
            </w:r>
          </w:p>
        </w:tc>
        <w:tc>
          <w:tcPr>
            <w:tcW w:w="0" w:type="auto"/>
            <w:vMerge w:val="restart"/>
          </w:tcPr>
          <w:p w14:paraId="2996750D" w14:textId="0916E8F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r>
      <w:tr w:rsidR="006A0C55" w:rsidRPr="009A3A34"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1</w:t>
            </w:r>
          </w:p>
          <w:p w14:paraId="7AC2CA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technical occupations</w:t>
            </w:r>
          </w:p>
        </w:tc>
        <w:tc>
          <w:tcPr>
            <w:tcW w:w="0" w:type="auto"/>
            <w:vMerge/>
          </w:tcPr>
          <w:p w14:paraId="246DAB9B"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2</w:t>
            </w:r>
          </w:p>
          <w:p w14:paraId="02B5273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Semi-routine occupations</w:t>
            </w:r>
          </w:p>
        </w:tc>
        <w:tc>
          <w:tcPr>
            <w:tcW w:w="0" w:type="auto"/>
          </w:tcPr>
          <w:p w14:paraId="73082975" w14:textId="6476A45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r>
      <w:tr w:rsidR="006A0C55" w:rsidRPr="009A3A34"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L13</w:t>
            </w:r>
          </w:p>
          <w:p w14:paraId="1EC2C46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Routine occupations</w:t>
            </w:r>
          </w:p>
        </w:tc>
        <w:tc>
          <w:tcPr>
            <w:tcW w:w="0" w:type="auto"/>
          </w:tcPr>
          <w:p w14:paraId="681A58BE" w14:textId="7D957052"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r>
      <w:tr w:rsidR="006A0C55" w:rsidRPr="009A3A34"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4</w:t>
            </w:r>
          </w:p>
          <w:p w14:paraId="4BB8D0BE"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Never worked and long-term unemployed</w:t>
            </w:r>
          </w:p>
        </w:tc>
        <w:tc>
          <w:tcPr>
            <w:tcW w:w="0" w:type="auto"/>
          </w:tcPr>
          <w:p w14:paraId="770BC387" w14:textId="71EA1EF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 Never worked and long-term unemployed</w:t>
            </w:r>
          </w:p>
        </w:tc>
      </w:tr>
    </w:tbl>
    <w:p w14:paraId="46156D88" w14:textId="77777777" w:rsidR="00B947F6" w:rsidRPr="009A3A34" w:rsidRDefault="00B947F6" w:rsidP="00B947F6">
      <w:pPr>
        <w:rPr>
          <w:rFonts w:ascii="Book Antiqua" w:hAnsi="Book Antiqua" w:cs="Times New Roman"/>
          <w:sz w:val="24"/>
          <w:szCs w:val="24"/>
        </w:rPr>
      </w:pPr>
    </w:p>
    <w:p w14:paraId="11C1F604" w14:textId="515C6672" w:rsidR="00DB097B"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s with the RGSC, the NCDS allows for operationalisation of the full NS-SEC class schema</w:t>
      </w:r>
      <w:r w:rsidR="003D639F" w:rsidRPr="009A3A34">
        <w:rPr>
          <w:rFonts w:ascii="Book Antiqua" w:hAnsi="Book Antiqua" w:cs="Times New Roman"/>
          <w:sz w:val="24"/>
          <w:szCs w:val="24"/>
        </w:rPr>
        <w:t xml:space="preserve"> [N2SNSSEC]</w:t>
      </w:r>
      <w:r w:rsidRPr="009A3A34">
        <w:rPr>
          <w:rFonts w:ascii="Book Antiqua" w:hAnsi="Book Antiqua" w:cs="Times New Roman"/>
          <w:sz w:val="24"/>
          <w:szCs w:val="24"/>
        </w:rPr>
        <w:t>.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9A3A34">
        <w:rPr>
          <w:rFonts w:ascii="Book Antiqua" w:hAnsi="Book Antiqua" w:cs="Times New Roman"/>
          <w:sz w:val="24"/>
          <w:szCs w:val="24"/>
        </w:rPr>
        <w:t>7</w:t>
      </w:r>
      <w:r w:rsidRPr="009A3A34">
        <w:rPr>
          <w:rFonts w:ascii="Book Antiqua" w:hAnsi="Book Antiqua" w:cs="Times New Roman"/>
          <w:sz w:val="24"/>
          <w:szCs w:val="24"/>
        </w:rPr>
        <w:t>.</w:t>
      </w:r>
    </w:p>
    <w:p w14:paraId="116EA1E8" w14:textId="4072908B" w:rsidR="00C4762D" w:rsidRPr="009A3A34" w:rsidRDefault="00C4762D" w:rsidP="009A3A34">
      <w:pPr>
        <w:pStyle w:val="Caption"/>
        <w:keepNext/>
        <w:spacing w:line="480" w:lineRule="auto"/>
        <w:rPr>
          <w:rFonts w:ascii="Book Antiqua" w:hAnsi="Book Antiqua" w:cs="Times New Roman"/>
          <w:color w:val="auto"/>
          <w:sz w:val="24"/>
          <w:szCs w:val="24"/>
        </w:rPr>
      </w:pPr>
      <w:bookmarkStart w:id="25" w:name="_Toc146487745"/>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7</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xamples of Occupations from Analytical NS-SEC</w:t>
      </w:r>
      <w:bookmarkEnd w:id="25"/>
    </w:p>
    <w:tbl>
      <w:tblPr>
        <w:tblStyle w:val="GridTable6Colorful"/>
        <w:tblW w:w="0" w:type="auto"/>
        <w:tblLook w:val="04A0" w:firstRow="1" w:lastRow="0" w:firstColumn="1" w:lastColumn="0" w:noHBand="0" w:noVBand="1"/>
      </w:tblPr>
      <w:tblGrid>
        <w:gridCol w:w="4507"/>
        <w:gridCol w:w="4509"/>
      </w:tblGrid>
      <w:tr w:rsidR="006A0C55" w:rsidRPr="009A3A34"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c>
          <w:tcPr>
            <w:tcW w:w="4509" w:type="dxa"/>
          </w:tcPr>
          <w:p w14:paraId="3B2193E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hief Executives, Managers and directors in finance</w:t>
            </w:r>
          </w:p>
        </w:tc>
      </w:tr>
      <w:tr w:rsidR="006A0C55" w:rsidRPr="009A3A34"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c>
          <w:tcPr>
            <w:tcW w:w="4509" w:type="dxa"/>
          </w:tcPr>
          <w:p w14:paraId="0DB1EDCB" w14:textId="59E7961E"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ecturers, Judges, Doctors</w:t>
            </w:r>
          </w:p>
        </w:tc>
      </w:tr>
      <w:tr w:rsidR="006A0C55" w:rsidRPr="009A3A34"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c>
          <w:tcPr>
            <w:tcW w:w="4509" w:type="dxa"/>
          </w:tcPr>
          <w:p w14:paraId="11EAB0A0" w14:textId="15FF1FE5"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anagers in retail, Nurses, School Teachers</w:t>
            </w:r>
          </w:p>
        </w:tc>
      </w:tr>
      <w:tr w:rsidR="006A0C55" w:rsidRPr="009A3A34"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c>
          <w:tcPr>
            <w:tcW w:w="4509" w:type="dxa"/>
          </w:tcPr>
          <w:p w14:paraId="278DBC38" w14:textId="293B77A3"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amedics, Teaching Assistants</w:t>
            </w:r>
          </w:p>
        </w:tc>
      </w:tr>
      <w:tr w:rsidR="006A0C55" w:rsidRPr="009A3A34"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c>
          <w:tcPr>
            <w:tcW w:w="4509" w:type="dxa"/>
          </w:tcPr>
          <w:p w14:paraId="4332B840" w14:textId="373258C6"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ricklayers, Carpenters, Shopkeepers</w:t>
            </w:r>
          </w:p>
        </w:tc>
      </w:tr>
      <w:tr w:rsidR="006A0C55" w:rsidRPr="009A3A34"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c>
          <w:tcPr>
            <w:tcW w:w="4509" w:type="dxa"/>
          </w:tcPr>
          <w:p w14:paraId="647F47F1" w14:textId="1B30CA9D"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chanics, Plumbers, Skilled Construction Supervisors</w:t>
            </w:r>
          </w:p>
        </w:tc>
      </w:tr>
      <w:tr w:rsidR="006A0C55" w:rsidRPr="009A3A34"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c>
          <w:tcPr>
            <w:tcW w:w="4509" w:type="dxa"/>
          </w:tcPr>
          <w:p w14:paraId="386853AF" w14:textId="71A38600"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ales Assistants, Veterinary Nurses</w:t>
            </w:r>
          </w:p>
        </w:tc>
      </w:tr>
      <w:tr w:rsidR="006A0C55" w:rsidRPr="009A3A34"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c>
          <w:tcPr>
            <w:tcW w:w="4509" w:type="dxa"/>
          </w:tcPr>
          <w:p w14:paraId="281BF988" w14:textId="0A1ED0FF"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aners, Welding Trades, Hairdressers</w:t>
            </w:r>
          </w:p>
        </w:tc>
      </w:tr>
    </w:tbl>
    <w:p w14:paraId="7D8DD180" w14:textId="77777777" w:rsidR="00B947F6" w:rsidRPr="009A3A34" w:rsidRDefault="00B947F6" w:rsidP="00B947F6">
      <w:pPr>
        <w:rPr>
          <w:rFonts w:ascii="Book Antiqua" w:hAnsi="Book Antiqua" w:cs="Times New Roman"/>
          <w:sz w:val="24"/>
          <w:szCs w:val="24"/>
        </w:rPr>
      </w:pPr>
    </w:p>
    <w:p w14:paraId="44AB1ABA"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CAMSIS</w:t>
      </w:r>
    </w:p>
    <w:p w14:paraId="5902A88A" w14:textId="77777777" w:rsidR="00E9298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AMSIS argues that individuals are embedded within socially moderated spaces and networks within which they engage in various social and economic interactions which are different from interactions with persons who are more distant from these network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87,"uris":["http://zotero.org/users/8741181/items/KAFH2H5D"],"itemData":{"id":87,"type":"book","publisher":"Springer","title":"Social Stratification and Occupations","author":[{"family":"Stewart","given":"A."},{"family":"Prandy","given":"K."},{"family":"Blackburn","given":"R. M."}],"issued":{"date-parts":[["198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wart, Prandy and Blackburn, 1973, 198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CAMSIS represents a social stratification scale based on measures of social dista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randy </w:t>
      </w:r>
      <w:r w:rsidRPr="009A3A34">
        <w:rPr>
          <w:rFonts w:ascii="Book Antiqua" w:hAnsi="Book Antiqua" w:cs="Times New Roman"/>
          <w:sz w:val="24"/>
          <w:szCs w:val="24"/>
        </w:rPr>
        <w:lastRenderedPageBreak/>
        <w:t>and Lambert,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relationship networks are ultimately hierarchical and reify themselves in reproducing hierarchical inequalit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95F905E" w14:textId="17C0AA01" w:rsidR="00B947F6" w:rsidRPr="009A3A34" w:rsidRDefault="00E9298D"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continuous</w:t>
      </w:r>
      <w:r w:rsidRPr="009A3A34">
        <w:rPr>
          <w:rFonts w:ascii="Book Antiqua" w:hAnsi="Book Antiqua" w:cs="Times New Roman"/>
          <w:sz w:val="24"/>
          <w:szCs w:val="24"/>
        </w:rPr>
        <w:t xml:space="preserve"> nature of CAMSIS</w:t>
      </w:r>
      <w:r w:rsidR="00B947F6" w:rsidRPr="009A3A34">
        <w:rPr>
          <w:rFonts w:ascii="Book Antiqua" w:hAnsi="Book Antiqua" w:cs="Times New Roman"/>
          <w:sz w:val="24"/>
          <w:szCs w:val="24"/>
        </w:rPr>
        <w:t xml:space="preserve"> means that numerical values are attached to occupations, meaning the relative value of each occupational value is only meaningful in comparison to other occupations on the same scale (Connelly et al 2016).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ergman and Joye,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52322769" w14:textId="14E30A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w:t>
      </w:r>
      <w:r w:rsidR="000B03CE" w:rsidRPr="009A3A34">
        <w:rPr>
          <w:rFonts w:ascii="Book Antiqua" w:hAnsi="Book Antiqua" w:cs="Times New Roman"/>
          <w:sz w:val="24"/>
          <w:szCs w:val="24"/>
        </w:rPr>
        <w:t>ibid) and</w:t>
      </w:r>
      <w:r w:rsidRPr="009A3A34">
        <w:rPr>
          <w:rFonts w:ascii="Book Antiqua" w:hAnsi="Book Antiqua" w:cs="Times New Roman"/>
          <w:sz w:val="24"/>
          <w:szCs w:val="24"/>
        </w:rPr>
        <w:t xml:space="preserve"> as such are some of the best indicators of social stratification in society. </w:t>
      </w:r>
    </w:p>
    <w:p w14:paraId="101F971C" w14:textId="2D26FFEA" w:rsidR="006E417F" w:rsidRPr="009A3A34" w:rsidRDefault="006E417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AMSIS scale typically has a mean of around 50 and a standard deviation of around 15. Occupations such as cleaners would find themselves at the lower end of this scale with occupations like judges being around 86. </w:t>
      </w:r>
    </w:p>
    <w:p w14:paraId="691EC900" w14:textId="41906C4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s with RGSC and NS-SEC, CAMSIS codes are provided within the occupational codes provided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3D639F" w:rsidRPr="009A3A34">
        <w:rPr>
          <w:rFonts w:ascii="Book Antiqua" w:hAnsi="Book Antiqua" w:cs="Times New Roman"/>
          <w:sz w:val="24"/>
          <w:szCs w:val="24"/>
        </w:rPr>
        <w:t xml:space="preserve">However, CAMSIS had to be re-coded using SOC codes within the Gregg </w:t>
      </w:r>
      <w:r w:rsidR="003D639F" w:rsidRPr="009A3A34">
        <w:rPr>
          <w:rFonts w:ascii="Book Antiqua" w:hAnsi="Book Antiqua" w:cs="Times New Roman"/>
          <w:sz w:val="24"/>
          <w:szCs w:val="24"/>
        </w:rPr>
        <w:fldChar w:fldCharType="begin"/>
      </w:r>
      <w:r w:rsidR="003D639F" w:rsidRPr="009A3A34">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3D639F"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003D639F" w:rsidRPr="009A3A34">
        <w:rPr>
          <w:rFonts w:ascii="Book Antiqua" w:hAnsi="Book Antiqua" w:cs="Times New Roman"/>
          <w:sz w:val="24"/>
          <w:szCs w:val="24"/>
        </w:rPr>
        <w:fldChar w:fldCharType="end"/>
      </w:r>
      <w:r w:rsidR="003D639F" w:rsidRPr="009A3A34">
        <w:rPr>
          <w:rFonts w:ascii="Book Antiqua" w:hAnsi="Book Antiqua" w:cs="Times New Roman"/>
          <w:sz w:val="24"/>
          <w:szCs w:val="24"/>
        </w:rPr>
        <w:t xml:space="preserve"> files. The original files were created using SPSS, the Stata files contained </w:t>
      </w:r>
      <w:proofErr w:type="spellStart"/>
      <w:r w:rsidR="003D639F" w:rsidRPr="009A3A34">
        <w:rPr>
          <w:rFonts w:ascii="Book Antiqua" w:hAnsi="Book Antiqua" w:cs="Times New Roman"/>
          <w:sz w:val="24"/>
          <w:szCs w:val="24"/>
        </w:rPr>
        <w:t>erors</w:t>
      </w:r>
      <w:proofErr w:type="spellEnd"/>
      <w:r w:rsidR="003D639F" w:rsidRPr="009A3A34">
        <w:rPr>
          <w:rFonts w:ascii="Book Antiqua" w:hAnsi="Book Antiqua" w:cs="Times New Roman"/>
          <w:sz w:val="24"/>
          <w:szCs w:val="24"/>
        </w:rPr>
        <w:t xml:space="preserve"> within the CAMSIS constructions. In effect, the CAMSIS variables had </w:t>
      </w:r>
      <w:proofErr w:type="gramStart"/>
      <w:r w:rsidR="003D639F" w:rsidRPr="009A3A34">
        <w:rPr>
          <w:rFonts w:ascii="Book Antiqua" w:hAnsi="Book Antiqua" w:cs="Times New Roman"/>
          <w:sz w:val="24"/>
          <w:szCs w:val="24"/>
        </w:rPr>
        <w:t>all of</w:t>
      </w:r>
      <w:proofErr w:type="gramEnd"/>
      <w:r w:rsidR="003D639F" w:rsidRPr="009A3A34">
        <w:rPr>
          <w:rFonts w:ascii="Book Antiqua" w:hAnsi="Book Antiqua" w:cs="Times New Roman"/>
          <w:sz w:val="24"/>
          <w:szCs w:val="24"/>
        </w:rPr>
        <w:t xml:space="preserve"> their decimal places move one to the left. This had two consequences. The first was that the mean and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were far off the typical 50 and 15 that CAMSIS normally represents. The second was that because the decimal place moved one to the left, it also only displayed data to one decimal place meaning that data was lost in this error. For example, if someone had a CAMSIS score of 44.49, the value in the </w:t>
      </w:r>
      <w:r w:rsidR="000B03CE" w:rsidRPr="009A3A34">
        <w:rPr>
          <w:rFonts w:ascii="Book Antiqua" w:hAnsi="Book Antiqua" w:cs="Times New Roman"/>
          <w:sz w:val="24"/>
          <w:szCs w:val="24"/>
        </w:rPr>
        <w:t>Stata</w:t>
      </w:r>
      <w:r w:rsidR="003D639F" w:rsidRPr="009A3A34">
        <w:rPr>
          <w:rFonts w:ascii="Book Antiqua" w:hAnsi="Book Antiqua" w:cs="Times New Roman"/>
          <w:sz w:val="24"/>
          <w:szCs w:val="24"/>
        </w:rPr>
        <w:t xml:space="preserve"> files would </w:t>
      </w:r>
      <w:proofErr w:type="gramStart"/>
      <w:r w:rsidR="003D639F" w:rsidRPr="009A3A34">
        <w:rPr>
          <w:rFonts w:ascii="Book Antiqua" w:hAnsi="Book Antiqua" w:cs="Times New Roman"/>
          <w:sz w:val="24"/>
          <w:szCs w:val="24"/>
        </w:rPr>
        <w:t>actually be</w:t>
      </w:r>
      <w:proofErr w:type="gramEnd"/>
      <w:r w:rsidR="003D639F" w:rsidRPr="009A3A34">
        <w:rPr>
          <w:rFonts w:ascii="Book Antiqua" w:hAnsi="Book Antiqua" w:cs="Times New Roman"/>
          <w:sz w:val="24"/>
          <w:szCs w:val="24"/>
        </w:rPr>
        <w:t xml:space="preserve"> 4.4. This meant that simply moving the decimal place one to the right (by multiplying by 10) was not a possibility. CAMSIS was thus recoded using SOC codes</w:t>
      </w:r>
      <w:r w:rsidR="00677419" w:rsidRPr="009A3A34">
        <w:rPr>
          <w:rFonts w:ascii="Book Antiqua" w:hAnsi="Book Antiqua" w:cs="Times New Roman"/>
          <w:sz w:val="24"/>
          <w:szCs w:val="24"/>
        </w:rPr>
        <w:t xml:space="preserve"> [N2SSOC90]</w:t>
      </w:r>
      <w:r w:rsidR="003D639F" w:rsidRPr="009A3A34">
        <w:rPr>
          <w:rFonts w:ascii="Book Antiqua" w:hAnsi="Book Antiqua" w:cs="Times New Roman"/>
          <w:sz w:val="24"/>
          <w:szCs w:val="24"/>
        </w:rPr>
        <w:t xml:space="preserve">. Like NS-SEC details on employment status for </w:t>
      </w:r>
      <w:r w:rsidR="000B03CE" w:rsidRPr="009A3A34">
        <w:rPr>
          <w:rFonts w:ascii="Book Antiqua" w:hAnsi="Book Antiqua" w:cs="Times New Roman"/>
          <w:sz w:val="24"/>
          <w:szCs w:val="24"/>
        </w:rPr>
        <w:t>individuals’</w:t>
      </w:r>
      <w:r w:rsidR="003D639F" w:rsidRPr="009A3A34">
        <w:rPr>
          <w:rFonts w:ascii="Book Antiqua" w:hAnsi="Book Antiqua" w:cs="Times New Roman"/>
          <w:sz w:val="24"/>
          <w:szCs w:val="24"/>
        </w:rPr>
        <w:t xml:space="preserve"> fathers was not </w:t>
      </w:r>
      <w:r w:rsidR="000B03CE" w:rsidRPr="009A3A34">
        <w:rPr>
          <w:rFonts w:ascii="Book Antiqua" w:hAnsi="Book Antiqua" w:cs="Times New Roman"/>
          <w:sz w:val="24"/>
          <w:szCs w:val="24"/>
        </w:rPr>
        <w:t>available</w:t>
      </w:r>
      <w:r w:rsidR="003D639F" w:rsidRPr="009A3A34">
        <w:rPr>
          <w:rFonts w:ascii="Book Antiqua" w:hAnsi="Book Antiqua" w:cs="Times New Roman"/>
          <w:sz w:val="24"/>
          <w:szCs w:val="24"/>
        </w:rPr>
        <w:t xml:space="preserve"> so a ‘simplified CAMSIS’ was constructed. After this recoded, a comparison was made between this recode and by multiplying the original CAMSIS values by 10. The former was much closer to the mean of 50,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of 15 that is expected from CAMSIS</w:t>
      </w:r>
      <w:r w:rsidR="008E2895" w:rsidRPr="009A3A34">
        <w:rPr>
          <w:rFonts w:ascii="Book Antiqua" w:hAnsi="Book Antiqua" w:cs="Times New Roman"/>
          <w:sz w:val="24"/>
          <w:szCs w:val="24"/>
        </w:rPr>
        <w:t xml:space="preserve"> as seen in table 1.8</w:t>
      </w:r>
      <w:r w:rsidR="003D639F" w:rsidRPr="009A3A34">
        <w:rPr>
          <w:rFonts w:ascii="Book Antiqua" w:hAnsi="Book Antiqua" w:cs="Times New Roman"/>
          <w:sz w:val="24"/>
          <w:szCs w:val="24"/>
        </w:rPr>
        <w:t xml:space="preserve">. </w:t>
      </w:r>
    </w:p>
    <w:p w14:paraId="2B2566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26" w:name="_Toc137904657"/>
      <w:r w:rsidRPr="009A3A34">
        <w:rPr>
          <w:rFonts w:ascii="Book Antiqua" w:hAnsi="Book Antiqua" w:cs="Times New Roman"/>
          <w:b/>
          <w:bCs/>
          <w:color w:val="auto"/>
          <w:sz w:val="24"/>
          <w:szCs w:val="24"/>
        </w:rPr>
        <w:t>Descriptive Statistics</w:t>
      </w:r>
      <w:bookmarkEnd w:id="26"/>
    </w:p>
    <w:p w14:paraId="54CF44EA" w14:textId="2EC871B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able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shows the frequencies and summary statistics for the NCDS. Overall, 38.</w:t>
      </w:r>
      <w:r w:rsidR="008E2895" w:rsidRPr="009A3A34">
        <w:rPr>
          <w:rFonts w:ascii="Book Antiqua" w:hAnsi="Book Antiqua" w:cs="Times New Roman"/>
          <w:sz w:val="24"/>
          <w:szCs w:val="24"/>
        </w:rPr>
        <w:t>17</w:t>
      </w:r>
      <w:r w:rsidRPr="009A3A34">
        <w:rPr>
          <w:rFonts w:ascii="Book Antiqua" w:hAnsi="Book Antiqua" w:cs="Times New Roman"/>
          <w:sz w:val="24"/>
          <w:szCs w:val="24"/>
        </w:rPr>
        <w:t xml:space="preserve"> per cent of </w:t>
      </w:r>
      <w:r w:rsidR="008E2895" w:rsidRPr="009A3A34">
        <w:rPr>
          <w:rFonts w:ascii="Book Antiqua" w:hAnsi="Book Antiqua" w:cs="Times New Roman"/>
          <w:sz w:val="24"/>
          <w:szCs w:val="24"/>
        </w:rPr>
        <w:t>the</w:t>
      </w:r>
      <w:r w:rsidRPr="009A3A34">
        <w:rPr>
          <w:rFonts w:ascii="Book Antiqua" w:hAnsi="Book Antiqua" w:cs="Times New Roman"/>
          <w:sz w:val="24"/>
          <w:szCs w:val="24"/>
        </w:rPr>
        <w:t xml:space="preserve"> sample is in full-time employment. Whilst 30.</w:t>
      </w:r>
      <w:r w:rsidR="008E2895" w:rsidRPr="009A3A34">
        <w:rPr>
          <w:rFonts w:ascii="Book Antiqua" w:hAnsi="Book Antiqua" w:cs="Times New Roman"/>
          <w:sz w:val="24"/>
          <w:szCs w:val="24"/>
        </w:rPr>
        <w:t>42</w:t>
      </w:r>
      <w:r w:rsidRPr="009A3A34">
        <w:rPr>
          <w:rFonts w:ascii="Book Antiqua" w:hAnsi="Book Antiqua" w:cs="Times New Roman"/>
          <w:sz w:val="24"/>
          <w:szCs w:val="24"/>
        </w:rPr>
        <w:t xml:space="preserve"> per cent remain in school 8.</w:t>
      </w:r>
      <w:r w:rsidR="008E2895" w:rsidRPr="009A3A34">
        <w:rPr>
          <w:rFonts w:ascii="Book Antiqua" w:hAnsi="Book Antiqua" w:cs="Times New Roman"/>
          <w:sz w:val="24"/>
          <w:szCs w:val="24"/>
        </w:rPr>
        <w:t>82</w:t>
      </w:r>
      <w:r w:rsidRPr="009A3A34">
        <w:rPr>
          <w:rFonts w:ascii="Book Antiqua" w:hAnsi="Book Antiqua" w:cs="Times New Roman"/>
          <w:sz w:val="24"/>
          <w:szCs w:val="24"/>
        </w:rPr>
        <w:t xml:space="preserve"> per cent moved on to full-time post school education. Unemployment and being out of the labour force makes up 3.</w:t>
      </w:r>
      <w:r w:rsidR="008E2895" w:rsidRPr="009A3A34">
        <w:rPr>
          <w:rFonts w:ascii="Book Antiqua" w:hAnsi="Book Antiqua" w:cs="Times New Roman"/>
          <w:sz w:val="24"/>
          <w:szCs w:val="24"/>
        </w:rPr>
        <w:t>10</w:t>
      </w:r>
      <w:r w:rsidRPr="009A3A34">
        <w:rPr>
          <w:rFonts w:ascii="Book Antiqua" w:hAnsi="Book Antiqua" w:cs="Times New Roman"/>
          <w:sz w:val="24"/>
          <w:szCs w:val="24"/>
        </w:rPr>
        <w:t>. Finally, 19.</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the sample are in some kind of training or apprenticeship scheme. </w:t>
      </w:r>
    </w:p>
    <w:p w14:paraId="7AC0E912" w14:textId="77777777" w:rsidR="008E2895"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When it comes to Educational Attainment, 64.</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individuals received less than 5 O</w:t>
      </w:r>
      <w:r w:rsidR="008764EE" w:rsidRPr="009A3A34">
        <w:rPr>
          <w:rFonts w:ascii="Book Antiqua" w:hAnsi="Book Antiqua" w:cs="Times New Roman"/>
          <w:sz w:val="24"/>
          <w:szCs w:val="24"/>
        </w:rPr>
        <w:t>’</w:t>
      </w:r>
      <w:r w:rsidRPr="009A3A34">
        <w:rPr>
          <w:rFonts w:ascii="Book Antiqua" w:hAnsi="Book Antiqua" w:cs="Times New Roman"/>
          <w:sz w:val="24"/>
          <w:szCs w:val="24"/>
        </w:rPr>
        <w:t>levels, with the remaining 35.</w:t>
      </w:r>
      <w:r w:rsidR="008E2895" w:rsidRPr="009A3A34">
        <w:rPr>
          <w:rFonts w:ascii="Book Antiqua" w:hAnsi="Book Antiqua" w:cs="Times New Roman"/>
          <w:sz w:val="24"/>
          <w:szCs w:val="24"/>
        </w:rPr>
        <w:t>52</w:t>
      </w:r>
      <w:r w:rsidRPr="009A3A34">
        <w:rPr>
          <w:rFonts w:ascii="Book Antiqua" w:hAnsi="Book Antiqua" w:cs="Times New Roman"/>
          <w:sz w:val="24"/>
          <w:szCs w:val="24"/>
        </w:rPr>
        <w:t xml:space="preserve"> per cent receiving 5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Sex presents a relatively equal split between men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87</w:t>
      </w:r>
      <w:r w:rsidRPr="009A3A34">
        <w:rPr>
          <w:rFonts w:ascii="Book Antiqua" w:hAnsi="Book Antiqua" w:cs="Times New Roman"/>
          <w:sz w:val="24"/>
          <w:szCs w:val="24"/>
        </w:rPr>
        <w:t xml:space="preserve"> per cent) and women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13</w:t>
      </w:r>
      <w:r w:rsidRPr="009A3A34">
        <w:rPr>
          <w:rFonts w:ascii="Book Antiqua" w:hAnsi="Book Antiqua" w:cs="Times New Roman"/>
          <w:sz w:val="24"/>
          <w:szCs w:val="24"/>
        </w:rPr>
        <w:t xml:space="preserve"> per cent). When it comes to home ownership,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07</w:t>
      </w:r>
      <w:r w:rsidRPr="009A3A34">
        <w:rPr>
          <w:rFonts w:ascii="Book Antiqua" w:hAnsi="Book Antiqua" w:cs="Times New Roman"/>
          <w:sz w:val="24"/>
          <w:szCs w:val="24"/>
        </w:rPr>
        <w:t xml:space="preserve"> per cent of individuals grew up in a home owned by their parents compared to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93</w:t>
      </w:r>
      <w:r w:rsidRPr="009A3A34">
        <w:rPr>
          <w:rFonts w:ascii="Book Antiqua" w:hAnsi="Book Antiqua" w:cs="Times New Roman"/>
          <w:sz w:val="24"/>
          <w:szCs w:val="24"/>
        </w:rPr>
        <w:t xml:space="preserve"> per cent that didn’t. </w:t>
      </w:r>
    </w:p>
    <w:p w14:paraId="3833BCDB" w14:textId="5931871F"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categories all see a relatively even </w:t>
      </w:r>
      <w:r w:rsidR="000B03CE" w:rsidRPr="009A3A34">
        <w:rPr>
          <w:rFonts w:ascii="Book Antiqua" w:hAnsi="Book Antiqua" w:cs="Times New Roman"/>
          <w:sz w:val="24"/>
          <w:szCs w:val="24"/>
        </w:rPr>
        <w:t>distribution</w:t>
      </w:r>
      <w:r w:rsidRPr="009A3A34">
        <w:rPr>
          <w:rFonts w:ascii="Book Antiqua" w:hAnsi="Book Antiqua" w:cs="Times New Roman"/>
          <w:sz w:val="24"/>
          <w:szCs w:val="24"/>
        </w:rPr>
        <w:t xml:space="preserve"> between 10-</w:t>
      </w:r>
      <w:r w:rsidR="008E2895" w:rsidRPr="009A3A34">
        <w:rPr>
          <w:rFonts w:ascii="Book Antiqua" w:hAnsi="Book Antiqua" w:cs="Times New Roman"/>
          <w:sz w:val="24"/>
          <w:szCs w:val="24"/>
        </w:rPr>
        <w:t>20</w:t>
      </w:r>
      <w:r w:rsidRPr="009A3A34">
        <w:rPr>
          <w:rFonts w:ascii="Book Antiqua" w:hAnsi="Book Antiqua" w:cs="Times New Roman"/>
          <w:sz w:val="24"/>
          <w:szCs w:val="24"/>
        </w:rPr>
        <w:t xml:space="preserve"> per cent except for the largest category – </w:t>
      </w:r>
      <w:r w:rsidR="008E2895" w:rsidRPr="009A3A34">
        <w:rPr>
          <w:rFonts w:ascii="Book Antiqua" w:hAnsi="Book Antiqua" w:cs="Times New Roman"/>
          <w:sz w:val="24"/>
          <w:szCs w:val="24"/>
        </w:rPr>
        <w:t>8</w:t>
      </w:r>
      <w:r w:rsidRPr="009A3A34">
        <w:rPr>
          <w:rFonts w:ascii="Book Antiqua" w:hAnsi="Book Antiqua" w:cs="Times New Roman"/>
          <w:sz w:val="24"/>
          <w:szCs w:val="24"/>
        </w:rPr>
        <w:t>, at 23.</w:t>
      </w:r>
      <w:r w:rsidR="008E2895" w:rsidRPr="009A3A34">
        <w:rPr>
          <w:rFonts w:ascii="Book Antiqua" w:hAnsi="Book Antiqua" w:cs="Times New Roman"/>
          <w:sz w:val="24"/>
          <w:szCs w:val="24"/>
        </w:rPr>
        <w:t>86</w:t>
      </w:r>
      <w:r w:rsidRPr="009A3A34">
        <w:rPr>
          <w:rFonts w:ascii="Book Antiqua" w:hAnsi="Book Antiqua" w:cs="Times New Roman"/>
          <w:sz w:val="24"/>
          <w:szCs w:val="24"/>
        </w:rPr>
        <w:t xml:space="preserve"> per cent – and the smallest </w:t>
      </w:r>
      <w:r w:rsidR="000B03CE" w:rsidRPr="009A3A34">
        <w:rPr>
          <w:rFonts w:ascii="Book Antiqua" w:hAnsi="Book Antiqua" w:cs="Times New Roman"/>
          <w:sz w:val="24"/>
          <w:szCs w:val="24"/>
        </w:rPr>
        <w:t>categories</w:t>
      </w:r>
      <w:r w:rsidRPr="009A3A34">
        <w:rPr>
          <w:rFonts w:ascii="Book Antiqua" w:hAnsi="Book Antiqua" w:cs="Times New Roman"/>
          <w:sz w:val="24"/>
          <w:szCs w:val="24"/>
        </w:rPr>
        <w:t xml:space="preserve"> –</w:t>
      </w:r>
      <w:r w:rsidR="008E2895" w:rsidRPr="009A3A34">
        <w:rPr>
          <w:rFonts w:ascii="Book Antiqua" w:hAnsi="Book Antiqua" w:cs="Times New Roman"/>
          <w:sz w:val="24"/>
          <w:szCs w:val="24"/>
        </w:rPr>
        <w:t>1.1 and 1.2</w:t>
      </w:r>
      <w:r w:rsidRPr="009A3A34">
        <w:rPr>
          <w:rFonts w:ascii="Book Antiqua" w:hAnsi="Book Antiqua" w:cs="Times New Roman"/>
          <w:sz w:val="24"/>
          <w:szCs w:val="24"/>
        </w:rPr>
        <w:t xml:space="preserve">, at </w:t>
      </w:r>
      <w:r w:rsidR="008E2895" w:rsidRPr="009A3A34">
        <w:rPr>
          <w:rFonts w:ascii="Book Antiqua" w:hAnsi="Book Antiqua" w:cs="Times New Roman"/>
          <w:sz w:val="24"/>
          <w:szCs w:val="24"/>
        </w:rPr>
        <w:t>3.30</w:t>
      </w:r>
      <w:r w:rsidRPr="009A3A34">
        <w:rPr>
          <w:rFonts w:ascii="Book Antiqua" w:hAnsi="Book Antiqua" w:cs="Times New Roman"/>
          <w:sz w:val="24"/>
          <w:szCs w:val="24"/>
        </w:rPr>
        <w:t xml:space="preserve"> per cent</w:t>
      </w:r>
      <w:r w:rsidR="008E2895" w:rsidRPr="009A3A34">
        <w:rPr>
          <w:rFonts w:ascii="Book Antiqua" w:hAnsi="Book Antiqua" w:cs="Times New Roman"/>
          <w:sz w:val="24"/>
          <w:szCs w:val="24"/>
        </w:rPr>
        <w:t xml:space="preserve"> and 4.85 per cent</w:t>
      </w:r>
      <w:r w:rsidRPr="009A3A34">
        <w:rPr>
          <w:rFonts w:ascii="Book Antiqua" w:hAnsi="Book Antiqua" w:cs="Times New Roman"/>
          <w:sz w:val="24"/>
          <w:szCs w:val="24"/>
        </w:rPr>
        <w:t>. RGSC is much more unevenly distributed comparative to NS-SEC, with skilled manual making up 41.</w:t>
      </w:r>
      <w:r w:rsidR="008E2895" w:rsidRPr="009A3A34">
        <w:rPr>
          <w:rFonts w:ascii="Book Antiqua" w:hAnsi="Book Antiqua" w:cs="Times New Roman"/>
          <w:sz w:val="24"/>
          <w:szCs w:val="24"/>
        </w:rPr>
        <w:t>44</w:t>
      </w:r>
      <w:r w:rsidRPr="009A3A34">
        <w:rPr>
          <w:rFonts w:ascii="Book Antiqua" w:hAnsi="Book Antiqua" w:cs="Times New Roman"/>
          <w:sz w:val="24"/>
          <w:szCs w:val="24"/>
        </w:rPr>
        <w:t xml:space="preserve"> per cent of individuals, with professionals only making up 4.</w:t>
      </w:r>
      <w:r w:rsidR="008E2895" w:rsidRPr="009A3A34">
        <w:rPr>
          <w:rFonts w:ascii="Book Antiqua" w:hAnsi="Book Antiqua" w:cs="Times New Roman"/>
          <w:sz w:val="24"/>
          <w:szCs w:val="24"/>
        </w:rPr>
        <w:t>29</w:t>
      </w:r>
      <w:r w:rsidRPr="009A3A34">
        <w:rPr>
          <w:rFonts w:ascii="Book Antiqua" w:hAnsi="Book Antiqua" w:cs="Times New Roman"/>
          <w:sz w:val="24"/>
          <w:szCs w:val="24"/>
        </w:rPr>
        <w:t xml:space="preserve"> per cent of individuals. This uneven distribution on top of their analytical differences presents some evidence to suggest that substantive findings of a sensitivity analysis could potentially find diverging findings.  Finally, CAMSIS has a mean of 4</w:t>
      </w:r>
      <w:r w:rsidR="008E2895" w:rsidRPr="009A3A34">
        <w:rPr>
          <w:rFonts w:ascii="Book Antiqua" w:hAnsi="Book Antiqua" w:cs="Times New Roman"/>
          <w:sz w:val="24"/>
          <w:szCs w:val="24"/>
        </w:rPr>
        <w:t>2.12 and a standard deviation of 12.91</w:t>
      </w:r>
      <w:r w:rsidRPr="009A3A34">
        <w:rPr>
          <w:rFonts w:ascii="Book Antiqua" w:hAnsi="Book Antiqua" w:cs="Times New Roman"/>
          <w:sz w:val="24"/>
          <w:szCs w:val="24"/>
        </w:rPr>
        <w:t xml:space="preserve">. </w:t>
      </w:r>
    </w:p>
    <w:p w14:paraId="524CEAB1" w14:textId="77777777" w:rsidR="005B0D4A" w:rsidRPr="009A3A34" w:rsidRDefault="005B0D4A" w:rsidP="009A3A34">
      <w:pPr>
        <w:spacing w:line="480" w:lineRule="auto"/>
        <w:rPr>
          <w:rFonts w:ascii="Book Antiqua" w:hAnsi="Book Antiqua" w:cs="Times New Roman"/>
          <w:sz w:val="24"/>
          <w:szCs w:val="24"/>
          <w:lang w:val="en-US"/>
        </w:rPr>
      </w:pPr>
      <w:r w:rsidRPr="009A3A34">
        <w:rPr>
          <w:rFonts w:ascii="Book Antiqua" w:hAnsi="Book Antiqua" w:cs="Times New Roman"/>
          <w:sz w:val="24"/>
          <w:szCs w:val="24"/>
          <w:lang w:val="en-US"/>
        </w:rPr>
        <w:t>For a breakdown of descriptive statistics by the outcome variable of economic activity see table 1.9:</w:t>
      </w:r>
    </w:p>
    <w:p w14:paraId="31651FD4" w14:textId="77777777" w:rsidR="006E0E39" w:rsidRDefault="006E0E39" w:rsidP="009A3A34">
      <w:pPr>
        <w:spacing w:line="480" w:lineRule="auto"/>
        <w:rPr>
          <w:rFonts w:ascii="Book Antiqua" w:hAnsi="Book Antiqua" w:cs="Times New Roman"/>
          <w:sz w:val="24"/>
          <w:szCs w:val="24"/>
          <w:lang w:val="en-US"/>
        </w:rPr>
      </w:pPr>
    </w:p>
    <w:p w14:paraId="5DB977C0" w14:textId="77777777" w:rsidR="000B03CE" w:rsidRDefault="000B03CE" w:rsidP="009A3A34">
      <w:pPr>
        <w:spacing w:line="480" w:lineRule="auto"/>
        <w:rPr>
          <w:rFonts w:ascii="Book Antiqua" w:hAnsi="Book Antiqua" w:cs="Times New Roman"/>
          <w:sz w:val="24"/>
          <w:szCs w:val="24"/>
          <w:lang w:val="en-US"/>
        </w:rPr>
      </w:pPr>
    </w:p>
    <w:p w14:paraId="74E8126B" w14:textId="77777777" w:rsidR="000B03CE" w:rsidRDefault="000B03CE" w:rsidP="009A3A34">
      <w:pPr>
        <w:spacing w:line="480" w:lineRule="auto"/>
        <w:rPr>
          <w:rFonts w:ascii="Book Antiqua" w:hAnsi="Book Antiqua" w:cs="Times New Roman"/>
          <w:sz w:val="24"/>
          <w:szCs w:val="24"/>
          <w:lang w:val="en-US"/>
        </w:rPr>
      </w:pPr>
    </w:p>
    <w:p w14:paraId="14B93798" w14:textId="77777777" w:rsidR="000B03CE" w:rsidRPr="009A3A34" w:rsidRDefault="000B03CE" w:rsidP="009A3A34">
      <w:pPr>
        <w:spacing w:line="480" w:lineRule="auto"/>
        <w:rPr>
          <w:rFonts w:ascii="Book Antiqua" w:hAnsi="Book Antiqua" w:cs="Times New Roman"/>
          <w:sz w:val="24"/>
          <w:szCs w:val="24"/>
          <w:lang w:val="en-US"/>
        </w:rPr>
      </w:pPr>
    </w:p>
    <w:p w14:paraId="6FACC2CA" w14:textId="109CCAF3" w:rsidR="00C4762D" w:rsidRPr="009A3A34" w:rsidRDefault="00C4762D" w:rsidP="009A3A34">
      <w:pPr>
        <w:pStyle w:val="Caption"/>
        <w:keepNext/>
        <w:spacing w:line="480" w:lineRule="auto"/>
        <w:rPr>
          <w:rFonts w:ascii="Book Antiqua" w:hAnsi="Book Antiqua" w:cs="Times New Roman"/>
          <w:color w:val="auto"/>
          <w:sz w:val="24"/>
          <w:szCs w:val="24"/>
        </w:rPr>
      </w:pPr>
      <w:bookmarkStart w:id="27" w:name="_Toc146487746"/>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8</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for Economic Activity</w:t>
      </w:r>
      <w:bookmarkEnd w:id="27"/>
    </w:p>
    <w:tbl>
      <w:tblPr>
        <w:tblStyle w:val="GridTable6Colorful"/>
        <w:tblW w:w="0" w:type="auto"/>
        <w:tblLook w:val="04A0" w:firstRow="1" w:lastRow="0" w:firstColumn="1" w:lastColumn="0" w:noHBand="0" w:noVBand="1"/>
      </w:tblPr>
      <w:tblGrid>
        <w:gridCol w:w="3094"/>
        <w:gridCol w:w="2954"/>
        <w:gridCol w:w="2968"/>
      </w:tblGrid>
      <w:tr w:rsidR="006A0C55" w:rsidRPr="009A3A34"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9A3A34" w:rsidRDefault="00DE6B98" w:rsidP="00205ABB">
            <w:pPr>
              <w:rPr>
                <w:rFonts w:ascii="Book Antiqua" w:hAnsi="Book Antiqua" w:cs="Times New Roman"/>
                <w:color w:val="auto"/>
                <w:sz w:val="24"/>
                <w:szCs w:val="24"/>
              </w:rPr>
            </w:pPr>
          </w:p>
        </w:tc>
        <w:tc>
          <w:tcPr>
            <w:tcW w:w="2954" w:type="dxa"/>
          </w:tcPr>
          <w:p w14:paraId="4288B0EE"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68" w:type="dxa"/>
          </w:tcPr>
          <w:p w14:paraId="10F88217"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B9E4314" w14:textId="77777777" w:rsidTr="00DB3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r>
      <w:tr w:rsidR="006A0C55" w:rsidRPr="009A3A34"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Employment</w:t>
            </w:r>
          </w:p>
        </w:tc>
        <w:tc>
          <w:tcPr>
            <w:tcW w:w="2954" w:type="dxa"/>
          </w:tcPr>
          <w:p w14:paraId="58F9C49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w:t>
            </w:r>
          </w:p>
        </w:tc>
        <w:tc>
          <w:tcPr>
            <w:tcW w:w="2968" w:type="dxa"/>
          </w:tcPr>
          <w:p w14:paraId="00F70B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17%</w:t>
            </w:r>
          </w:p>
        </w:tc>
      </w:tr>
      <w:tr w:rsidR="006A0C55" w:rsidRPr="009A3A34"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Post-Schooling Education</w:t>
            </w:r>
          </w:p>
        </w:tc>
        <w:tc>
          <w:tcPr>
            <w:tcW w:w="2954" w:type="dxa"/>
          </w:tcPr>
          <w:p w14:paraId="278B075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w:t>
            </w:r>
          </w:p>
        </w:tc>
        <w:tc>
          <w:tcPr>
            <w:tcW w:w="2968" w:type="dxa"/>
          </w:tcPr>
          <w:p w14:paraId="1BA6254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82%</w:t>
            </w:r>
          </w:p>
        </w:tc>
      </w:tr>
      <w:tr w:rsidR="006A0C55" w:rsidRPr="009A3A34"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School</w:t>
            </w:r>
          </w:p>
        </w:tc>
        <w:tc>
          <w:tcPr>
            <w:tcW w:w="2954" w:type="dxa"/>
          </w:tcPr>
          <w:p w14:paraId="6E03E29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w:t>
            </w:r>
          </w:p>
        </w:tc>
        <w:tc>
          <w:tcPr>
            <w:tcW w:w="2968" w:type="dxa"/>
          </w:tcPr>
          <w:p w14:paraId="2618141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2%</w:t>
            </w:r>
          </w:p>
        </w:tc>
      </w:tr>
      <w:tr w:rsidR="006A0C55" w:rsidRPr="009A3A34"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Training/Apprenticeships</w:t>
            </w:r>
          </w:p>
        </w:tc>
        <w:tc>
          <w:tcPr>
            <w:tcW w:w="2954" w:type="dxa"/>
          </w:tcPr>
          <w:p w14:paraId="024601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w:t>
            </w:r>
          </w:p>
        </w:tc>
        <w:tc>
          <w:tcPr>
            <w:tcW w:w="2968" w:type="dxa"/>
          </w:tcPr>
          <w:p w14:paraId="52A1FD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48%</w:t>
            </w:r>
          </w:p>
        </w:tc>
      </w:tr>
      <w:tr w:rsidR="006A0C55" w:rsidRPr="009A3A34"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Unemployment and OLF</w:t>
            </w:r>
          </w:p>
        </w:tc>
        <w:tc>
          <w:tcPr>
            <w:tcW w:w="2954" w:type="dxa"/>
          </w:tcPr>
          <w:p w14:paraId="444B666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w:t>
            </w:r>
          </w:p>
        </w:tc>
        <w:tc>
          <w:tcPr>
            <w:tcW w:w="2968" w:type="dxa"/>
          </w:tcPr>
          <w:p w14:paraId="1BA4C4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0%</w:t>
            </w:r>
          </w:p>
        </w:tc>
      </w:tr>
      <w:tr w:rsidR="006A0C55" w:rsidRPr="009A3A34" w14:paraId="1CA6C883" w14:textId="77777777" w:rsidTr="00C601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17A3B6EE"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t;5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54" w:type="dxa"/>
          </w:tcPr>
          <w:p w14:paraId="1DBEE78E"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w:t>
            </w:r>
          </w:p>
        </w:tc>
        <w:tc>
          <w:tcPr>
            <w:tcW w:w="2968" w:type="dxa"/>
          </w:tcPr>
          <w:p w14:paraId="3FC5E5C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4.48%</w:t>
            </w:r>
          </w:p>
        </w:tc>
      </w:tr>
      <w:tr w:rsidR="006A0C55" w:rsidRPr="009A3A34"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165FF50B"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gt;5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54" w:type="dxa"/>
          </w:tcPr>
          <w:p w14:paraId="02C5F91B"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w:t>
            </w:r>
          </w:p>
        </w:tc>
        <w:tc>
          <w:tcPr>
            <w:tcW w:w="2968" w:type="dxa"/>
          </w:tcPr>
          <w:p w14:paraId="7FF2344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52%</w:t>
            </w:r>
          </w:p>
        </w:tc>
      </w:tr>
      <w:tr w:rsidR="006A0C55" w:rsidRPr="009A3A34" w14:paraId="396A770A" w14:textId="77777777" w:rsidTr="00632752">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2954" w:type="dxa"/>
          </w:tcPr>
          <w:p w14:paraId="07797D95"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w:t>
            </w:r>
          </w:p>
        </w:tc>
        <w:tc>
          <w:tcPr>
            <w:tcW w:w="2968" w:type="dxa"/>
          </w:tcPr>
          <w:p w14:paraId="5AD36DE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13%</w:t>
            </w:r>
          </w:p>
        </w:tc>
      </w:tr>
      <w:tr w:rsidR="006A0C55" w:rsidRPr="009A3A34"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954" w:type="dxa"/>
          </w:tcPr>
          <w:p w14:paraId="694D3F6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w:t>
            </w:r>
          </w:p>
        </w:tc>
        <w:tc>
          <w:tcPr>
            <w:tcW w:w="2968" w:type="dxa"/>
          </w:tcPr>
          <w:p w14:paraId="538630D4"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9.87%</w:t>
            </w:r>
          </w:p>
        </w:tc>
      </w:tr>
      <w:tr w:rsidR="006A0C55" w:rsidRPr="009A3A34" w14:paraId="504D5766" w14:textId="77777777" w:rsidTr="00372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7A010A31"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6A0C55" w:rsidRPr="009A3A34"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954" w:type="dxa"/>
          </w:tcPr>
          <w:p w14:paraId="31566121"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w:t>
            </w:r>
          </w:p>
        </w:tc>
        <w:tc>
          <w:tcPr>
            <w:tcW w:w="2968" w:type="dxa"/>
          </w:tcPr>
          <w:p w14:paraId="59D90B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07%</w:t>
            </w:r>
          </w:p>
        </w:tc>
      </w:tr>
      <w:tr w:rsidR="006A0C55" w:rsidRPr="009A3A34"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2954" w:type="dxa"/>
          </w:tcPr>
          <w:p w14:paraId="57139F64"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w:t>
            </w:r>
          </w:p>
        </w:tc>
        <w:tc>
          <w:tcPr>
            <w:tcW w:w="2968" w:type="dxa"/>
          </w:tcPr>
          <w:p w14:paraId="26D6B02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1.93%</w:t>
            </w:r>
          </w:p>
        </w:tc>
      </w:tr>
      <w:tr w:rsidR="006A0C55" w:rsidRPr="009A3A34" w14:paraId="435F923E" w14:textId="77777777" w:rsidTr="00640E27">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6A0C55" w:rsidRPr="009A3A34"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0513E0A5"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2954" w:type="dxa"/>
          </w:tcPr>
          <w:p w14:paraId="1BA8361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w:t>
            </w:r>
          </w:p>
        </w:tc>
        <w:tc>
          <w:tcPr>
            <w:tcW w:w="2968" w:type="dxa"/>
          </w:tcPr>
          <w:p w14:paraId="1F3094C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0%</w:t>
            </w:r>
          </w:p>
        </w:tc>
      </w:tr>
      <w:tr w:rsidR="006A0C55" w:rsidRPr="009A3A34"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6D9F1F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2954" w:type="dxa"/>
          </w:tcPr>
          <w:p w14:paraId="160F3C4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w:t>
            </w:r>
          </w:p>
        </w:tc>
        <w:tc>
          <w:tcPr>
            <w:tcW w:w="2968" w:type="dxa"/>
          </w:tcPr>
          <w:p w14:paraId="61883AB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5%</w:t>
            </w:r>
          </w:p>
        </w:tc>
      </w:tr>
      <w:tr w:rsidR="006A0C55" w:rsidRPr="009A3A34"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5FF237B6"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2954" w:type="dxa"/>
          </w:tcPr>
          <w:p w14:paraId="6F90E369"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w:t>
            </w:r>
          </w:p>
        </w:tc>
        <w:tc>
          <w:tcPr>
            <w:tcW w:w="2968" w:type="dxa"/>
          </w:tcPr>
          <w:p w14:paraId="24712F87"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29%</w:t>
            </w:r>
          </w:p>
        </w:tc>
      </w:tr>
      <w:tr w:rsidR="006A0C55" w:rsidRPr="009A3A34"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42A5FFC9"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2954" w:type="dxa"/>
          </w:tcPr>
          <w:p w14:paraId="52A7C9F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w:t>
            </w:r>
          </w:p>
        </w:tc>
        <w:tc>
          <w:tcPr>
            <w:tcW w:w="2968" w:type="dxa"/>
          </w:tcPr>
          <w:p w14:paraId="09FD2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5%</w:t>
            </w:r>
          </w:p>
        </w:tc>
      </w:tr>
      <w:tr w:rsidR="006A0C55" w:rsidRPr="009A3A34"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54684173"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4</w:t>
            </w:r>
          </w:p>
        </w:tc>
        <w:tc>
          <w:tcPr>
            <w:tcW w:w="2954" w:type="dxa"/>
          </w:tcPr>
          <w:p w14:paraId="3F7267A1"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w:t>
            </w:r>
          </w:p>
        </w:tc>
        <w:tc>
          <w:tcPr>
            <w:tcW w:w="2968" w:type="dxa"/>
          </w:tcPr>
          <w:p w14:paraId="22FE5FB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2%</w:t>
            </w:r>
          </w:p>
        </w:tc>
      </w:tr>
      <w:tr w:rsidR="006A0C55" w:rsidRPr="009A3A34"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7D9F70D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2954" w:type="dxa"/>
          </w:tcPr>
          <w:p w14:paraId="412F570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w:t>
            </w:r>
          </w:p>
        </w:tc>
        <w:tc>
          <w:tcPr>
            <w:tcW w:w="2968" w:type="dxa"/>
          </w:tcPr>
          <w:p w14:paraId="502ABB9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24%</w:t>
            </w:r>
          </w:p>
        </w:tc>
      </w:tr>
      <w:tr w:rsidR="006A0C55" w:rsidRPr="009A3A34"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4F59D8B2"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2954" w:type="dxa"/>
          </w:tcPr>
          <w:p w14:paraId="5A7BC01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w:t>
            </w:r>
          </w:p>
        </w:tc>
        <w:tc>
          <w:tcPr>
            <w:tcW w:w="2968" w:type="dxa"/>
          </w:tcPr>
          <w:p w14:paraId="58840B6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w:t>
            </w:r>
          </w:p>
        </w:tc>
      </w:tr>
      <w:tr w:rsidR="006A0C55" w:rsidRPr="009A3A34"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1C76E55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2954" w:type="dxa"/>
          </w:tcPr>
          <w:p w14:paraId="40EDE1B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w:t>
            </w:r>
          </w:p>
        </w:tc>
        <w:tc>
          <w:tcPr>
            <w:tcW w:w="2968" w:type="dxa"/>
          </w:tcPr>
          <w:p w14:paraId="00F84C0D"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6%</w:t>
            </w:r>
          </w:p>
        </w:tc>
      </w:tr>
      <w:tr w:rsidR="006A0C55" w:rsidRPr="009A3A34" w14:paraId="5D12442F" w14:textId="77777777" w:rsidTr="00A5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6A0C55" w:rsidRPr="009A3A34"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562D99A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2954" w:type="dxa"/>
          </w:tcPr>
          <w:p w14:paraId="344B1276"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w:t>
            </w:r>
          </w:p>
        </w:tc>
        <w:tc>
          <w:tcPr>
            <w:tcW w:w="2968" w:type="dxa"/>
          </w:tcPr>
          <w:p w14:paraId="3F1002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9%</w:t>
            </w:r>
          </w:p>
        </w:tc>
      </w:tr>
      <w:tr w:rsidR="006A0C55" w:rsidRPr="009A3A34"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79D8AC72"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2954" w:type="dxa"/>
          </w:tcPr>
          <w:p w14:paraId="4232A58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w:t>
            </w:r>
          </w:p>
        </w:tc>
        <w:tc>
          <w:tcPr>
            <w:tcW w:w="2968" w:type="dxa"/>
          </w:tcPr>
          <w:p w14:paraId="2C05872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57%</w:t>
            </w:r>
          </w:p>
        </w:tc>
      </w:tr>
      <w:tr w:rsidR="006A0C55" w:rsidRPr="009A3A34"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16C9F411"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2954" w:type="dxa"/>
          </w:tcPr>
          <w:p w14:paraId="495D56F0"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w:t>
            </w:r>
          </w:p>
        </w:tc>
        <w:tc>
          <w:tcPr>
            <w:tcW w:w="2968" w:type="dxa"/>
          </w:tcPr>
          <w:p w14:paraId="1CDD0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94%</w:t>
            </w:r>
          </w:p>
        </w:tc>
      </w:tr>
      <w:tr w:rsidR="006A0C55" w:rsidRPr="009A3A34"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14823F10"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2954" w:type="dxa"/>
          </w:tcPr>
          <w:p w14:paraId="7F589A3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w:t>
            </w:r>
          </w:p>
        </w:tc>
        <w:tc>
          <w:tcPr>
            <w:tcW w:w="2968" w:type="dxa"/>
          </w:tcPr>
          <w:p w14:paraId="0521F60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44%</w:t>
            </w:r>
          </w:p>
        </w:tc>
      </w:tr>
      <w:tr w:rsidR="006A0C55" w:rsidRPr="009A3A34"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4DD9A9A3"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2954" w:type="dxa"/>
          </w:tcPr>
          <w:p w14:paraId="09A0F84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w:t>
            </w:r>
          </w:p>
        </w:tc>
        <w:tc>
          <w:tcPr>
            <w:tcW w:w="2968" w:type="dxa"/>
          </w:tcPr>
          <w:p w14:paraId="7F60D17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6%</w:t>
            </w:r>
          </w:p>
        </w:tc>
      </w:tr>
      <w:tr w:rsidR="006A0C55" w:rsidRPr="009A3A34"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59215DD"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2954" w:type="dxa"/>
          </w:tcPr>
          <w:p w14:paraId="421584E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w:t>
            </w:r>
          </w:p>
        </w:tc>
        <w:tc>
          <w:tcPr>
            <w:tcW w:w="2968" w:type="dxa"/>
          </w:tcPr>
          <w:p w14:paraId="4E992A1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w:t>
            </w:r>
          </w:p>
        </w:tc>
      </w:tr>
      <w:tr w:rsidR="006A0C55" w:rsidRPr="009A3A34"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9A3A34" w:rsidRDefault="00DE6B98" w:rsidP="00205ABB">
            <w:pPr>
              <w:rPr>
                <w:rFonts w:ascii="Book Antiqua" w:hAnsi="Book Antiqua" w:cs="Times New Roman"/>
                <w:color w:val="auto"/>
                <w:sz w:val="24"/>
                <w:szCs w:val="24"/>
              </w:rPr>
            </w:pPr>
          </w:p>
        </w:tc>
        <w:tc>
          <w:tcPr>
            <w:tcW w:w="2954" w:type="dxa"/>
          </w:tcPr>
          <w:p w14:paraId="1568A96B"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9A3A34" w:rsidRDefault="00DE6B98" w:rsidP="00205ABB">
            <w:pPr>
              <w:rPr>
                <w:rFonts w:ascii="Book Antiqua" w:hAnsi="Book Antiqua" w:cs="Times New Roman"/>
                <w:color w:val="auto"/>
                <w:sz w:val="24"/>
                <w:szCs w:val="24"/>
              </w:rPr>
            </w:pPr>
          </w:p>
        </w:tc>
        <w:tc>
          <w:tcPr>
            <w:tcW w:w="2954" w:type="dxa"/>
          </w:tcPr>
          <w:p w14:paraId="083F5AB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an</w:t>
            </w:r>
          </w:p>
        </w:tc>
        <w:tc>
          <w:tcPr>
            <w:tcW w:w="2968" w:type="dxa"/>
          </w:tcPr>
          <w:p w14:paraId="018913D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D</w:t>
            </w:r>
          </w:p>
        </w:tc>
      </w:tr>
      <w:tr w:rsidR="006A0C55" w:rsidRPr="009A3A34"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2954" w:type="dxa"/>
          </w:tcPr>
          <w:p w14:paraId="5B6CAFF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w:t>
            </w:r>
          </w:p>
        </w:tc>
        <w:tc>
          <w:tcPr>
            <w:tcW w:w="2968" w:type="dxa"/>
          </w:tcPr>
          <w:p w14:paraId="73A7991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1</w:t>
            </w:r>
          </w:p>
        </w:tc>
      </w:tr>
      <w:tr w:rsidR="006A0C55" w:rsidRPr="009A3A34"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9A3A34" w:rsidRDefault="00DE6B98" w:rsidP="00205ABB">
            <w:pPr>
              <w:rPr>
                <w:rFonts w:ascii="Book Antiqua" w:hAnsi="Book Antiqua" w:cs="Times New Roman"/>
                <w:color w:val="auto"/>
                <w:sz w:val="24"/>
                <w:szCs w:val="24"/>
              </w:rPr>
            </w:pPr>
          </w:p>
        </w:tc>
        <w:tc>
          <w:tcPr>
            <w:tcW w:w="2954" w:type="dxa"/>
          </w:tcPr>
          <w:p w14:paraId="0102DC19"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54" w:type="dxa"/>
          </w:tcPr>
          <w:p w14:paraId="1E48CD59"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r>
      <w:tr w:rsidR="006A0C55" w:rsidRPr="009A3A34"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9A3A34" w:rsidRDefault="00DE6B98" w:rsidP="007C5E4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w:t>
            </w:r>
            <w:r w:rsidR="006E417F" w:rsidRPr="009A3A34">
              <w:rPr>
                <w:rFonts w:ascii="Book Antiqua" w:hAnsi="Book Antiqua" w:cs="Times New Roman"/>
                <w:color w:val="auto"/>
                <w:sz w:val="24"/>
                <w:szCs w:val="24"/>
              </w:rPr>
              <w:t xml:space="preserve"> [Sweeps 0-4]</w:t>
            </w:r>
          </w:p>
        </w:tc>
      </w:tr>
    </w:tbl>
    <w:p w14:paraId="47C1E0C7" w14:textId="13F25B1C" w:rsidR="006E0E39" w:rsidRPr="009A3A34" w:rsidRDefault="006E0E39" w:rsidP="006E0E39">
      <w:pPr>
        <w:tabs>
          <w:tab w:val="left" w:pos="2560"/>
        </w:tabs>
        <w:rPr>
          <w:rFonts w:ascii="Book Antiqua" w:hAnsi="Book Antiqua" w:cs="Times New Roman"/>
          <w:sz w:val="24"/>
          <w:szCs w:val="24"/>
          <w:lang w:val="en-US"/>
        </w:rPr>
        <w:sectPr w:rsidR="006E0E39" w:rsidRPr="009A3A34">
          <w:pgSz w:w="11906" w:h="16838"/>
          <w:pgMar w:top="1440" w:right="1440" w:bottom="1440" w:left="1440" w:header="708" w:footer="708" w:gutter="0"/>
          <w:cols w:space="708"/>
          <w:docGrid w:linePitch="360"/>
        </w:sectPr>
      </w:pPr>
    </w:p>
    <w:p w14:paraId="7970908F" w14:textId="3A24821F" w:rsidR="00C4762D" w:rsidRPr="009A3A34" w:rsidRDefault="00C4762D" w:rsidP="009A3A34">
      <w:pPr>
        <w:pStyle w:val="Caption"/>
        <w:keepNext/>
        <w:spacing w:line="480" w:lineRule="auto"/>
        <w:rPr>
          <w:rFonts w:ascii="Book Antiqua" w:hAnsi="Book Antiqua" w:cs="Times New Roman"/>
          <w:color w:val="auto"/>
          <w:sz w:val="24"/>
          <w:szCs w:val="24"/>
        </w:rPr>
      </w:pPr>
      <w:bookmarkStart w:id="28" w:name="_Toc146487747"/>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9</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by Economic Activity</w:t>
      </w:r>
      <w:bookmarkEnd w:id="28"/>
    </w:p>
    <w:tbl>
      <w:tblPr>
        <w:tblStyle w:val="GridTable6Colorful"/>
        <w:tblW w:w="0" w:type="auto"/>
        <w:tblLook w:val="04A0" w:firstRow="1" w:lastRow="0" w:firstColumn="1" w:lastColumn="0" w:noHBand="0" w:noVBand="1"/>
      </w:tblPr>
      <w:tblGrid>
        <w:gridCol w:w="3059"/>
        <w:gridCol w:w="1630"/>
        <w:gridCol w:w="1959"/>
        <w:gridCol w:w="1221"/>
        <w:gridCol w:w="2504"/>
        <w:gridCol w:w="2234"/>
        <w:gridCol w:w="1341"/>
      </w:tblGrid>
      <w:tr w:rsidR="006A0C55" w:rsidRPr="009A3A34"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9A3A34" w:rsidRDefault="006E0E39" w:rsidP="00AA57EC">
            <w:pPr>
              <w:rPr>
                <w:rFonts w:ascii="Book Antiqua" w:hAnsi="Book Antiqua" w:cs="Times New Roman"/>
                <w:color w:val="auto"/>
                <w:sz w:val="24"/>
                <w:szCs w:val="24"/>
              </w:rPr>
            </w:pPr>
          </w:p>
        </w:tc>
        <w:tc>
          <w:tcPr>
            <w:tcW w:w="0" w:type="auto"/>
            <w:gridSpan w:val="6"/>
          </w:tcPr>
          <w:p w14:paraId="3714888C" w14:textId="77777777" w:rsidR="006E0E39" w:rsidRPr="009A3A34" w:rsidRDefault="006E0E39" w:rsidP="00AA57EC">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 of Respondent on September when they are 16</w:t>
            </w:r>
          </w:p>
        </w:tc>
      </w:tr>
      <w:tr w:rsidR="006A0C55" w:rsidRPr="009A3A34"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9A3A34" w:rsidRDefault="006E0E39" w:rsidP="00AA57EC">
            <w:pPr>
              <w:rPr>
                <w:rFonts w:ascii="Book Antiqua" w:hAnsi="Book Antiqua" w:cs="Times New Roman"/>
                <w:color w:val="auto"/>
                <w:sz w:val="24"/>
                <w:szCs w:val="24"/>
              </w:rPr>
            </w:pPr>
          </w:p>
        </w:tc>
        <w:tc>
          <w:tcPr>
            <w:tcW w:w="0" w:type="auto"/>
          </w:tcPr>
          <w:p w14:paraId="5FEEF5F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Employment</w:t>
            </w:r>
          </w:p>
        </w:tc>
        <w:tc>
          <w:tcPr>
            <w:tcW w:w="0" w:type="auto"/>
          </w:tcPr>
          <w:p w14:paraId="6D5F9DD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Post-Schooling Education</w:t>
            </w:r>
          </w:p>
        </w:tc>
        <w:tc>
          <w:tcPr>
            <w:tcW w:w="0" w:type="auto"/>
          </w:tcPr>
          <w:p w14:paraId="0837EE8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chool</w:t>
            </w:r>
          </w:p>
        </w:tc>
        <w:tc>
          <w:tcPr>
            <w:tcW w:w="0" w:type="auto"/>
          </w:tcPr>
          <w:p w14:paraId="64C71A71" w14:textId="09761B83"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raining &amp; Apprenticeships</w:t>
            </w:r>
          </w:p>
        </w:tc>
        <w:tc>
          <w:tcPr>
            <w:tcW w:w="0" w:type="auto"/>
          </w:tcPr>
          <w:p w14:paraId="454E59FC" w14:textId="09A8B43C"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Unemployment &amp; OLF</w:t>
            </w:r>
          </w:p>
        </w:tc>
        <w:tc>
          <w:tcPr>
            <w:tcW w:w="0" w:type="auto"/>
          </w:tcPr>
          <w:p w14:paraId="69DEF8D4"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otal</w:t>
            </w:r>
          </w:p>
        </w:tc>
      </w:tr>
      <w:tr w:rsidR="006A0C55" w:rsidRPr="009A3A34" w14:paraId="73E33278" w14:textId="77777777" w:rsidTr="001B4F53">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t;5 O-Levels</w:t>
            </w:r>
          </w:p>
        </w:tc>
        <w:tc>
          <w:tcPr>
            <w:tcW w:w="0" w:type="auto"/>
          </w:tcPr>
          <w:p w14:paraId="14CD0283"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30 (90.9%)</w:t>
            </w:r>
          </w:p>
        </w:tc>
        <w:tc>
          <w:tcPr>
            <w:tcW w:w="0" w:type="auto"/>
          </w:tcPr>
          <w:p w14:paraId="17E6275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4 (54.2%)</w:t>
            </w:r>
          </w:p>
        </w:tc>
        <w:tc>
          <w:tcPr>
            <w:tcW w:w="0" w:type="auto"/>
          </w:tcPr>
          <w:p w14:paraId="738026F1"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 (17.0%)</w:t>
            </w:r>
          </w:p>
        </w:tc>
        <w:tc>
          <w:tcPr>
            <w:tcW w:w="0" w:type="auto"/>
          </w:tcPr>
          <w:p w14:paraId="1662F2C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9 (86.8%)</w:t>
            </w:r>
          </w:p>
        </w:tc>
        <w:tc>
          <w:tcPr>
            <w:tcW w:w="0" w:type="auto"/>
          </w:tcPr>
          <w:p w14:paraId="6D0950B3"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6 (93.9%)</w:t>
            </w:r>
          </w:p>
        </w:tc>
        <w:tc>
          <w:tcPr>
            <w:tcW w:w="0" w:type="auto"/>
          </w:tcPr>
          <w:p w14:paraId="1969E601"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 (64.5%)</w:t>
            </w:r>
          </w:p>
        </w:tc>
      </w:tr>
      <w:tr w:rsidR="006A0C55" w:rsidRPr="009A3A34"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gt;5 O-Levels</w:t>
            </w:r>
          </w:p>
        </w:tc>
        <w:tc>
          <w:tcPr>
            <w:tcW w:w="0" w:type="auto"/>
          </w:tcPr>
          <w:p w14:paraId="166D5B4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5 (9.1%)</w:t>
            </w:r>
          </w:p>
        </w:tc>
        <w:tc>
          <w:tcPr>
            <w:tcW w:w="0" w:type="auto"/>
          </w:tcPr>
          <w:p w14:paraId="7C52AF8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1 (45.8%)</w:t>
            </w:r>
          </w:p>
        </w:tc>
        <w:tc>
          <w:tcPr>
            <w:tcW w:w="0" w:type="auto"/>
          </w:tcPr>
          <w:p w14:paraId="0B24522B"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2 (83.0%)</w:t>
            </w:r>
          </w:p>
        </w:tc>
        <w:tc>
          <w:tcPr>
            <w:tcW w:w="0" w:type="auto"/>
          </w:tcPr>
          <w:p w14:paraId="0B70EEC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7 (13.2%)</w:t>
            </w:r>
          </w:p>
        </w:tc>
        <w:tc>
          <w:tcPr>
            <w:tcW w:w="0" w:type="auto"/>
          </w:tcPr>
          <w:p w14:paraId="0685E446"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 (6.1%)</w:t>
            </w:r>
          </w:p>
        </w:tc>
        <w:tc>
          <w:tcPr>
            <w:tcW w:w="0" w:type="auto"/>
          </w:tcPr>
          <w:p w14:paraId="599314F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 (35.5%)</w:t>
            </w:r>
          </w:p>
        </w:tc>
      </w:tr>
      <w:tr w:rsidR="006A0C55" w:rsidRPr="009A3A34" w14:paraId="369B2800" w14:textId="77777777" w:rsidTr="00404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0" w:type="auto"/>
          </w:tcPr>
          <w:p w14:paraId="1A3A745C"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 (60.7%)</w:t>
            </w:r>
          </w:p>
        </w:tc>
        <w:tc>
          <w:tcPr>
            <w:tcW w:w="0" w:type="auto"/>
          </w:tcPr>
          <w:p w14:paraId="4F8EAB3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2 (70.1%)</w:t>
            </w:r>
          </w:p>
        </w:tc>
        <w:tc>
          <w:tcPr>
            <w:tcW w:w="0" w:type="auto"/>
          </w:tcPr>
          <w:p w14:paraId="2F4C176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3 (50.3%)</w:t>
            </w:r>
          </w:p>
        </w:tc>
        <w:tc>
          <w:tcPr>
            <w:tcW w:w="0" w:type="auto"/>
          </w:tcPr>
          <w:p w14:paraId="1529C46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 (18.5%)</w:t>
            </w:r>
          </w:p>
        </w:tc>
        <w:tc>
          <w:tcPr>
            <w:tcW w:w="0" w:type="auto"/>
          </w:tcPr>
          <w:p w14:paraId="7E5F4C1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8 (60.3%)</w:t>
            </w:r>
          </w:p>
        </w:tc>
        <w:tc>
          <w:tcPr>
            <w:tcW w:w="0" w:type="auto"/>
          </w:tcPr>
          <w:p w14:paraId="28F64D65"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 (50.1%)</w:t>
            </w:r>
          </w:p>
        </w:tc>
      </w:tr>
      <w:tr w:rsidR="006A0C55" w:rsidRPr="009A3A34"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0" w:type="auto"/>
          </w:tcPr>
          <w:p w14:paraId="1203FB8E"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7 (39.3%)</w:t>
            </w:r>
          </w:p>
        </w:tc>
        <w:tc>
          <w:tcPr>
            <w:tcW w:w="0" w:type="auto"/>
          </w:tcPr>
          <w:p w14:paraId="3DD6356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 (29.9%)</w:t>
            </w:r>
          </w:p>
        </w:tc>
        <w:tc>
          <w:tcPr>
            <w:tcW w:w="0" w:type="auto"/>
          </w:tcPr>
          <w:p w14:paraId="5DCA85F4"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7 (49.7%)</w:t>
            </w:r>
          </w:p>
        </w:tc>
        <w:tc>
          <w:tcPr>
            <w:tcW w:w="0" w:type="auto"/>
          </w:tcPr>
          <w:p w14:paraId="3D81D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42 (81.5%)</w:t>
            </w:r>
          </w:p>
        </w:tc>
        <w:tc>
          <w:tcPr>
            <w:tcW w:w="0" w:type="auto"/>
          </w:tcPr>
          <w:p w14:paraId="396BDC8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 (39.7%)</w:t>
            </w:r>
          </w:p>
        </w:tc>
        <w:tc>
          <w:tcPr>
            <w:tcW w:w="0" w:type="auto"/>
          </w:tcPr>
          <w:p w14:paraId="79F81E7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 (49.9%)</w:t>
            </w:r>
          </w:p>
        </w:tc>
      </w:tr>
      <w:tr w:rsidR="006A0C55" w:rsidRPr="009A3A34" w14:paraId="21271FBD" w14:textId="77777777" w:rsidTr="00352740">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9EA04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6A0C55" w:rsidRPr="009A3A34"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0" w:type="auto"/>
          </w:tcPr>
          <w:p w14:paraId="1F349ED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73 (33.3%)</w:t>
            </w:r>
          </w:p>
        </w:tc>
        <w:tc>
          <w:tcPr>
            <w:tcW w:w="0" w:type="auto"/>
          </w:tcPr>
          <w:p w14:paraId="40BD5E37"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2 (62.0%)</w:t>
            </w:r>
          </w:p>
        </w:tc>
        <w:tc>
          <w:tcPr>
            <w:tcW w:w="0" w:type="auto"/>
          </w:tcPr>
          <w:p w14:paraId="3BD436D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6 (67.9%)</w:t>
            </w:r>
          </w:p>
        </w:tc>
        <w:tc>
          <w:tcPr>
            <w:tcW w:w="0" w:type="auto"/>
          </w:tcPr>
          <w:p w14:paraId="57491EF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6 (42.9%)</w:t>
            </w:r>
          </w:p>
        </w:tc>
        <w:tc>
          <w:tcPr>
            <w:tcW w:w="0" w:type="auto"/>
          </w:tcPr>
          <w:p w14:paraId="2B36A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 (28.2%)</w:t>
            </w:r>
          </w:p>
        </w:tc>
        <w:tc>
          <w:tcPr>
            <w:tcW w:w="0" w:type="auto"/>
          </w:tcPr>
          <w:p w14:paraId="6AFB5DD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 (48.1%)</w:t>
            </w:r>
          </w:p>
        </w:tc>
      </w:tr>
      <w:tr w:rsidR="006A0C55" w:rsidRPr="009A3A34"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0" w:type="auto"/>
          </w:tcPr>
          <w:p w14:paraId="355DA32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52 (66.7%)</w:t>
            </w:r>
          </w:p>
        </w:tc>
        <w:tc>
          <w:tcPr>
            <w:tcW w:w="0" w:type="auto"/>
          </w:tcPr>
          <w:p w14:paraId="64480F9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3 (38.0%)</w:t>
            </w:r>
          </w:p>
        </w:tc>
        <w:tc>
          <w:tcPr>
            <w:tcW w:w="0" w:type="auto"/>
          </w:tcPr>
          <w:p w14:paraId="3B89FAB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32.1%)</w:t>
            </w:r>
          </w:p>
        </w:tc>
        <w:tc>
          <w:tcPr>
            <w:tcW w:w="0" w:type="auto"/>
          </w:tcPr>
          <w:p w14:paraId="37639ABE"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0 (57.1%)</w:t>
            </w:r>
          </w:p>
        </w:tc>
        <w:tc>
          <w:tcPr>
            <w:tcW w:w="0" w:type="auto"/>
          </w:tcPr>
          <w:p w14:paraId="03342C37"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8 (71.8%)</w:t>
            </w:r>
          </w:p>
        </w:tc>
        <w:tc>
          <w:tcPr>
            <w:tcW w:w="0" w:type="auto"/>
          </w:tcPr>
          <w:p w14:paraId="0390EE8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 (51.9%)</w:t>
            </w:r>
          </w:p>
        </w:tc>
      </w:tr>
      <w:tr w:rsidR="006A0C55" w:rsidRPr="009A3A34" w14:paraId="63EE8F2E" w14:textId="77777777" w:rsidTr="00571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9A3A34" w:rsidRPr="009A3A34"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0" w:type="auto"/>
          </w:tcPr>
          <w:p w14:paraId="26A55CEC"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 (1.6%)</w:t>
            </w:r>
          </w:p>
        </w:tc>
        <w:tc>
          <w:tcPr>
            <w:tcW w:w="0" w:type="auto"/>
          </w:tcPr>
          <w:p w14:paraId="30EA911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31CC100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 (6.2%)</w:t>
            </w:r>
          </w:p>
        </w:tc>
        <w:tc>
          <w:tcPr>
            <w:tcW w:w="0" w:type="auto"/>
          </w:tcPr>
          <w:p w14:paraId="7C8F574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2.0%)</w:t>
            </w:r>
          </w:p>
        </w:tc>
        <w:tc>
          <w:tcPr>
            <w:tcW w:w="0" w:type="auto"/>
          </w:tcPr>
          <w:p w14:paraId="2214E36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1.5%)</w:t>
            </w:r>
          </w:p>
        </w:tc>
        <w:tc>
          <w:tcPr>
            <w:tcW w:w="0" w:type="auto"/>
          </w:tcPr>
          <w:p w14:paraId="166432A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 (3.3%)</w:t>
            </w:r>
          </w:p>
        </w:tc>
      </w:tr>
      <w:tr w:rsidR="009A3A34" w:rsidRPr="009A3A34"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0" w:type="auto"/>
          </w:tcPr>
          <w:p w14:paraId="31566DA9"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 (1.3%)</w:t>
            </w:r>
          </w:p>
        </w:tc>
        <w:tc>
          <w:tcPr>
            <w:tcW w:w="0" w:type="auto"/>
          </w:tcPr>
          <w:p w14:paraId="5BB9CB2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 (5.0%)</w:t>
            </w:r>
          </w:p>
        </w:tc>
        <w:tc>
          <w:tcPr>
            <w:tcW w:w="0" w:type="auto"/>
          </w:tcPr>
          <w:p w14:paraId="01B474F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1 (11.3%)</w:t>
            </w:r>
          </w:p>
        </w:tc>
        <w:tc>
          <w:tcPr>
            <w:tcW w:w="0" w:type="auto"/>
          </w:tcPr>
          <w:p w14:paraId="02F6CAC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 (2.3%)</w:t>
            </w:r>
          </w:p>
        </w:tc>
        <w:tc>
          <w:tcPr>
            <w:tcW w:w="0" w:type="auto"/>
          </w:tcPr>
          <w:p w14:paraId="50CDA82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7CB8E70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 (4.9%)</w:t>
            </w:r>
          </w:p>
        </w:tc>
      </w:tr>
      <w:tr w:rsidR="009A3A34" w:rsidRPr="009A3A34"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0" w:type="auto"/>
          </w:tcPr>
          <w:p w14:paraId="40099E8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 (6.6%)</w:t>
            </w:r>
          </w:p>
        </w:tc>
        <w:tc>
          <w:tcPr>
            <w:tcW w:w="0" w:type="auto"/>
          </w:tcPr>
          <w:p w14:paraId="4C12A27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1 (17.6%)</w:t>
            </w:r>
          </w:p>
        </w:tc>
        <w:tc>
          <w:tcPr>
            <w:tcW w:w="0" w:type="auto"/>
          </w:tcPr>
          <w:p w14:paraId="01F0774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 (21.2%)</w:t>
            </w:r>
          </w:p>
        </w:tc>
        <w:tc>
          <w:tcPr>
            <w:tcW w:w="0" w:type="auto"/>
          </w:tcPr>
          <w:p w14:paraId="011C4E1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 (7.8%)</w:t>
            </w:r>
          </w:p>
        </w:tc>
        <w:tc>
          <w:tcPr>
            <w:tcW w:w="0" w:type="auto"/>
          </w:tcPr>
          <w:p w14:paraId="35EC686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 (8.0%)</w:t>
            </w:r>
          </w:p>
        </w:tc>
        <w:tc>
          <w:tcPr>
            <w:tcW w:w="0" w:type="auto"/>
          </w:tcPr>
          <w:p w14:paraId="496F048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 (12.3%)</w:t>
            </w:r>
          </w:p>
        </w:tc>
      </w:tr>
      <w:tr w:rsidR="009A3A34" w:rsidRPr="009A3A34"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0" w:type="auto"/>
          </w:tcPr>
          <w:p w14:paraId="042B222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 (7.3%)</w:t>
            </w:r>
          </w:p>
        </w:tc>
        <w:tc>
          <w:tcPr>
            <w:tcW w:w="0" w:type="auto"/>
          </w:tcPr>
          <w:p w14:paraId="05C94F3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 (12.6%)</w:t>
            </w:r>
          </w:p>
        </w:tc>
        <w:tc>
          <w:tcPr>
            <w:tcW w:w="0" w:type="auto"/>
          </w:tcPr>
          <w:p w14:paraId="16EFC04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0 (14.0%)</w:t>
            </w:r>
          </w:p>
        </w:tc>
        <w:tc>
          <w:tcPr>
            <w:tcW w:w="0" w:type="auto"/>
          </w:tcPr>
          <w:p w14:paraId="06B117F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 (7.4%)</w:t>
            </w:r>
          </w:p>
        </w:tc>
        <w:tc>
          <w:tcPr>
            <w:tcW w:w="0" w:type="auto"/>
          </w:tcPr>
          <w:p w14:paraId="52F188A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 (5.7%)</w:t>
            </w:r>
          </w:p>
        </w:tc>
        <w:tc>
          <w:tcPr>
            <w:tcW w:w="0" w:type="auto"/>
          </w:tcPr>
          <w:p w14:paraId="1714E07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9.8%)</w:t>
            </w:r>
          </w:p>
        </w:tc>
      </w:tr>
      <w:tr w:rsidR="009A3A34" w:rsidRPr="009A3A34"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1 (12.4%)</w:t>
            </w:r>
          </w:p>
        </w:tc>
        <w:tc>
          <w:tcPr>
            <w:tcW w:w="0" w:type="auto"/>
          </w:tcPr>
          <w:p w14:paraId="2479EF2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 (11.3%)</w:t>
            </w:r>
          </w:p>
        </w:tc>
        <w:tc>
          <w:tcPr>
            <w:tcW w:w="0" w:type="auto"/>
          </w:tcPr>
          <w:p w14:paraId="74D8939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9 (10.5%)</w:t>
            </w:r>
          </w:p>
        </w:tc>
        <w:tc>
          <w:tcPr>
            <w:tcW w:w="0" w:type="auto"/>
          </w:tcPr>
          <w:p w14:paraId="33A3F62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1 (14.6%)</w:t>
            </w:r>
          </w:p>
        </w:tc>
        <w:tc>
          <w:tcPr>
            <w:tcW w:w="0" w:type="auto"/>
          </w:tcPr>
          <w:p w14:paraId="34281E3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 (11.1%)</w:t>
            </w:r>
          </w:p>
        </w:tc>
        <w:tc>
          <w:tcPr>
            <w:tcW w:w="0" w:type="auto"/>
          </w:tcPr>
          <w:p w14:paraId="021B5C0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 (12.1%)</w:t>
            </w:r>
          </w:p>
        </w:tc>
      </w:tr>
      <w:tr w:rsidR="009A3A34" w:rsidRPr="009A3A34"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0" w:type="auto"/>
          </w:tcPr>
          <w:p w14:paraId="7A82F2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6 (16.9%)</w:t>
            </w:r>
          </w:p>
        </w:tc>
        <w:tc>
          <w:tcPr>
            <w:tcW w:w="0" w:type="auto"/>
          </w:tcPr>
          <w:p w14:paraId="0C8B07A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 (16.9%)</w:t>
            </w:r>
          </w:p>
        </w:tc>
        <w:tc>
          <w:tcPr>
            <w:tcW w:w="0" w:type="auto"/>
          </w:tcPr>
          <w:p w14:paraId="4CB14BB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4 (13.8%)</w:t>
            </w:r>
          </w:p>
        </w:tc>
        <w:tc>
          <w:tcPr>
            <w:tcW w:w="0" w:type="auto"/>
          </w:tcPr>
          <w:p w14:paraId="48B362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4 (19.1%)</w:t>
            </w:r>
          </w:p>
        </w:tc>
        <w:tc>
          <w:tcPr>
            <w:tcW w:w="0" w:type="auto"/>
          </w:tcPr>
          <w:p w14:paraId="24DF8E4E"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 (12.2%)</w:t>
            </w:r>
          </w:p>
        </w:tc>
        <w:tc>
          <w:tcPr>
            <w:tcW w:w="0" w:type="auto"/>
          </w:tcPr>
          <w:p w14:paraId="2F630F2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 (16.2%)</w:t>
            </w:r>
          </w:p>
        </w:tc>
      </w:tr>
      <w:tr w:rsidR="009A3A34" w:rsidRPr="009A3A34"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0" w:type="auto"/>
          </w:tcPr>
          <w:p w14:paraId="68ABE67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80 (21.1%)</w:t>
            </w:r>
          </w:p>
        </w:tc>
        <w:tc>
          <w:tcPr>
            <w:tcW w:w="0" w:type="auto"/>
          </w:tcPr>
          <w:p w14:paraId="25B4B5A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13.0%)</w:t>
            </w:r>
          </w:p>
        </w:tc>
        <w:tc>
          <w:tcPr>
            <w:tcW w:w="0" w:type="auto"/>
          </w:tcPr>
          <w:p w14:paraId="20AA76E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5 (11.9%)</w:t>
            </w:r>
          </w:p>
        </w:tc>
        <w:tc>
          <w:tcPr>
            <w:tcW w:w="0" w:type="auto"/>
          </w:tcPr>
          <w:p w14:paraId="46A0599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0 (20.7%)</w:t>
            </w:r>
          </w:p>
        </w:tc>
        <w:tc>
          <w:tcPr>
            <w:tcW w:w="0" w:type="auto"/>
          </w:tcPr>
          <w:p w14:paraId="10995E8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3 (24.0%)</w:t>
            </w:r>
          </w:p>
        </w:tc>
        <w:tc>
          <w:tcPr>
            <w:tcW w:w="0" w:type="auto"/>
          </w:tcPr>
          <w:p w14:paraId="66CD349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 (17.6%)</w:t>
            </w:r>
          </w:p>
        </w:tc>
      </w:tr>
      <w:tr w:rsidR="009A3A34" w:rsidRPr="009A3A34"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0" w:type="auto"/>
          </w:tcPr>
          <w:p w14:paraId="770125D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8 (32.8%)</w:t>
            </w:r>
          </w:p>
        </w:tc>
        <w:tc>
          <w:tcPr>
            <w:tcW w:w="0" w:type="auto"/>
          </w:tcPr>
          <w:p w14:paraId="0215501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3 (19.2%)</w:t>
            </w:r>
          </w:p>
        </w:tc>
        <w:tc>
          <w:tcPr>
            <w:tcW w:w="0" w:type="auto"/>
          </w:tcPr>
          <w:p w14:paraId="06AD876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8 (11.2%)</w:t>
            </w:r>
          </w:p>
        </w:tc>
        <w:tc>
          <w:tcPr>
            <w:tcW w:w="0" w:type="auto"/>
          </w:tcPr>
          <w:p w14:paraId="4A302B2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0 (26.1%)</w:t>
            </w:r>
          </w:p>
        </w:tc>
        <w:tc>
          <w:tcPr>
            <w:tcW w:w="0" w:type="auto"/>
          </w:tcPr>
          <w:p w14:paraId="34F337A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37.0%)</w:t>
            </w:r>
          </w:p>
        </w:tc>
        <w:tc>
          <w:tcPr>
            <w:tcW w:w="0" w:type="auto"/>
          </w:tcPr>
          <w:p w14:paraId="71AA75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 (23.9%)</w:t>
            </w:r>
          </w:p>
        </w:tc>
      </w:tr>
      <w:tr w:rsidR="006A0C55" w:rsidRPr="009A3A34" w14:paraId="24768A36" w14:textId="77777777" w:rsidTr="00531042">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9A3A34" w:rsidRPr="009A3A34"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0" w:type="auto"/>
          </w:tcPr>
          <w:p w14:paraId="2555252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1.1%)</w:t>
            </w:r>
          </w:p>
        </w:tc>
        <w:tc>
          <w:tcPr>
            <w:tcW w:w="0" w:type="auto"/>
          </w:tcPr>
          <w:p w14:paraId="4E7E372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5B15EC8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 (10.0%)</w:t>
            </w:r>
          </w:p>
        </w:tc>
        <w:tc>
          <w:tcPr>
            <w:tcW w:w="0" w:type="auto"/>
          </w:tcPr>
          <w:p w14:paraId="731F63A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2.2%)</w:t>
            </w:r>
          </w:p>
        </w:tc>
        <w:tc>
          <w:tcPr>
            <w:tcW w:w="0" w:type="auto"/>
          </w:tcPr>
          <w:p w14:paraId="163E3C5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6C9D53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 (4.3%)</w:t>
            </w:r>
          </w:p>
        </w:tc>
      </w:tr>
      <w:tr w:rsidR="009A3A34" w:rsidRPr="009A3A34"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0" w:type="auto"/>
          </w:tcPr>
          <w:p w14:paraId="546F006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6 (12.9%)</w:t>
            </w:r>
          </w:p>
        </w:tc>
        <w:tc>
          <w:tcPr>
            <w:tcW w:w="0" w:type="auto"/>
          </w:tcPr>
          <w:p w14:paraId="416E80E6"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9 (26.7%)</w:t>
            </w:r>
          </w:p>
        </w:tc>
        <w:tc>
          <w:tcPr>
            <w:tcW w:w="0" w:type="auto"/>
          </w:tcPr>
          <w:p w14:paraId="4753D47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9 (33.0%)</w:t>
            </w:r>
          </w:p>
        </w:tc>
        <w:tc>
          <w:tcPr>
            <w:tcW w:w="0" w:type="auto"/>
          </w:tcPr>
          <w:p w14:paraId="760ABC0F"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 (14.5%)</w:t>
            </w:r>
          </w:p>
        </w:tc>
        <w:tc>
          <w:tcPr>
            <w:tcW w:w="0" w:type="auto"/>
          </w:tcPr>
          <w:p w14:paraId="14DD7BB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13.7%)</w:t>
            </w:r>
          </w:p>
        </w:tc>
        <w:tc>
          <w:tcPr>
            <w:tcW w:w="0" w:type="auto"/>
          </w:tcPr>
          <w:p w14:paraId="0FDF130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 (20.6%)</w:t>
            </w:r>
          </w:p>
        </w:tc>
      </w:tr>
      <w:tr w:rsidR="009A3A34" w:rsidRPr="009A3A34"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0" w:type="auto"/>
          </w:tcPr>
          <w:p w14:paraId="3F88F1EC"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 (8.1%)</w:t>
            </w:r>
          </w:p>
        </w:tc>
        <w:tc>
          <w:tcPr>
            <w:tcW w:w="0" w:type="auto"/>
          </w:tcPr>
          <w:p w14:paraId="03B5C62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2 (15.0%)</w:t>
            </w:r>
          </w:p>
        </w:tc>
        <w:tc>
          <w:tcPr>
            <w:tcW w:w="0" w:type="auto"/>
          </w:tcPr>
          <w:p w14:paraId="6F7F6A5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4 (14.9%)</w:t>
            </w:r>
          </w:p>
        </w:tc>
        <w:tc>
          <w:tcPr>
            <w:tcW w:w="0" w:type="auto"/>
          </w:tcPr>
          <w:p w14:paraId="06201B0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6 (9.5%)</w:t>
            </w:r>
          </w:p>
        </w:tc>
        <w:tc>
          <w:tcPr>
            <w:tcW w:w="0" w:type="auto"/>
          </w:tcPr>
          <w:p w14:paraId="18B87EE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4.6%)</w:t>
            </w:r>
          </w:p>
        </w:tc>
        <w:tc>
          <w:tcPr>
            <w:tcW w:w="0" w:type="auto"/>
          </w:tcPr>
          <w:p w14:paraId="78E85A3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 (10.9%)</w:t>
            </w:r>
          </w:p>
        </w:tc>
      </w:tr>
      <w:tr w:rsidR="009A3A34" w:rsidRPr="009A3A34"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0" w:type="auto"/>
          </w:tcPr>
          <w:p w14:paraId="4990687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38 (47.7%)</w:t>
            </w:r>
          </w:p>
        </w:tc>
        <w:tc>
          <w:tcPr>
            <w:tcW w:w="0" w:type="auto"/>
          </w:tcPr>
          <w:p w14:paraId="4404365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5 (38.3%)</w:t>
            </w:r>
          </w:p>
        </w:tc>
        <w:tc>
          <w:tcPr>
            <w:tcW w:w="0" w:type="auto"/>
          </w:tcPr>
          <w:p w14:paraId="70A52EF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59 (29.5%)</w:t>
            </w:r>
          </w:p>
        </w:tc>
        <w:tc>
          <w:tcPr>
            <w:tcW w:w="0" w:type="auto"/>
          </w:tcPr>
          <w:p w14:paraId="0C06F27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06 (49.0%)</w:t>
            </w:r>
          </w:p>
        </w:tc>
        <w:tc>
          <w:tcPr>
            <w:tcW w:w="0" w:type="auto"/>
          </w:tcPr>
          <w:p w14:paraId="0190EFD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 (43.1%)</w:t>
            </w:r>
          </w:p>
        </w:tc>
        <w:tc>
          <w:tcPr>
            <w:tcW w:w="0" w:type="auto"/>
          </w:tcPr>
          <w:p w14:paraId="304DC3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 (41.4%)</w:t>
            </w:r>
          </w:p>
        </w:tc>
      </w:tr>
      <w:tr w:rsidR="009A3A34" w:rsidRPr="009A3A34"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0" w:type="auto"/>
          </w:tcPr>
          <w:p w14:paraId="6D7EF5D6"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7 (17.6%)</w:t>
            </w:r>
          </w:p>
        </w:tc>
        <w:tc>
          <w:tcPr>
            <w:tcW w:w="0" w:type="auto"/>
          </w:tcPr>
          <w:p w14:paraId="3AAA069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1 (10.9%)</w:t>
            </w:r>
          </w:p>
        </w:tc>
        <w:tc>
          <w:tcPr>
            <w:tcW w:w="0" w:type="auto"/>
          </w:tcPr>
          <w:p w14:paraId="27CB551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6 (8.8%)</w:t>
            </w:r>
          </w:p>
        </w:tc>
        <w:tc>
          <w:tcPr>
            <w:tcW w:w="0" w:type="auto"/>
          </w:tcPr>
          <w:p w14:paraId="3E8B96A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2 (16.5%)</w:t>
            </w:r>
          </w:p>
        </w:tc>
        <w:tc>
          <w:tcPr>
            <w:tcW w:w="0" w:type="auto"/>
          </w:tcPr>
          <w:p w14:paraId="0C1FCCA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9 (22.5%)</w:t>
            </w:r>
          </w:p>
        </w:tc>
        <w:tc>
          <w:tcPr>
            <w:tcW w:w="0" w:type="auto"/>
          </w:tcPr>
          <w:p w14:paraId="3AFAF4C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 (14.3%)</w:t>
            </w:r>
          </w:p>
        </w:tc>
      </w:tr>
      <w:tr w:rsidR="009A3A34" w:rsidRPr="009A3A34"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0" w:type="auto"/>
          </w:tcPr>
          <w:p w14:paraId="75CB7540"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9 (12.7%)</w:t>
            </w:r>
          </w:p>
        </w:tc>
        <w:tc>
          <w:tcPr>
            <w:tcW w:w="0" w:type="auto"/>
          </w:tcPr>
          <w:p w14:paraId="195E1BD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4.7%)</w:t>
            </w:r>
          </w:p>
        </w:tc>
        <w:tc>
          <w:tcPr>
            <w:tcW w:w="0" w:type="auto"/>
          </w:tcPr>
          <w:p w14:paraId="4A5E5D1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5 (3.7%)</w:t>
            </w:r>
          </w:p>
        </w:tc>
        <w:tc>
          <w:tcPr>
            <w:tcW w:w="0" w:type="auto"/>
          </w:tcPr>
          <w:p w14:paraId="2125593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8 (8.4%)</w:t>
            </w:r>
          </w:p>
        </w:tc>
        <w:tc>
          <w:tcPr>
            <w:tcW w:w="0" w:type="auto"/>
          </w:tcPr>
          <w:p w14:paraId="30DBD55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 (15.6%)</w:t>
            </w:r>
          </w:p>
        </w:tc>
        <w:tc>
          <w:tcPr>
            <w:tcW w:w="0" w:type="auto"/>
          </w:tcPr>
          <w:p w14:paraId="7C934B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 (8.5%)</w:t>
            </w:r>
          </w:p>
        </w:tc>
      </w:tr>
      <w:tr w:rsidR="006A0C55" w:rsidRPr="009A3A34"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9A3A34" w:rsidRDefault="006E0E39" w:rsidP="00AA57EC">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0" w:type="auto"/>
          </w:tcPr>
          <w:p w14:paraId="0CEF6FE8" w14:textId="525CD521"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7</w:t>
            </w:r>
            <w:r w:rsidR="00205878" w:rsidRPr="009A3A34">
              <w:rPr>
                <w:rFonts w:ascii="Book Antiqua" w:hAnsi="Book Antiqua" w:cs="Times New Roman"/>
                <w:color w:val="auto"/>
                <w:sz w:val="24"/>
                <w:szCs w:val="24"/>
              </w:rPr>
              <w:t>8</w:t>
            </w:r>
            <w:r w:rsidRPr="009A3A34">
              <w:rPr>
                <w:rFonts w:ascii="Book Antiqua" w:hAnsi="Book Antiqua" w:cs="Times New Roman"/>
                <w:color w:val="auto"/>
                <w:sz w:val="24"/>
                <w:szCs w:val="24"/>
              </w:rPr>
              <w:t xml:space="preserve"> (10.35)</w:t>
            </w:r>
          </w:p>
        </w:tc>
        <w:tc>
          <w:tcPr>
            <w:tcW w:w="0" w:type="auto"/>
          </w:tcPr>
          <w:p w14:paraId="58A4E0A3" w14:textId="2BFA3EE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9</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 xml:space="preserve"> (13.3</w:t>
            </w:r>
            <w:r w:rsidR="00205878" w:rsidRPr="009A3A34">
              <w:rPr>
                <w:rFonts w:ascii="Book Antiqua" w:hAnsi="Book Antiqua" w:cs="Times New Roman"/>
                <w:color w:val="auto"/>
                <w:sz w:val="24"/>
                <w:szCs w:val="24"/>
              </w:rPr>
              <w:t>5</w:t>
            </w:r>
            <w:r w:rsidRPr="009A3A34">
              <w:rPr>
                <w:rFonts w:ascii="Book Antiqua" w:hAnsi="Book Antiqua" w:cs="Times New Roman"/>
                <w:color w:val="auto"/>
                <w:sz w:val="24"/>
                <w:szCs w:val="24"/>
              </w:rPr>
              <w:t>)</w:t>
            </w:r>
          </w:p>
        </w:tc>
        <w:tc>
          <w:tcPr>
            <w:tcW w:w="0" w:type="auto"/>
          </w:tcPr>
          <w:p w14:paraId="484AA063" w14:textId="0731EF7E"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8</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 xml:space="preserve"> (14.80)</w:t>
            </w:r>
          </w:p>
        </w:tc>
        <w:tc>
          <w:tcPr>
            <w:tcW w:w="0" w:type="auto"/>
          </w:tcPr>
          <w:p w14:paraId="71F7C144" w14:textId="41C42A88"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67 (11.0</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w:t>
            </w:r>
          </w:p>
        </w:tc>
        <w:tc>
          <w:tcPr>
            <w:tcW w:w="0" w:type="auto"/>
          </w:tcPr>
          <w:p w14:paraId="48BE3C99" w14:textId="1DA0692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09 (10.2</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w:t>
            </w:r>
          </w:p>
        </w:tc>
        <w:tc>
          <w:tcPr>
            <w:tcW w:w="0" w:type="auto"/>
          </w:tcPr>
          <w:p w14:paraId="45278CD4" w14:textId="2F19CE73"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 (12.91)</w:t>
            </w:r>
          </w:p>
        </w:tc>
      </w:tr>
      <w:tr w:rsidR="006A0C55" w:rsidRPr="009A3A34"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9A3A34" w:rsidRDefault="006E0E39" w:rsidP="006E0E39">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36340D5B" w14:textId="3BB3B7F2"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 (38.2%)</w:t>
            </w:r>
          </w:p>
        </w:tc>
        <w:tc>
          <w:tcPr>
            <w:tcW w:w="0" w:type="auto"/>
          </w:tcPr>
          <w:p w14:paraId="05F13F7E" w14:textId="78A49168"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 (8.8%)</w:t>
            </w:r>
          </w:p>
        </w:tc>
        <w:tc>
          <w:tcPr>
            <w:tcW w:w="0" w:type="auto"/>
          </w:tcPr>
          <w:p w14:paraId="131D79AD" w14:textId="5C6B4275"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 (30.4%)</w:t>
            </w:r>
          </w:p>
        </w:tc>
        <w:tc>
          <w:tcPr>
            <w:tcW w:w="0" w:type="auto"/>
          </w:tcPr>
          <w:p w14:paraId="6CD19E76" w14:textId="19E17020"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 (19.5%)</w:t>
            </w:r>
          </w:p>
        </w:tc>
        <w:tc>
          <w:tcPr>
            <w:tcW w:w="0" w:type="auto"/>
          </w:tcPr>
          <w:p w14:paraId="40B9130C" w14:textId="78974B7F"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 (3.1%)</w:t>
            </w:r>
          </w:p>
        </w:tc>
        <w:tc>
          <w:tcPr>
            <w:tcW w:w="0" w:type="auto"/>
          </w:tcPr>
          <w:p w14:paraId="171C88B5" w14:textId="5F38391A"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 (100.0%)</w:t>
            </w:r>
          </w:p>
        </w:tc>
      </w:tr>
      <w:tr w:rsidR="006A0C55" w:rsidRPr="009A3A34" w14:paraId="68E3955B" w14:textId="77777777" w:rsidTr="005B6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9A3A34" w:rsidRDefault="00C56984" w:rsidP="00FC663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 [Sweeps 0-4]</w:t>
            </w:r>
          </w:p>
        </w:tc>
      </w:tr>
    </w:tbl>
    <w:p w14:paraId="50AFD995" w14:textId="69CF10BC" w:rsidR="006E0E39" w:rsidRPr="009A3A34" w:rsidRDefault="006E0E39" w:rsidP="006E0E39">
      <w:pPr>
        <w:tabs>
          <w:tab w:val="left" w:pos="2560"/>
        </w:tabs>
        <w:rPr>
          <w:rFonts w:ascii="Book Antiqua" w:hAnsi="Book Antiqua" w:cs="Times New Roman"/>
          <w:sz w:val="24"/>
          <w:szCs w:val="24"/>
          <w:lang w:val="en-US"/>
        </w:rPr>
      </w:pPr>
    </w:p>
    <w:p w14:paraId="4FC72D4D" w14:textId="77777777" w:rsidR="006E0E39" w:rsidRPr="009A3A34" w:rsidRDefault="006E0E39" w:rsidP="00B947F6">
      <w:pPr>
        <w:rPr>
          <w:rFonts w:ascii="Book Antiqua" w:hAnsi="Book Antiqua" w:cs="Times New Roman"/>
          <w:sz w:val="24"/>
          <w:szCs w:val="24"/>
          <w:lang w:val="en-US"/>
        </w:rPr>
      </w:pPr>
    </w:p>
    <w:p w14:paraId="73D9077C" w14:textId="77777777" w:rsidR="006E0E39" w:rsidRPr="009A3A34" w:rsidRDefault="006E0E39" w:rsidP="00B947F6">
      <w:pPr>
        <w:rPr>
          <w:rFonts w:ascii="Book Antiqua" w:hAnsi="Book Antiqua" w:cs="Times New Roman"/>
          <w:sz w:val="24"/>
          <w:szCs w:val="24"/>
          <w:lang w:val="en-US"/>
        </w:rPr>
        <w:sectPr w:rsidR="006E0E39" w:rsidRPr="009A3A34" w:rsidSect="006E0E39">
          <w:pgSz w:w="16838" w:h="11906" w:orient="landscape"/>
          <w:pgMar w:top="1440" w:right="1440" w:bottom="1440" w:left="1440" w:header="708" w:footer="708" w:gutter="0"/>
          <w:cols w:space="708"/>
          <w:docGrid w:linePitch="360"/>
        </w:sectPr>
      </w:pPr>
    </w:p>
    <w:p w14:paraId="36E558E7" w14:textId="32BDEB94" w:rsidR="000A4643" w:rsidRPr="009A3A34" w:rsidRDefault="006E0E39" w:rsidP="009A3A34">
      <w:pPr>
        <w:spacing w:line="480" w:lineRule="auto"/>
        <w:rPr>
          <w:rFonts w:ascii="Book Antiqua" w:hAnsi="Book Antiqua" w:cs="Times New Roman"/>
          <w:sz w:val="24"/>
          <w:szCs w:val="24"/>
        </w:rPr>
      </w:pPr>
      <w:bookmarkStart w:id="29" w:name="_Toc137904658"/>
      <w:r w:rsidRPr="009A3A34">
        <w:rPr>
          <w:rFonts w:ascii="Book Antiqua" w:hAnsi="Book Antiqua" w:cs="Times New Roman"/>
          <w:sz w:val="24"/>
          <w:szCs w:val="24"/>
        </w:rPr>
        <w:lastRenderedPageBreak/>
        <w:t xml:space="preserve">From table </w:t>
      </w:r>
      <w:r w:rsidR="00DB097B" w:rsidRPr="009A3A34">
        <w:rPr>
          <w:rFonts w:ascii="Book Antiqua" w:hAnsi="Book Antiqua" w:cs="Times New Roman"/>
          <w:sz w:val="24"/>
          <w:szCs w:val="24"/>
        </w:rPr>
        <w:t>1.9</w:t>
      </w:r>
      <w:r w:rsidRPr="009A3A34">
        <w:rPr>
          <w:rFonts w:ascii="Book Antiqua" w:hAnsi="Book Antiqua" w:cs="Times New Roman"/>
          <w:sz w:val="24"/>
          <w:szCs w:val="24"/>
        </w:rPr>
        <w:t xml:space="preserve">, some observations can be made. An </w:t>
      </w:r>
      <w:r w:rsidR="00205878" w:rsidRPr="009A3A34">
        <w:rPr>
          <w:rFonts w:ascii="Book Antiqua" w:hAnsi="Book Antiqua" w:cs="Times New Roman"/>
          <w:sz w:val="24"/>
          <w:szCs w:val="24"/>
        </w:rPr>
        <w:t>individual’s</w:t>
      </w:r>
      <w:r w:rsidRPr="009A3A34">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on at school whereby 83 per cent of individuals achieved five or more O'levels. The split of educational attainment is almost identical for those that </w:t>
      </w:r>
      <w:r w:rsidR="00205878" w:rsidRPr="009A3A34">
        <w:rPr>
          <w:rFonts w:ascii="Book Antiqua" w:hAnsi="Book Antiqua" w:cs="Times New Roman"/>
          <w:sz w:val="24"/>
          <w:szCs w:val="24"/>
        </w:rPr>
        <w:t>entered</w:t>
      </w:r>
      <w:r w:rsidRPr="009A3A34">
        <w:rPr>
          <w:rFonts w:ascii="Book Antiqua" w:hAnsi="Book Antiqua" w:cs="Times New Roman"/>
          <w:sz w:val="24"/>
          <w:szCs w:val="24"/>
        </w:rPr>
        <w:t xml:space="preserve"> employment and those that </w:t>
      </w:r>
      <w:proofErr w:type="gramStart"/>
      <w:r w:rsidRPr="009A3A34">
        <w:rPr>
          <w:rFonts w:ascii="Book Antiqua" w:hAnsi="Book Antiqua" w:cs="Times New Roman"/>
          <w:sz w:val="24"/>
          <w:szCs w:val="24"/>
        </w:rPr>
        <w:t>entered into</w:t>
      </w:r>
      <w:proofErr w:type="gramEnd"/>
      <w:r w:rsidRPr="009A3A34">
        <w:rPr>
          <w:rFonts w:ascii="Book Antiqua" w:hAnsi="Book Antiqua" w:cs="Times New Roman"/>
          <w:sz w:val="24"/>
          <w:szCs w:val="24"/>
        </w:rPr>
        <w:t xml:space="preserve"> a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 scheme as well as those that entered into a period of </w:t>
      </w:r>
      <w:r w:rsidR="00205878" w:rsidRPr="009A3A34">
        <w:rPr>
          <w:rFonts w:ascii="Book Antiqua" w:hAnsi="Book Antiqua" w:cs="Times New Roman"/>
          <w:sz w:val="24"/>
          <w:szCs w:val="24"/>
        </w:rPr>
        <w:t>unemployment</w:t>
      </w:r>
      <w:r w:rsidRPr="009A3A34">
        <w:rPr>
          <w:rFonts w:ascii="Book Antiqua" w:hAnsi="Book Antiqua" w:cs="Times New Roman"/>
          <w:sz w:val="24"/>
          <w:szCs w:val="24"/>
        </w:rPr>
        <w:t xml:space="preserve"> or out the labour force. It is only </w:t>
      </w:r>
      <w:r w:rsidR="00205878" w:rsidRPr="009A3A34">
        <w:rPr>
          <w:rFonts w:ascii="Book Antiqua" w:hAnsi="Book Antiqua" w:cs="Times New Roman"/>
          <w:sz w:val="24"/>
          <w:szCs w:val="24"/>
        </w:rPr>
        <w:t>post-schooling</w:t>
      </w:r>
      <w:r w:rsidRPr="009A3A34">
        <w:rPr>
          <w:rFonts w:ascii="Book Antiqua" w:hAnsi="Book Antiqua" w:cs="Times New Roman"/>
          <w:sz w:val="24"/>
          <w:szCs w:val="24"/>
        </w:rPr>
        <w:t xml:space="preserve"> education that has a somewhat even split of individuals that have achieved five or more O’levels and those that have not.</w:t>
      </w:r>
    </w:p>
    <w:p w14:paraId="72C6D9BB" w14:textId="3E75D14C" w:rsidR="006E0E39"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rom observing the descriptive statistics, </w:t>
      </w:r>
      <w:r w:rsidR="00205878" w:rsidRPr="009A3A34">
        <w:rPr>
          <w:rFonts w:ascii="Book Antiqua" w:hAnsi="Book Antiqua" w:cs="Times New Roman"/>
          <w:sz w:val="24"/>
          <w:szCs w:val="24"/>
        </w:rPr>
        <w:t>economic</w:t>
      </w:r>
      <w:r w:rsidRPr="009A3A34">
        <w:rPr>
          <w:rFonts w:ascii="Book Antiqua" w:hAnsi="Book Antiqua" w:cs="Times New Roman"/>
          <w:sz w:val="24"/>
          <w:szCs w:val="24"/>
        </w:rPr>
        <w:t xml:space="preserve"> activity is stratified heavily by sex. Whilst there is an even split of women and men staying on in school those that decide to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training and apprenticeship schemes are dominated by men (82 per cent). Comparatively, those that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post-schooling education are majority women (70 per cent). Women are also a majority in entering employment and being unemployed or out of the labour force. Men are only the majority in one economic activity category –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s. </w:t>
      </w:r>
    </w:p>
    <w:p w14:paraId="5E0B20E4" w14:textId="550ED970" w:rsidR="006E0E39" w:rsidRPr="009A3A34" w:rsidRDefault="000A4643"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ose that lived with parents that did not own their own home make up the majority (72 per cent) of individuals that occupy the unemployment and out of the labour force category. </w:t>
      </w:r>
      <w:r w:rsidR="00715CE6" w:rsidRPr="009A3A34">
        <w:rPr>
          <w:rFonts w:ascii="Book Antiqua" w:hAnsi="Book Antiqua" w:cs="Times New Roman"/>
          <w:sz w:val="24"/>
          <w:szCs w:val="24"/>
        </w:rPr>
        <w:t xml:space="preserve">The majority that </w:t>
      </w:r>
      <w:r w:rsidR="000B03CE" w:rsidRPr="009A3A34">
        <w:rPr>
          <w:rFonts w:ascii="Book Antiqua" w:hAnsi="Book Antiqua" w:cs="Times New Roman"/>
          <w:sz w:val="24"/>
          <w:szCs w:val="24"/>
        </w:rPr>
        <w:t>makes</w:t>
      </w:r>
      <w:r w:rsidR="00715CE6" w:rsidRPr="009A3A34">
        <w:rPr>
          <w:rFonts w:ascii="Book Antiqua" w:hAnsi="Book Antiqua" w:cs="Times New Roman"/>
          <w:sz w:val="24"/>
          <w:szCs w:val="24"/>
        </w:rPr>
        <w:t xml:space="preserve"> up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that chose to stay on within school or go to post-schooling education also had parents that owned their own home (at rates of 68 per cent and 62 per cent respectively). For those that chose employment or </w:t>
      </w:r>
      <w:r w:rsidR="000B03CE" w:rsidRPr="009A3A34">
        <w:rPr>
          <w:rFonts w:ascii="Book Antiqua" w:hAnsi="Book Antiqua" w:cs="Times New Roman"/>
          <w:sz w:val="24"/>
          <w:szCs w:val="24"/>
        </w:rPr>
        <w:t>training</w:t>
      </w:r>
      <w:r w:rsidR="000B03CE">
        <w:rPr>
          <w:rFonts w:ascii="Book Antiqua" w:hAnsi="Book Antiqua" w:cs="Times New Roman"/>
          <w:sz w:val="24"/>
          <w:szCs w:val="24"/>
        </w:rPr>
        <w:t xml:space="preserve"> </w:t>
      </w:r>
      <w:r w:rsidR="00715CE6" w:rsidRPr="009A3A34">
        <w:rPr>
          <w:rFonts w:ascii="Book Antiqua" w:hAnsi="Book Antiqua" w:cs="Times New Roman"/>
          <w:sz w:val="24"/>
          <w:szCs w:val="24"/>
        </w:rPr>
        <w:t xml:space="preserve">and </w:t>
      </w:r>
      <w:r w:rsidR="00205878" w:rsidRPr="009A3A34">
        <w:rPr>
          <w:rFonts w:ascii="Book Antiqua" w:hAnsi="Book Antiqua" w:cs="Times New Roman"/>
          <w:sz w:val="24"/>
          <w:szCs w:val="24"/>
        </w:rPr>
        <w:t>apprenticeship</w:t>
      </w:r>
      <w:r w:rsidR="00715CE6" w:rsidRPr="009A3A34">
        <w:rPr>
          <w:rFonts w:ascii="Book Antiqua" w:hAnsi="Book Antiqua" w:cs="Times New Roman"/>
          <w:sz w:val="24"/>
          <w:szCs w:val="24"/>
        </w:rPr>
        <w:t xml:space="preserve"> schemes </w:t>
      </w:r>
      <w:proofErr w:type="gramStart"/>
      <w:r w:rsidR="00715CE6" w:rsidRPr="009A3A34">
        <w:rPr>
          <w:rFonts w:ascii="Book Antiqua" w:hAnsi="Book Antiqua" w:cs="Times New Roman"/>
          <w:sz w:val="24"/>
          <w:szCs w:val="24"/>
        </w:rPr>
        <w:t xml:space="preserve">a </w:t>
      </w:r>
      <w:r w:rsidR="00205878" w:rsidRPr="009A3A34">
        <w:rPr>
          <w:rFonts w:ascii="Book Antiqua" w:hAnsi="Book Antiqua" w:cs="Times New Roman"/>
          <w:sz w:val="24"/>
          <w:szCs w:val="24"/>
        </w:rPr>
        <w:t>majority</w:t>
      </w:r>
      <w:r w:rsidR="00715CE6" w:rsidRPr="009A3A34">
        <w:rPr>
          <w:rFonts w:ascii="Book Antiqua" w:hAnsi="Book Antiqua" w:cs="Times New Roman"/>
          <w:sz w:val="24"/>
          <w:szCs w:val="24"/>
        </w:rPr>
        <w:t xml:space="preserve"> of</w:t>
      </w:r>
      <w:proofErr w:type="gramEnd"/>
      <w:r w:rsidR="00715CE6" w:rsidRPr="009A3A34">
        <w:rPr>
          <w:rFonts w:ascii="Book Antiqua" w:hAnsi="Book Antiqua" w:cs="Times New Roman"/>
          <w:sz w:val="24"/>
          <w:szCs w:val="24"/>
        </w:rPr>
        <w:t xml:space="preserve">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came </w:t>
      </w:r>
      <w:r w:rsidR="00715CE6" w:rsidRPr="009A3A34">
        <w:rPr>
          <w:rFonts w:ascii="Book Antiqua" w:hAnsi="Book Antiqua" w:cs="Times New Roman"/>
          <w:sz w:val="24"/>
          <w:szCs w:val="24"/>
        </w:rPr>
        <w:lastRenderedPageBreak/>
        <w:t>from parents that did not own their own home (at 67 per cent and 57 per cent respectively</w:t>
      </w:r>
    </w:p>
    <w:p w14:paraId="395109E9" w14:textId="1B4A0948" w:rsidR="00CE4BE8" w:rsidRPr="009A3A34" w:rsidRDefault="00CE4BE8" w:rsidP="009A3A34">
      <w:pPr>
        <w:spacing w:line="480" w:lineRule="auto"/>
        <w:rPr>
          <w:rFonts w:ascii="Book Antiqua" w:hAnsi="Book Antiqua" w:cs="Times New Roman"/>
          <w:b/>
          <w:bCs/>
          <w:sz w:val="24"/>
          <w:szCs w:val="24"/>
        </w:rPr>
      </w:pPr>
      <w:r w:rsidRPr="009A3A34">
        <w:rPr>
          <w:rFonts w:ascii="Book Antiqua" w:hAnsi="Book Antiqua" w:cs="Times New Roman"/>
          <w:sz w:val="24"/>
          <w:szCs w:val="24"/>
        </w:rPr>
        <w:t xml:space="preserve">Looking at NS-SEC, the largest concentration of NS-SEC 1.1, 1.2 and 3 is concentrated within the school category at 6.2 per cent, 11.3 per cent, and 14 per cent respectively. The lowest concentration of 1.1, 1.2 and 3 is concentrated within the unemployment and out of the labour force category at 1.5 per cent 0.4 per cent, and 5.7 per cent respectively. NS-SEC 2 shares the highest concentration within school at 21.2 per cent but unlike NS-SEC 1.1, 1.2, and 3 its lowest concentration is within employment at 6.6 per cent. The largest concentration of NS-SEC 4 and 5 is within training and apprenticeship programs at 14.6 per cent and 19.1 per cent respectively however they deviate from each other with regards to their lowest concentration. For NS-SEC 4, the lowest concentration is within school at 10.5 per cent whereas for NS-SEC 5 it is within unemployment and out of the labour force at 12.2 per cent. NS-SEC 6 and 7 both share the highest concentration of individuals within unemployment and out of the labour force at 24 per cent and 37 per cent respectively as well as a shared lowest concentration within school at 11.9 per cent and 11.2 per cent respectively. Looking at NS-SEC within each economic activity there is a linear increase in individuals participating within employment as NS-SEC increases (from 1.1-7). When looking at post-schooling education and comparing the per cent of each NS-SEC category to their total it is evident that NS-SEC 1.1, 2, and 3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is economic activity whilst NS-SEC 4-7 are underrepresented. For school, NS-SEC 1.1-3 are overrepresented in this economic activity outcome whereas NS-SEC 4-7 are underrepresented in this category. The exact reverse is true </w:t>
      </w:r>
      <w:r w:rsidRPr="009A3A34">
        <w:rPr>
          <w:rFonts w:ascii="Book Antiqua" w:hAnsi="Book Antiqua" w:cs="Times New Roman"/>
          <w:sz w:val="24"/>
          <w:szCs w:val="24"/>
        </w:rPr>
        <w:lastRenderedPageBreak/>
        <w:t xml:space="preserve">regarding the training and apprenticeship category. The only NS-SEC categories that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e unemployment and out of the labour force category are NS-SEC 6 and 7, with all else being underrepresented. </w:t>
      </w:r>
    </w:p>
    <w:p w14:paraId="215AD0D4" w14:textId="3A5EA819" w:rsidR="00715CE6"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the RGSC schema there is an explicit manual/non-manual divide that becomes apparent when looking at table </w:t>
      </w:r>
      <w:r w:rsidR="00DB097B" w:rsidRPr="009A3A34">
        <w:rPr>
          <w:rFonts w:ascii="Book Antiqua" w:hAnsi="Book Antiqua" w:cs="Times New Roman"/>
          <w:sz w:val="24"/>
          <w:szCs w:val="24"/>
        </w:rPr>
        <w:t>1.9</w:t>
      </w:r>
      <w:r w:rsidRPr="009A3A34">
        <w:rPr>
          <w:rFonts w:ascii="Book Antiqua" w:hAnsi="Book Antiqua" w:cs="Times New Roman"/>
          <w:sz w:val="24"/>
          <w:szCs w:val="24"/>
        </w:rPr>
        <w:t>. Delineating RGSC 1-3 as non-manual and RGSC 4-6 as manual</w:t>
      </w:r>
      <w:r w:rsidR="000B03CE">
        <w:rPr>
          <w:rFonts w:ascii="Book Antiqua" w:hAnsi="Book Antiqua" w:cs="Times New Roman"/>
          <w:sz w:val="24"/>
          <w:szCs w:val="24"/>
        </w:rPr>
        <w:t xml:space="preserve">, for </w:t>
      </w:r>
      <w:r w:rsidRPr="009A3A34">
        <w:rPr>
          <w:rFonts w:ascii="Book Antiqua" w:hAnsi="Book Antiqua" w:cs="Times New Roman"/>
          <w:sz w:val="24"/>
          <w:szCs w:val="24"/>
        </w:rPr>
        <w:t>employment, training and apprenticeships, and unemployment and out of the labour force economic activities, those in manual occupations are overrepresented and those in non-manual are underrepresented. For post-schooling education and school, the reverse is true, whereby manual occupations are underrepresented and non-manual occupations are overrepresentations.</w:t>
      </w:r>
    </w:p>
    <w:p w14:paraId="5C131AD2" w14:textId="3FA789C6" w:rsidR="006E0E39" w:rsidRPr="000B03CE" w:rsidRDefault="00205878" w:rsidP="000B03CE">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CAMSIS, with a base total mean of 42.12, </w:t>
      </w:r>
      <w:r w:rsidR="000B03CE" w:rsidRPr="009A3A34">
        <w:rPr>
          <w:rFonts w:ascii="Book Antiqua" w:hAnsi="Book Antiqua" w:cs="Times New Roman"/>
          <w:sz w:val="24"/>
          <w:szCs w:val="24"/>
        </w:rPr>
        <w:t>like</w:t>
      </w:r>
      <w:r w:rsidRPr="009A3A34">
        <w:rPr>
          <w:rFonts w:ascii="Book Antiqua" w:hAnsi="Book Antiqua" w:cs="Times New Roman"/>
          <w:sz w:val="24"/>
          <w:szCs w:val="24"/>
        </w:rPr>
        <w:t xml:space="preserve"> RGSC there is a delineation between categories of economic activity relating to employment, training and apprenticeships, and unemployment and out of the labour force on one hand, and on the other, post-schooling education and school. Those in the former group have a CAMSIS mean below the total and those in the latter have a CAMSIS mean above the total. </w:t>
      </w:r>
    </w:p>
    <w:p w14:paraId="71B622CE" w14:textId="45D373ED" w:rsidR="00B947F6" w:rsidRPr="009A3A34" w:rsidRDefault="00B947F6" w:rsidP="009A3A34">
      <w:pPr>
        <w:pStyle w:val="Heading2"/>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Modelling Main Economic Activity</w:t>
      </w:r>
      <w:bookmarkEnd w:id="29"/>
    </w:p>
    <w:p w14:paraId="73622BC6" w14:textId="52924EB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ain outcome variable is the main economic activity of individuals in September of 1974. This is the first month individuals were in when they received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after mandatory schooling. The first set of analyses estimate a multinominal logistic regression model. Table 1.</w:t>
      </w:r>
      <w:r w:rsidR="00DB097B" w:rsidRPr="009A3A34">
        <w:rPr>
          <w:rFonts w:ascii="Book Antiqua" w:hAnsi="Book Antiqua" w:cs="Times New Roman"/>
          <w:sz w:val="24"/>
          <w:szCs w:val="24"/>
        </w:rPr>
        <w:t>10</w:t>
      </w:r>
      <w:r w:rsidRPr="009A3A34">
        <w:rPr>
          <w:rFonts w:ascii="Book Antiqua" w:hAnsi="Book Antiqua" w:cs="Times New Roman"/>
          <w:sz w:val="24"/>
          <w:szCs w:val="24"/>
        </w:rPr>
        <w:t xml:space="preserve"> details the deviance, change in deviance, change in degrees of freedom, the McFadden’s Adjusted Pseudo R2, AIC, and BIC measure to compare the null model with models of one explanatory </w:t>
      </w:r>
      <w:r w:rsidRPr="009A3A34">
        <w:rPr>
          <w:rFonts w:ascii="Book Antiqua" w:hAnsi="Book Antiqua" w:cs="Times New Roman"/>
          <w:sz w:val="24"/>
          <w:szCs w:val="24"/>
        </w:rPr>
        <w:lastRenderedPageBreak/>
        <w:t>variable. Table 1.</w:t>
      </w:r>
      <w:r w:rsidR="00804CFB" w:rsidRPr="009A3A34">
        <w:rPr>
          <w:rFonts w:ascii="Book Antiqua" w:hAnsi="Book Antiqua" w:cs="Times New Roman"/>
          <w:sz w:val="24"/>
          <w:szCs w:val="24"/>
        </w:rPr>
        <w:t>10</w:t>
      </w:r>
      <w:r w:rsidRPr="009A3A34">
        <w:rPr>
          <w:rFonts w:ascii="Book Antiqua" w:hAnsi="Book Antiqua" w:cs="Times New Roman"/>
          <w:sz w:val="24"/>
          <w:szCs w:val="24"/>
        </w:rPr>
        <w:t xml:space="preserve"> details the same but through a sequential building of the null model with each subsequent independent variable added. </w:t>
      </w:r>
    </w:p>
    <w:p w14:paraId="18363D59"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77B9BB54"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odel output is using the reference category of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t>
      </w:r>
      <w:r w:rsidR="00205878" w:rsidRPr="009A3A34">
        <w:rPr>
          <w:rFonts w:ascii="Book Antiqua" w:hAnsi="Book Antiqua" w:cs="Times New Roman"/>
          <w:sz w:val="24"/>
          <w:szCs w:val="24"/>
        </w:rPr>
        <w:t>The category of schooling has</w:t>
      </w:r>
      <w:r w:rsidRPr="009A3A34">
        <w:rPr>
          <w:rFonts w:ascii="Book Antiqua" w:hAnsi="Book Antiqua" w:cs="Times New Roman"/>
          <w:sz w:val="24"/>
          <w:szCs w:val="24"/>
        </w:rPr>
        <w:t xml:space="preserve"> a contrast with </w:t>
      </w:r>
      <w:r w:rsidR="00205878" w:rsidRPr="009A3A34">
        <w:rPr>
          <w:rFonts w:ascii="Book Antiqua" w:hAnsi="Book Antiqua" w:cs="Times New Roman"/>
          <w:sz w:val="24"/>
          <w:szCs w:val="24"/>
        </w:rPr>
        <w:t>all other economic activity categories because it has the largest barrier to entry, continuing schooling has an expectation of previous educational merit. School as a reference category</w:t>
      </w:r>
      <w:r w:rsidRPr="009A3A34">
        <w:rPr>
          <w:rFonts w:ascii="Book Antiqua" w:hAnsi="Book Antiqua" w:cs="Times New Roman"/>
          <w:sz w:val="24"/>
          <w:szCs w:val="24"/>
        </w:rPr>
        <w:t xml:space="preserve"> is sociologically compelling. Contrasting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ith other economic activity destinations like </w:t>
      </w:r>
      <w:r w:rsidR="00205878" w:rsidRPr="009A3A34">
        <w:rPr>
          <w:rFonts w:ascii="Book Antiqua" w:hAnsi="Book Antiqua" w:cs="Times New Roman"/>
          <w:sz w:val="24"/>
          <w:szCs w:val="24"/>
        </w:rPr>
        <w:t>employment</w:t>
      </w:r>
      <w:r w:rsidRPr="009A3A34">
        <w:rPr>
          <w:rFonts w:ascii="Book Antiqua" w:hAnsi="Book Antiqua" w:cs="Times New Roman"/>
          <w:sz w:val="24"/>
          <w:szCs w:val="24"/>
        </w:rPr>
        <w:t xml:space="preserve"> or apprenticeships is temporally relevant given the possible impact that increasing the mandatory school leaving age, decline in manufacturing industry, rise in part-time work may have on the economic destinations of youth. </w:t>
      </w:r>
    </w:p>
    <w:p w14:paraId="18D487C2" w14:textId="6FE7E920" w:rsidR="00C4762D" w:rsidRPr="009A3A34" w:rsidRDefault="00C4762D" w:rsidP="009A3A34">
      <w:pPr>
        <w:pStyle w:val="Caption"/>
        <w:keepNext/>
        <w:spacing w:line="480" w:lineRule="auto"/>
        <w:rPr>
          <w:rFonts w:ascii="Book Antiqua" w:hAnsi="Book Antiqua" w:cs="Times New Roman"/>
          <w:color w:val="auto"/>
          <w:sz w:val="24"/>
          <w:szCs w:val="24"/>
        </w:rPr>
      </w:pPr>
      <w:bookmarkStart w:id="30" w:name="_Toc146487748"/>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0</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w:t>
      </w:r>
      <w:bookmarkEnd w:id="30"/>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6A0C55" w:rsidRPr="009A3A34"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1" w:type="pct"/>
          </w:tcPr>
          <w:p w14:paraId="1EEAC57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2FA5FA3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445" w:type="pct"/>
          </w:tcPr>
          <w:p w14:paraId="0D7DBC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830" w:type="pct"/>
          </w:tcPr>
          <w:p w14:paraId="2BBEA2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67" w:type="pct"/>
          </w:tcPr>
          <w:p w14:paraId="4B7C8EF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66" w:type="pct"/>
          </w:tcPr>
          <w:p w14:paraId="0485C77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1" w:type="pct"/>
          </w:tcPr>
          <w:p w14:paraId="3647708D" w14:textId="6DD64F5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6DB5A42A"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45" w:type="pct"/>
          </w:tcPr>
          <w:p w14:paraId="6C67E26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68649EA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7" w:type="pct"/>
          </w:tcPr>
          <w:p w14:paraId="77270012" w14:textId="3BEA54E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66" w:type="pct"/>
          </w:tcPr>
          <w:p w14:paraId="2E3AB477" w14:textId="38AC1079"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1" w:type="pct"/>
          </w:tcPr>
          <w:p w14:paraId="7BF931C1" w14:textId="73BBB2F3" w:rsidR="00B947F6" w:rsidRPr="009A3A34"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21F6A7C9" w14:textId="21447BAA"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445" w:type="pct"/>
          </w:tcPr>
          <w:p w14:paraId="0E8F8870" w14:textId="44C7241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3371EF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67" w:type="pct"/>
          </w:tcPr>
          <w:p w14:paraId="350E3CA0" w14:textId="633DF17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66" w:type="pct"/>
          </w:tcPr>
          <w:p w14:paraId="7E38A4AE" w14:textId="3056B087"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681" w:type="pct"/>
          </w:tcPr>
          <w:p w14:paraId="46A0F012" w14:textId="7163AC4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638" w:type="pct"/>
          </w:tcPr>
          <w:p w14:paraId="2726B27D" w14:textId="75B23B6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445" w:type="pct"/>
          </w:tcPr>
          <w:p w14:paraId="129A37FC" w14:textId="323BEE5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41627877"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667" w:type="pct"/>
          </w:tcPr>
          <w:p w14:paraId="79B456BA" w14:textId="7A966E73"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666" w:type="pct"/>
          </w:tcPr>
          <w:p w14:paraId="1670142F" w14:textId="7B483FB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Tenure</w:t>
            </w:r>
          </w:p>
        </w:tc>
        <w:tc>
          <w:tcPr>
            <w:tcW w:w="681" w:type="pct"/>
          </w:tcPr>
          <w:p w14:paraId="77F0D067" w14:textId="3441B3F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638" w:type="pct"/>
          </w:tcPr>
          <w:p w14:paraId="6C77E851" w14:textId="7CC26584"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445" w:type="pct"/>
          </w:tcPr>
          <w:p w14:paraId="4F1850A7" w14:textId="6AC1C64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2DAFFC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667" w:type="pct"/>
          </w:tcPr>
          <w:p w14:paraId="5693E284" w14:textId="09B29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666" w:type="pct"/>
          </w:tcPr>
          <w:p w14:paraId="0265BECB" w14:textId="1D3C366D"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NS-SEC</w:t>
            </w:r>
          </w:p>
        </w:tc>
        <w:tc>
          <w:tcPr>
            <w:tcW w:w="681" w:type="pct"/>
          </w:tcPr>
          <w:p w14:paraId="2D1E1DAE" w14:textId="4E3B2CC8"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76.24</w:t>
            </w:r>
          </w:p>
        </w:tc>
        <w:tc>
          <w:tcPr>
            <w:tcW w:w="638" w:type="pct"/>
          </w:tcPr>
          <w:p w14:paraId="77656B7B" w14:textId="22C4CF4F"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4.35</w:t>
            </w:r>
          </w:p>
        </w:tc>
        <w:tc>
          <w:tcPr>
            <w:tcW w:w="445" w:type="pct"/>
          </w:tcPr>
          <w:p w14:paraId="08D954A2" w14:textId="5F78F61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1490839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667" w:type="pct"/>
          </w:tcPr>
          <w:p w14:paraId="07146523" w14:textId="78A35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940.24</w:t>
            </w:r>
          </w:p>
        </w:tc>
        <w:tc>
          <w:tcPr>
            <w:tcW w:w="666" w:type="pct"/>
          </w:tcPr>
          <w:p w14:paraId="3478B52D" w14:textId="26A2559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65.57</w:t>
            </w:r>
          </w:p>
        </w:tc>
      </w:tr>
    </w:tbl>
    <w:p w14:paraId="4EFBDA93" w14:textId="77777777" w:rsidR="00B947F6" w:rsidRPr="009A3A34" w:rsidRDefault="00B947F6" w:rsidP="00B947F6">
      <w:pPr>
        <w:rPr>
          <w:rFonts w:ascii="Book Antiqua" w:hAnsi="Book Antiqua" w:cs="Times New Roman"/>
          <w:sz w:val="24"/>
          <w:szCs w:val="24"/>
        </w:rPr>
      </w:pPr>
    </w:p>
    <w:p w14:paraId="232846B1" w14:textId="22EE4D18" w:rsidR="00CE053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xplanatory variables are entered sequentially in the subsequent multiple logistic model follow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ample. </w:t>
      </w:r>
    </w:p>
    <w:p w14:paraId="22E890E4" w14:textId="46A19365" w:rsidR="00C4762D" w:rsidRPr="009A3A34" w:rsidRDefault="00C4762D" w:rsidP="009A3A34">
      <w:pPr>
        <w:pStyle w:val="Caption"/>
        <w:keepNext/>
        <w:spacing w:line="480" w:lineRule="auto"/>
        <w:rPr>
          <w:rFonts w:ascii="Book Antiqua" w:hAnsi="Book Antiqua" w:cs="Times New Roman"/>
          <w:color w:val="auto"/>
          <w:sz w:val="24"/>
          <w:szCs w:val="24"/>
        </w:rPr>
      </w:pPr>
      <w:bookmarkStart w:id="31" w:name="_Toc146487749"/>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w:t>
      </w:r>
      <w:bookmarkEnd w:id="31"/>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0" w:type="pct"/>
          </w:tcPr>
          <w:p w14:paraId="6C669C9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60" w:type="pct"/>
          </w:tcPr>
          <w:p w14:paraId="3791D37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60" w:type="pct"/>
          </w:tcPr>
          <w:p w14:paraId="7069BC0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830" w:type="pct"/>
          </w:tcPr>
          <w:p w14:paraId="235ECC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81" w:type="pct"/>
          </w:tcPr>
          <w:p w14:paraId="06C8FBF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80" w:type="pct"/>
          </w:tcPr>
          <w:p w14:paraId="677698C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0" w:type="pct"/>
          </w:tcPr>
          <w:p w14:paraId="2A18812E" w14:textId="16F2F156"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60" w:type="pct"/>
          </w:tcPr>
          <w:p w14:paraId="092086CC" w14:textId="731E7094"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0" w:type="pct"/>
          </w:tcPr>
          <w:p w14:paraId="3FE005B8" w14:textId="175ABD21"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104833DF" w14:textId="6798E8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81" w:type="pct"/>
          </w:tcPr>
          <w:p w14:paraId="3CFAA530" w14:textId="5EB0DC5E"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80" w:type="pct"/>
          </w:tcPr>
          <w:p w14:paraId="769FFE99" w14:textId="026DCE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0" w:type="pct"/>
          </w:tcPr>
          <w:p w14:paraId="4D2A3738" w14:textId="77440693"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60" w:type="pct"/>
          </w:tcPr>
          <w:p w14:paraId="679533DC" w14:textId="7D3D756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60" w:type="pct"/>
          </w:tcPr>
          <w:p w14:paraId="61F37AED" w14:textId="440F2D55" w:rsidR="00953B95" w:rsidRPr="009A3A34"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54BFC78A" w14:textId="6BCA89D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81" w:type="pct"/>
          </w:tcPr>
          <w:p w14:paraId="5C56D31F" w14:textId="0DBC1702"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80" w:type="pct"/>
          </w:tcPr>
          <w:p w14:paraId="09EE2BE0" w14:textId="2CE3BB24"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0" w:type="pct"/>
          </w:tcPr>
          <w:p w14:paraId="32FA69B9" w14:textId="158A7DE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60" w:type="pct"/>
          </w:tcPr>
          <w:p w14:paraId="4BB6A756" w14:textId="50EAB35B"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60" w:type="pct"/>
          </w:tcPr>
          <w:p w14:paraId="393E72DF" w14:textId="752C0AE9"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2BC9ACA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81" w:type="pct"/>
          </w:tcPr>
          <w:p w14:paraId="72F2569D" w14:textId="1EB3442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80" w:type="pct"/>
          </w:tcPr>
          <w:p w14:paraId="55F1C935" w14:textId="31591C1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0" w:type="pct"/>
          </w:tcPr>
          <w:p w14:paraId="0211588B" w14:textId="21936B5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60" w:type="pct"/>
          </w:tcPr>
          <w:p w14:paraId="6E7E7721" w14:textId="4F5CA8F6"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60" w:type="pct"/>
          </w:tcPr>
          <w:p w14:paraId="04AD1465" w14:textId="11DCABDB"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EF4245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81" w:type="pct"/>
          </w:tcPr>
          <w:p w14:paraId="7723A3B4" w14:textId="4BE8D43E"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80" w:type="pct"/>
          </w:tcPr>
          <w:p w14:paraId="2D4C18EB" w14:textId="33532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 Sex + </w:t>
            </w:r>
            <w:r w:rsidRPr="009A3A34">
              <w:rPr>
                <w:rFonts w:ascii="Book Antiqua" w:hAnsi="Book Antiqua" w:cs="Times New Roman"/>
                <w:color w:val="auto"/>
                <w:sz w:val="24"/>
                <w:szCs w:val="24"/>
              </w:rPr>
              <w:lastRenderedPageBreak/>
              <w:t>Tenure + NS-SEC</w:t>
            </w:r>
          </w:p>
        </w:tc>
        <w:tc>
          <w:tcPr>
            <w:tcW w:w="680" w:type="pct"/>
          </w:tcPr>
          <w:p w14:paraId="47FC5863" w14:textId="6DF31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417.09</w:t>
            </w:r>
          </w:p>
        </w:tc>
        <w:tc>
          <w:tcPr>
            <w:tcW w:w="660" w:type="pct"/>
          </w:tcPr>
          <w:p w14:paraId="36D79A65" w14:textId="39952EE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4</w:t>
            </w:r>
          </w:p>
        </w:tc>
        <w:tc>
          <w:tcPr>
            <w:tcW w:w="660" w:type="pct"/>
          </w:tcPr>
          <w:p w14:paraId="084AD2A9" w14:textId="10D3EBA3"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3980593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81" w:type="pct"/>
          </w:tcPr>
          <w:p w14:paraId="0BEA5E55" w14:textId="6F9CB20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05.08</w:t>
            </w:r>
          </w:p>
        </w:tc>
        <w:tc>
          <w:tcPr>
            <w:tcW w:w="680" w:type="pct"/>
          </w:tcPr>
          <w:p w14:paraId="393198D4" w14:textId="0F99CA36"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14.92</w:t>
            </w:r>
          </w:p>
        </w:tc>
      </w:tr>
    </w:tbl>
    <w:p w14:paraId="49D01025" w14:textId="77777777" w:rsidR="00B947F6" w:rsidRPr="009A3A34" w:rsidRDefault="00B947F6" w:rsidP="00B947F6">
      <w:pPr>
        <w:rPr>
          <w:rFonts w:ascii="Book Antiqua" w:hAnsi="Book Antiqua" w:cs="Times New Roman"/>
          <w:sz w:val="24"/>
          <w:szCs w:val="24"/>
        </w:rPr>
      </w:pPr>
    </w:p>
    <w:p w14:paraId="4E084A69" w14:textId="16513ECA" w:rsidR="00B947F6" w:rsidRPr="009A3A34" w:rsidRDefault="00B947F6" w:rsidP="009A3A34">
      <w:pPr>
        <w:spacing w:line="480" w:lineRule="auto"/>
        <w:rPr>
          <w:rFonts w:ascii="Book Antiqua" w:hAnsi="Book Antiqua" w:cs="Times New Roman"/>
          <w:sz w:val="24"/>
          <w:szCs w:val="24"/>
        </w:rPr>
      </w:pPr>
      <w:r w:rsidRPr="009A3A34">
        <w:rPr>
          <w:rFonts w:ascii="Book Antiqua" w:eastAsiaTheme="minorEastAsia" w:hAnsi="Book Antiqua" w:cs="Times New Roman"/>
          <w:sz w:val="24"/>
          <w:szCs w:val="24"/>
        </w:rPr>
        <w:t>The model fit statistics demonstrate that there are normally distributed residuals and that the model is correctly specified. Table 1.</w:t>
      </w:r>
      <w:r w:rsidR="00DB097B" w:rsidRPr="009A3A34">
        <w:rPr>
          <w:rFonts w:ascii="Book Antiqua" w:eastAsiaTheme="minorEastAsia" w:hAnsi="Book Antiqua" w:cs="Times New Roman"/>
          <w:sz w:val="24"/>
          <w:szCs w:val="24"/>
        </w:rPr>
        <w:t>11</w:t>
      </w:r>
      <w:r w:rsidRPr="009A3A34">
        <w:rPr>
          <w:rFonts w:ascii="Book Antiqua" w:eastAsiaTheme="minorEastAsia" w:hAnsi="Book Antiqua" w:cs="Times New Roman"/>
          <w:sz w:val="24"/>
          <w:szCs w:val="24"/>
        </w:rPr>
        <w:t xml:space="preserve"> suggests that for the full proposed model, deviance is reduced by </w:t>
      </w:r>
      <w:r w:rsidR="00205878" w:rsidRPr="009A3A34">
        <w:rPr>
          <w:rFonts w:ascii="Book Antiqua" w:eastAsiaTheme="minorEastAsia" w:hAnsi="Book Antiqua" w:cs="Times New Roman"/>
          <w:sz w:val="24"/>
          <w:szCs w:val="24"/>
        </w:rPr>
        <w:t xml:space="preserve">5,733.5 </w:t>
      </w:r>
      <w:r w:rsidRPr="009A3A34">
        <w:rPr>
          <w:rFonts w:ascii="Book Antiqua" w:eastAsiaTheme="minorEastAsia" w:hAnsi="Book Antiqua" w:cs="Times New Roman"/>
          <w:sz w:val="24"/>
          <w:szCs w:val="24"/>
        </w:rPr>
        <w:t>from the null. AIC and BIC statistics also suggest that the full model is the best fit model amongst those entered. Finally, the full model presents with an adjusted pseudo R2 of 0.2</w:t>
      </w:r>
      <w:r w:rsidR="00205878" w:rsidRPr="009A3A34">
        <w:rPr>
          <w:rFonts w:ascii="Book Antiqua" w:eastAsiaTheme="minorEastAsia" w:hAnsi="Book Antiqua" w:cs="Times New Roman"/>
          <w:sz w:val="24"/>
          <w:szCs w:val="24"/>
        </w:rPr>
        <w:t>4</w:t>
      </w:r>
      <w:r w:rsidRPr="009A3A34">
        <w:rPr>
          <w:rFonts w:ascii="Book Antiqua" w:eastAsiaTheme="minorEastAsia" w:hAnsi="Book Antiqua" w:cs="Times New Roman"/>
          <w:sz w:val="24"/>
          <w:szCs w:val="24"/>
        </w:rPr>
        <w:t xml:space="preserve">. In other words, the full model explains </w:t>
      </w:r>
      <w:r w:rsidR="00205878" w:rsidRPr="009A3A34">
        <w:rPr>
          <w:rFonts w:ascii="Book Antiqua" w:eastAsiaTheme="minorEastAsia" w:hAnsi="Book Antiqua" w:cs="Times New Roman"/>
          <w:sz w:val="24"/>
          <w:szCs w:val="24"/>
        </w:rPr>
        <w:t>24</w:t>
      </w:r>
      <w:r w:rsidRPr="009A3A34">
        <w:rPr>
          <w:rFonts w:ascii="Book Antiqua" w:eastAsiaTheme="minorEastAsia" w:hAnsi="Book Antiqua" w:cs="Times New Roman"/>
          <w:sz w:val="24"/>
          <w:szCs w:val="24"/>
        </w:rPr>
        <w:t xml:space="preserve"> per cent of the variance of economic activity, leaving 7</w:t>
      </w:r>
      <w:r w:rsidR="00205878" w:rsidRPr="009A3A34">
        <w:rPr>
          <w:rFonts w:ascii="Book Antiqua" w:eastAsiaTheme="minorEastAsia" w:hAnsi="Book Antiqua" w:cs="Times New Roman"/>
          <w:sz w:val="24"/>
          <w:szCs w:val="24"/>
        </w:rPr>
        <w:t>6</w:t>
      </w:r>
      <w:r w:rsidRPr="009A3A34">
        <w:rPr>
          <w:rFonts w:ascii="Book Antiqua" w:eastAsiaTheme="minorEastAsia" w:hAnsi="Book Antiqua" w:cs="Times New Roman"/>
          <w:sz w:val="24"/>
          <w:szCs w:val="24"/>
        </w:rPr>
        <w:t xml:space="preserve"> per cent unexplained. </w:t>
      </w:r>
      <w:r w:rsidRPr="009A3A34">
        <w:rPr>
          <w:rFonts w:ascii="Book Antiqua" w:hAnsi="Book Antiqua" w:cs="Times New Roman"/>
          <w:sz w:val="24"/>
          <w:szCs w:val="24"/>
        </w:rPr>
        <w:t xml:space="preserve">The following analysis with the full model is a complete case analysis with </w:t>
      </w:r>
      <w:r w:rsidR="00205878" w:rsidRPr="009A3A34">
        <w:rPr>
          <w:rFonts w:ascii="Book Antiqua" w:hAnsi="Book Antiqua" w:cs="Times New Roman"/>
          <w:sz w:val="24"/>
          <w:szCs w:val="24"/>
        </w:rPr>
        <w:t>8448</w:t>
      </w:r>
      <w:r w:rsidRPr="009A3A34">
        <w:rPr>
          <w:rFonts w:ascii="Book Antiqua" w:hAnsi="Book Antiqua" w:cs="Times New Roman"/>
          <w:sz w:val="24"/>
          <w:szCs w:val="24"/>
        </w:rPr>
        <w:t xml:space="preserve"> observations. </w:t>
      </w:r>
    </w:p>
    <w:p w14:paraId="2F1B86BF" w14:textId="2BC230F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hAnsi="Book Antiqua" w:cs="Times New Roman"/>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example, for a categorical explanatory variable the coefficient associated with category effects is thought of as the effect on the log odds of moving from the reference category to the </w:t>
      </w:r>
      <w:r w:rsidR="000B03CE" w:rsidRPr="009A3A34">
        <w:rPr>
          <w:rFonts w:ascii="Book Antiqua" w:hAnsi="Book Antiqua" w:cs="Times New Roman"/>
          <w:sz w:val="24"/>
          <w:szCs w:val="24"/>
        </w:rPr>
        <w:t>category</w:t>
      </w:r>
      <w:r w:rsidRPr="009A3A34">
        <w:rPr>
          <w:rFonts w:ascii="Book Antiqua" w:hAnsi="Book Antiqua" w:cs="Times New Roman"/>
          <w:sz w:val="24"/>
          <w:szCs w:val="24"/>
        </w:rPr>
        <w:t xml:space="preserve"> of the X variable. Due to this difficulty in interpretation, s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w:t>
      </w:r>
      <w:r w:rsidRPr="009A3A34">
        <w:rPr>
          <w:rFonts w:ascii="Book Antiqua" w:hAnsi="Book Antiqua" w:cs="Times New Roman"/>
          <w:sz w:val="24"/>
          <w:szCs w:val="24"/>
        </w:rPr>
        <w:lastRenderedPageBreak/>
        <w:t xml:space="preserve">independent from the other variables. Due to these issues, both log odds and odds ratios provide an underwhelming desire to use them in the form of interpretating multinominal logistic models beyond establishing basic substantive effects of ‘higher’ and ‘low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A3A34">
        <w:rPr>
          <w:rFonts w:ascii="Book Antiqua" w:eastAsiaTheme="minorEastAsia" w:hAnsi="Book Antiqua" w:cs="Times New Roman"/>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9A3A34">
        <w:rPr>
          <w:rFonts w:ascii="Book Antiqua" w:eastAsiaTheme="minorEastAsia" w:hAnsi="Book Antiqua" w:cs="Times New Roman"/>
          <w:sz w:val="24"/>
          <w:szCs w:val="24"/>
        </w:rPr>
        <w:fldChar w:fldCharType="begin"/>
      </w:r>
      <w:r w:rsidR="00C86FBC" w:rsidRPr="009A3A34">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eastAsiaTheme="minorEastAsi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eastAsiaTheme="minorEastAsia" w:hAnsi="Book Antiqua" w:cs="Times New Roman"/>
          <w:sz w:val="24"/>
          <w:szCs w:val="24"/>
        </w:rPr>
        <w:fldChar w:fldCharType="end"/>
      </w:r>
      <w:r w:rsidRPr="009A3A34">
        <w:rPr>
          <w:rFonts w:ascii="Book Antiqua" w:eastAsiaTheme="minorEastAsia" w:hAnsi="Book Antiqua" w:cs="Times New Roman"/>
          <w:sz w:val="24"/>
          <w:szCs w:val="24"/>
        </w:rPr>
        <w:t>.</w:t>
      </w:r>
    </w:p>
    <w:p w14:paraId="4E0D16BE" w14:textId="7777777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eastAsiaTheme="minorEastAsia" w:hAnsi="Book Antiqua" w:cs="Times New Roman"/>
          <w:sz w:val="24"/>
          <w:szCs w:val="24"/>
        </w:rPr>
        <w:t xml:space="preserve">For subsequent analysis, log odds will be presented for use of basic substantive effects, with average marginal effects being used alongside as a complement to interpretation.  </w:t>
      </w:r>
    </w:p>
    <w:p w14:paraId="2D2F705F" w14:textId="3A1B9443" w:rsidR="00205878"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sults of the multinominal logistic regression model are reported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It is not possible to ascertain the significance parameters of variables other than in relation to the reference categor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9A3A34">
        <w:rPr>
          <w:rFonts w:ascii="Book Antiqua" w:hAnsi="Book Antiqua" w:cs="Times New Roman"/>
          <w:sz w:val="24"/>
          <w:szCs w:val="24"/>
        </w:rPr>
        <w:t>quasi</w:t>
      </w:r>
      <w:r w:rsidRPr="009A3A34">
        <w:rPr>
          <w:rFonts w:ascii="Book Antiqua" w:hAnsi="Book Antiqua" w:cs="Times New Roman"/>
          <w:sz w:val="24"/>
          <w:szCs w:val="24"/>
        </w:rPr>
        <w:t>-variance statistics)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w:t>
      </w:r>
      <w:r w:rsidRPr="009A3A34">
        <w:rPr>
          <w:rFonts w:ascii="Book Antiqua" w:hAnsi="Book Antiqua" w:cs="Times New Roman"/>
          <w:sz w:val="24"/>
          <w:szCs w:val="24"/>
        </w:rPr>
        <w:lastRenderedPageBreak/>
        <w:t>graphing subcommands do not currently work with</w:t>
      </w:r>
      <w:r w:rsidR="00205878" w:rsidRPr="009A3A34">
        <w:rPr>
          <w:rFonts w:ascii="Book Antiqua" w:hAnsi="Book Antiqua" w:cs="Times New Roman"/>
          <w:sz w:val="24"/>
          <w:szCs w:val="24"/>
        </w:rPr>
        <w:t xml:space="preserve"> the</w:t>
      </w:r>
      <w:r w:rsidRPr="009A3A34">
        <w:rPr>
          <w:rFonts w:ascii="Book Antiqua" w:hAnsi="Book Antiqua" w:cs="Times New Roman"/>
          <w:sz w:val="24"/>
          <w:szCs w:val="24"/>
        </w:rPr>
        <w:t xml:space="preserve"> multinominal logistic regression models</w:t>
      </w:r>
      <w:r w:rsidR="00205878" w:rsidRPr="009A3A34">
        <w:rPr>
          <w:rFonts w:ascii="Book Antiqua" w:hAnsi="Book Antiqua" w:cs="Times New Roman"/>
          <w:sz w:val="24"/>
          <w:szCs w:val="24"/>
        </w:rPr>
        <w:t xml:space="preserve"> in this chapter</w:t>
      </w:r>
      <w:r w:rsidRPr="009A3A34">
        <w:rPr>
          <w:rFonts w:ascii="Book Antiqua" w:hAnsi="Book Antiqua" w:cs="Times New Roman"/>
          <w:sz w:val="24"/>
          <w:szCs w:val="24"/>
        </w:rPr>
        <w:t>. Due to this, the creation of quasi-variance statistics was done via a quasi-variance calculator</w:t>
      </w:r>
      <w:r w:rsidRPr="009A3A34">
        <w:rPr>
          <w:rStyle w:val="FootnoteReference"/>
          <w:rFonts w:ascii="Book Antiqua" w:hAnsi="Book Antiqua" w:cs="Times New Roman"/>
          <w:sz w:val="24"/>
          <w:szCs w:val="24"/>
        </w:rPr>
        <w:footnoteReference w:id="10"/>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B9F3rvA","properties":{"formattedCitation":"(Firth, 2000)","plainCitation":"(Firth, 2000)","noteIndex":0},"citationItems":[{"id":75,"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is for quasi variance, instead producing a singular quasi-variance statistic. Whilst not ideal, the production of quasi-variance statistics does provide a utility in interpretation of NS-SEC within the given model. </w:t>
      </w:r>
      <w:bookmarkStart w:id="32" w:name="_Hlk133861904"/>
    </w:p>
    <w:p w14:paraId="0983181A" w14:textId="39E97425" w:rsidR="00205878"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employment demonstrates that individuals that received five or more O’levels has a decreased lower log odds of being in employment over school. Using average marginal effects there is a 39 per cent decreased probability for an individual to be in employment over school if they received five or more O’levels. Educational attainment has the strongest single impact on an individual’s choice to being in employment over school. Men had a decreased log odds of being in employment over school. In terms of average marginal effects, this translates to a 17 per cent decreased probability that men would be in employment over school. Those individuals that have parents that did not own their own home when a child had an increased log odds of being in employment compared to school. Translated into average marginal effects, this represents </w:t>
      </w:r>
      <w:proofErr w:type="gramStart"/>
      <w:r w:rsidRPr="009A3A34">
        <w:rPr>
          <w:rFonts w:ascii="Book Antiqua" w:hAnsi="Book Antiqua" w:cs="Times New Roman"/>
          <w:sz w:val="24"/>
          <w:szCs w:val="24"/>
        </w:rPr>
        <w:t>a</w:t>
      </w:r>
      <w:proofErr w:type="gramEnd"/>
      <w:r w:rsidRPr="009A3A34">
        <w:rPr>
          <w:rFonts w:ascii="Book Antiqua" w:hAnsi="Book Antiqua" w:cs="Times New Roman"/>
          <w:sz w:val="24"/>
          <w:szCs w:val="24"/>
        </w:rPr>
        <w:t xml:space="preserve"> 8 per cent increased probability for an individual to be in employment over school if they lived in a household where their </w:t>
      </w:r>
      <w:r w:rsidRPr="009A3A34">
        <w:rPr>
          <w:rFonts w:ascii="Book Antiqua" w:hAnsi="Book Antiqua" w:cs="Times New Roman"/>
          <w:sz w:val="24"/>
          <w:szCs w:val="24"/>
        </w:rPr>
        <w:lastRenderedPageBreak/>
        <w:t xml:space="preserve">parents did not own their own home as a child. Using NS-SEC 7 as a reference category, every single other NS-SEC category has a decreased log odds of being in employment over school in comparison to NS-SEC 7. The strongest single impact on a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to being in employment over school in respect to NS-SEC categories is NS-SEC 1.2, whereby there is a 12 per cent decreased probability of an individual whose social origins in 1.2 would be in employment over school in comparison to NS-SEC 7. The weakest single impact in relation to NS-SEC categories (and the category of employment overall) is NS-SEC 6 with there only being a 4 per cent decreased probability in being in employment over school in comparison to NS-SEC 7. For a full breakdown of the marginal effects of NS-SEC in the employment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and its explanation. </w:t>
      </w:r>
    </w:p>
    <w:p w14:paraId="75E12B77" w14:textId="0C386F5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post-schooling education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n increased log odds of being in post-schooling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Using average marginal effects there is a 3 per cent increased probability for an individual to be in post-schooling education over employment if they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had a decreased log odds of being in post-schooling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than woman, or in terms of average marginal effects, a 7 per cent decreased probability of being in post-schooling education over employment if the individual is a man. </w:t>
      </w:r>
      <w:r w:rsidR="00D97F6E" w:rsidRPr="009A3A34">
        <w:rPr>
          <w:rFonts w:ascii="Book Antiqua" w:hAnsi="Book Antiqua" w:cs="Times New Roman"/>
          <w:sz w:val="24"/>
          <w:szCs w:val="24"/>
        </w:rPr>
        <w:t xml:space="preserve">Sex is the single strongest impact on an individual’s choice to </w:t>
      </w:r>
      <w:r w:rsidR="000B03CE" w:rsidRPr="009A3A34">
        <w:rPr>
          <w:rFonts w:ascii="Book Antiqua" w:hAnsi="Book Antiqua" w:cs="Times New Roman"/>
          <w:sz w:val="24"/>
          <w:szCs w:val="24"/>
        </w:rPr>
        <w:t>enter</w:t>
      </w:r>
      <w:r w:rsidR="00D97F6E" w:rsidRPr="009A3A34">
        <w:rPr>
          <w:rFonts w:ascii="Book Antiqua" w:hAnsi="Book Antiqua" w:cs="Times New Roman"/>
          <w:sz w:val="24"/>
          <w:szCs w:val="24"/>
        </w:rPr>
        <w:t xml:space="preserve"> post-schooling education. </w:t>
      </w:r>
      <w:r w:rsidRPr="009A3A34">
        <w:rPr>
          <w:rFonts w:ascii="Book Antiqua" w:hAnsi="Book Antiqua" w:cs="Times New Roman"/>
          <w:sz w:val="24"/>
          <w:szCs w:val="24"/>
        </w:rPr>
        <w:t xml:space="preserve">Individuals that didn’t own their own home compared to those that did </w:t>
      </w:r>
      <w:r w:rsidR="00804CFB" w:rsidRPr="009A3A34">
        <w:rPr>
          <w:rFonts w:ascii="Book Antiqua" w:hAnsi="Book Antiqua" w:cs="Times New Roman"/>
          <w:sz w:val="24"/>
          <w:szCs w:val="24"/>
        </w:rPr>
        <w:t>have</w:t>
      </w:r>
      <w:r w:rsidRPr="009A3A34">
        <w:rPr>
          <w:rFonts w:ascii="Book Antiqua" w:hAnsi="Book Antiqua" w:cs="Times New Roman"/>
          <w:sz w:val="24"/>
          <w:szCs w:val="24"/>
        </w:rPr>
        <w:t xml:space="preserve"> a decreased log odds of being in post-schooling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other words, there is a </w:t>
      </w:r>
      <w:r w:rsidR="00D97F6E" w:rsidRPr="009A3A34">
        <w:rPr>
          <w:rFonts w:ascii="Book Antiqua" w:hAnsi="Book Antiqua" w:cs="Times New Roman"/>
          <w:sz w:val="24"/>
          <w:szCs w:val="24"/>
        </w:rPr>
        <w:t>4</w:t>
      </w:r>
      <w:r w:rsidRPr="009A3A34">
        <w:rPr>
          <w:rFonts w:ascii="Book Antiqua" w:hAnsi="Book Antiqua" w:cs="Times New Roman"/>
          <w:sz w:val="24"/>
          <w:szCs w:val="24"/>
        </w:rPr>
        <w:t xml:space="preserve"> per cent decreased probability of being in post-schooling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f the individual resided </w:t>
      </w:r>
      <w:r w:rsidRPr="009A3A34">
        <w:rPr>
          <w:rFonts w:ascii="Book Antiqua" w:hAnsi="Book Antiqua" w:cs="Times New Roman"/>
          <w:sz w:val="24"/>
          <w:szCs w:val="24"/>
        </w:rPr>
        <w:lastRenderedPageBreak/>
        <w:t xml:space="preserve">in a home that their parents did not own. Results suggest that individuals whose parents have </w:t>
      </w:r>
      <w:r w:rsidR="00D97F6E" w:rsidRPr="009A3A34">
        <w:rPr>
          <w:rFonts w:ascii="Book Antiqua" w:hAnsi="Book Antiqua" w:cs="Times New Roman"/>
          <w:sz w:val="24"/>
          <w:szCs w:val="24"/>
        </w:rPr>
        <w:t>higher</w:t>
      </w:r>
      <w:r w:rsidRPr="009A3A34">
        <w:rPr>
          <w:rFonts w:ascii="Book Antiqua" w:hAnsi="Book Antiqua" w:cs="Times New Roman"/>
          <w:sz w:val="24"/>
          <w:szCs w:val="24"/>
        </w:rPr>
        <w:t xml:space="preserve"> NS-SEC social class occupations</w:t>
      </w:r>
      <w:r w:rsidR="00D97F6E" w:rsidRPr="009A3A34">
        <w:rPr>
          <w:rFonts w:ascii="Book Antiqua" w:hAnsi="Book Antiqua" w:cs="Times New Roman"/>
          <w:sz w:val="24"/>
          <w:szCs w:val="24"/>
        </w:rPr>
        <w:t xml:space="preserve"> (from 1.1-3)</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have an average marginal predicted probability of being more likely to be in post-schooling education compared to school than their NS-SEC 7 peers.</w:t>
      </w:r>
      <w:r w:rsidRPr="009A3A34">
        <w:rPr>
          <w:rFonts w:ascii="Book Antiqua" w:hAnsi="Book Antiqua" w:cs="Times New Roman"/>
          <w:sz w:val="24"/>
          <w:szCs w:val="24"/>
        </w:rPr>
        <w:t xml:space="preserve"> For a full breakdown of social class across each economic activity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for the predicted probabilities. The 95 per cent quasi-variance comparison intervals suggest that there are significant differences in post-schooling education activity of children whose fathers occupy different NS-SEC categories. </w:t>
      </w:r>
    </w:p>
    <w:p w14:paraId="65E095DE" w14:textId="03EF5C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training &amp; apprenticeships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terms of average marginal effects, this corresponds to a decreased probability of </w:t>
      </w:r>
      <w:r w:rsidR="00D97F6E" w:rsidRPr="009A3A34">
        <w:rPr>
          <w:rFonts w:ascii="Book Antiqua" w:hAnsi="Book Antiqua" w:cs="Times New Roman"/>
          <w:sz w:val="24"/>
          <w:szCs w:val="24"/>
        </w:rPr>
        <w:t>17</w:t>
      </w:r>
      <w:r w:rsidRPr="009A3A34">
        <w:rPr>
          <w:rFonts w:ascii="Book Antiqua" w:hAnsi="Book Antiqua" w:cs="Times New Roman"/>
          <w:sz w:val="24"/>
          <w:szCs w:val="24"/>
        </w:rPr>
        <w:t xml:space="preserve"> per cent.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w:t>
      </w:r>
      <w:r w:rsidR="00D97F6E" w:rsidRPr="009A3A34">
        <w:rPr>
          <w:rFonts w:ascii="Book Antiqua" w:hAnsi="Book Antiqua" w:cs="Times New Roman"/>
          <w:sz w:val="24"/>
          <w:szCs w:val="24"/>
        </w:rPr>
        <w:t>compared with</w:t>
      </w:r>
      <w:r w:rsidRPr="009A3A34">
        <w:rPr>
          <w:rFonts w:ascii="Book Antiqua" w:hAnsi="Book Antiqua" w:cs="Times New Roman"/>
          <w:sz w:val="24"/>
          <w:szCs w:val="24"/>
        </w:rPr>
        <w:t xml:space="preserve"> women had an increased log odds of being in training &amp; apprenticeships over employment, or a </w:t>
      </w:r>
      <w:r w:rsidR="00D97F6E" w:rsidRPr="009A3A34">
        <w:rPr>
          <w:rFonts w:ascii="Book Antiqua" w:hAnsi="Book Antiqua" w:cs="Times New Roman"/>
          <w:sz w:val="24"/>
          <w:szCs w:val="24"/>
        </w:rPr>
        <w:t>24</w:t>
      </w:r>
      <w:r w:rsidRPr="009A3A34">
        <w:rPr>
          <w:rFonts w:ascii="Book Antiqua" w:hAnsi="Book Antiqua" w:cs="Times New Roman"/>
          <w:sz w:val="24"/>
          <w:szCs w:val="24"/>
        </w:rPr>
        <w:t xml:space="preserve"> per cent increased probability.</w:t>
      </w:r>
      <w:r w:rsidR="00D97F6E" w:rsidRPr="009A3A34">
        <w:rPr>
          <w:rFonts w:ascii="Book Antiqua" w:hAnsi="Book Antiqua" w:cs="Times New Roman"/>
          <w:sz w:val="24"/>
          <w:szCs w:val="24"/>
        </w:rPr>
        <w:t xml:space="preserve"> Sex is the single strongest predictor of whether an individual chooses to enter training and apprenticeship schemes over school.</w:t>
      </w:r>
      <w:r w:rsidRPr="009A3A34">
        <w:rPr>
          <w:rFonts w:ascii="Book Antiqua" w:hAnsi="Book Antiqua" w:cs="Times New Roman"/>
          <w:sz w:val="24"/>
          <w:szCs w:val="24"/>
        </w:rPr>
        <w:t xml:space="preserve"> Results suggest that individuals that didn’t own their own home compared to those that did have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w:t>
      </w:r>
      <w:r w:rsidR="00D97F6E" w:rsidRPr="009A3A34">
        <w:rPr>
          <w:rFonts w:ascii="Book Antiqua" w:hAnsi="Book Antiqua" w:cs="Times New Roman"/>
          <w:sz w:val="24"/>
          <w:szCs w:val="24"/>
        </w:rPr>
        <w:t>NS-SEC 1.1-3</w:t>
      </w:r>
      <w:r w:rsidRPr="009A3A34">
        <w:rPr>
          <w:rFonts w:ascii="Book Antiqua" w:hAnsi="Book Antiqua" w:cs="Times New Roman"/>
          <w:sz w:val="24"/>
          <w:szCs w:val="24"/>
        </w:rPr>
        <w:t xml:space="preserve">, there was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w:t>
      </w:r>
    </w:p>
    <w:p w14:paraId="1DD4A7EF" w14:textId="01C5B3E3" w:rsidR="006655B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output for unemployment &amp; OLF demonstrates that </w:t>
      </w:r>
      <w:r w:rsidR="007904B9" w:rsidRPr="009A3A34">
        <w:rPr>
          <w:rFonts w:ascii="Book Antiqua" w:hAnsi="Book Antiqua" w:cs="Times New Roman"/>
          <w:sz w:val="24"/>
          <w:szCs w:val="24"/>
        </w:rPr>
        <w:t>individuals</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that received five or more O’levels had a decreased log odds of being in unemployment and out of the labour force compared to in school. This translates into a 3 per cent decreased probability of being in unemployment and out of the labour force compared to being in school. Men are less likely to be unemployed or out of the labour force compared to women, with a decreased log odds translating to a 1 per cent decreased probability. Those </w:t>
      </w:r>
      <w:r w:rsidR="006655B4" w:rsidRPr="009A3A34">
        <w:rPr>
          <w:rFonts w:ascii="Book Antiqua" w:hAnsi="Book Antiqua" w:cs="Times New Roman"/>
          <w:sz w:val="24"/>
          <w:szCs w:val="24"/>
        </w:rPr>
        <w:t>individuals</w:t>
      </w:r>
      <w:r w:rsidR="00D97F6E" w:rsidRPr="009A3A34">
        <w:rPr>
          <w:rFonts w:ascii="Book Antiqua" w:hAnsi="Book Antiqua" w:cs="Times New Roman"/>
          <w:sz w:val="24"/>
          <w:szCs w:val="24"/>
        </w:rPr>
        <w:t xml:space="preserve"> that come from households were their parents do not own their own home have an increased log odds of being in unemployment and out of the labour force compared </w:t>
      </w:r>
      <w:r w:rsidR="006655B4" w:rsidRPr="009A3A34">
        <w:rPr>
          <w:rFonts w:ascii="Book Antiqua" w:hAnsi="Book Antiqua" w:cs="Times New Roman"/>
          <w:sz w:val="24"/>
          <w:szCs w:val="24"/>
        </w:rPr>
        <w:t>to</w:t>
      </w:r>
      <w:r w:rsidR="00D97F6E" w:rsidRPr="009A3A34">
        <w:rPr>
          <w:rFonts w:ascii="Book Antiqua" w:hAnsi="Book Antiqua" w:cs="Times New Roman"/>
          <w:sz w:val="24"/>
          <w:szCs w:val="24"/>
        </w:rPr>
        <w:t xml:space="preserve"> being in school. In terms of average marginal effects this corresponds to a 1 per cent increased probability of being unemployed and out of the labour force compared to being in school. NS-SEC 1.1-5 all have a decreased log odds compared to NS-SEC 7 of being unemployed and out of the labour force compared to being in school. </w:t>
      </w:r>
      <w:bookmarkEnd w:id="32"/>
    </w:p>
    <w:p w14:paraId="0B97E718" w14:textId="020530D9" w:rsidR="006655B4" w:rsidRPr="009A3A34" w:rsidRDefault="006655B4" w:rsidP="009A3A34">
      <w:pPr>
        <w:pStyle w:val="Caption"/>
        <w:keepNext/>
        <w:spacing w:line="480" w:lineRule="auto"/>
        <w:rPr>
          <w:rFonts w:ascii="Book Antiqua" w:hAnsi="Book Antiqua" w:cs="Times New Roman"/>
          <w:color w:val="auto"/>
          <w:sz w:val="24"/>
          <w:szCs w:val="24"/>
        </w:rPr>
        <w:sectPr w:rsidR="006655B4" w:rsidRPr="009A3A34" w:rsidSect="006E0E39">
          <w:pgSz w:w="11906" w:h="16838"/>
          <w:pgMar w:top="1440" w:right="1440" w:bottom="1440" w:left="1440" w:header="709" w:footer="709" w:gutter="0"/>
          <w:cols w:space="708"/>
          <w:docGrid w:linePitch="360"/>
        </w:sectPr>
      </w:pPr>
    </w:p>
    <w:p w14:paraId="467F786F" w14:textId="0DBFE939" w:rsidR="00C4762D" w:rsidRPr="009A3A34" w:rsidRDefault="00C4762D" w:rsidP="009A3A34">
      <w:pPr>
        <w:pStyle w:val="Caption"/>
        <w:keepNext/>
        <w:spacing w:line="480" w:lineRule="auto"/>
        <w:rPr>
          <w:rFonts w:ascii="Book Antiqua" w:hAnsi="Book Antiqua" w:cs="Times New Roman"/>
          <w:color w:val="auto"/>
          <w:sz w:val="24"/>
          <w:szCs w:val="24"/>
        </w:rPr>
      </w:pPr>
      <w:bookmarkStart w:id="33" w:name="_Toc146487750"/>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logit of Economic Activity</w:t>
      </w:r>
      <w:bookmarkEnd w:id="33"/>
    </w:p>
    <w:tbl>
      <w:tblPr>
        <w:tblStyle w:val="GridTable6Colorful"/>
        <w:tblW w:w="5000" w:type="pct"/>
        <w:tblLook w:val="04A0" w:firstRow="1" w:lastRow="0" w:firstColumn="1" w:lastColumn="0" w:noHBand="0" w:noVBand="1"/>
      </w:tblPr>
      <w:tblGrid>
        <w:gridCol w:w="5566"/>
        <w:gridCol w:w="815"/>
        <w:gridCol w:w="842"/>
        <w:gridCol w:w="658"/>
        <w:gridCol w:w="1799"/>
        <w:gridCol w:w="1428"/>
        <w:gridCol w:w="1423"/>
        <w:gridCol w:w="1417"/>
      </w:tblGrid>
      <w:tr w:rsidR="006A0C55" w:rsidRPr="009A3A34" w14:paraId="0963224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9A3A34" w:rsidRDefault="00B947F6" w:rsidP="00E1481F">
            <w:pPr>
              <w:rPr>
                <w:rFonts w:ascii="Book Antiqua" w:hAnsi="Book Antiqua" w:cs="Times New Roman"/>
                <w:color w:val="auto"/>
                <w:sz w:val="24"/>
                <w:szCs w:val="24"/>
              </w:rPr>
            </w:pPr>
            <w:bookmarkStart w:id="34" w:name="_Hlk133662765"/>
            <w:bookmarkStart w:id="35" w:name="_Hlk133842776"/>
          </w:p>
        </w:tc>
        <w:tc>
          <w:tcPr>
            <w:tcW w:w="830" w:type="pct"/>
            <w:gridSpan w:val="3"/>
          </w:tcPr>
          <w:p w14:paraId="56C0C44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157" w:type="pct"/>
            <w:gridSpan w:val="2"/>
          </w:tcPr>
          <w:p w14:paraId="3C359D4C"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1018" w:type="pct"/>
            <w:gridSpan w:val="2"/>
          </w:tcPr>
          <w:p w14:paraId="6FE04279"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Quasi-variance</w:t>
            </w:r>
          </w:p>
        </w:tc>
      </w:tr>
      <w:tr w:rsidR="006A0C55" w:rsidRPr="009A3A34" w14:paraId="196517C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92" w:type="pct"/>
          </w:tcPr>
          <w:p w14:paraId="0297B8F9"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02" w:type="pct"/>
          </w:tcPr>
          <w:p w14:paraId="119FEAE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36" w:type="pct"/>
          </w:tcPr>
          <w:p w14:paraId="3F0417A2"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645" w:type="pct"/>
          </w:tcPr>
          <w:p w14:paraId="1B0B7FAA"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512" w:type="pct"/>
          </w:tcPr>
          <w:p w14:paraId="232D601F"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proofErr w:type="gramStart"/>
            <w:r w:rsidRPr="009A3A34">
              <w:rPr>
                <w:rFonts w:ascii="Book Antiqua" w:hAnsi="Book Antiqua" w:cs="Times New Roman"/>
                <w:b/>
                <w:color w:val="auto"/>
                <w:sz w:val="24"/>
                <w:szCs w:val="24"/>
              </w:rPr>
              <w:t>S.E</w:t>
            </w:r>
            <w:proofErr w:type="gramEnd"/>
          </w:p>
        </w:tc>
        <w:tc>
          <w:tcPr>
            <w:tcW w:w="510" w:type="pct"/>
          </w:tcPr>
          <w:p w14:paraId="1ECD440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proofErr w:type="gramStart"/>
            <w:r w:rsidRPr="009A3A34">
              <w:rPr>
                <w:rFonts w:ascii="Book Antiqua" w:hAnsi="Book Antiqua" w:cs="Times New Roman"/>
                <w:b/>
                <w:color w:val="auto"/>
                <w:sz w:val="24"/>
                <w:szCs w:val="24"/>
              </w:rPr>
              <w:t>S.E</w:t>
            </w:r>
            <w:proofErr w:type="gramEnd"/>
          </w:p>
        </w:tc>
        <w:tc>
          <w:tcPr>
            <w:tcW w:w="508" w:type="pct"/>
          </w:tcPr>
          <w:p w14:paraId="43B888C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QV</w:t>
            </w:r>
          </w:p>
        </w:tc>
      </w:tr>
      <w:tr w:rsidR="006A0C55" w:rsidRPr="009A3A34" w14:paraId="2B4F377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92" w:type="pct"/>
          </w:tcPr>
          <w:p w14:paraId="6EB2B4B7" w14:textId="45E30BF2"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8CBBED9" w14:textId="4C27F84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B657A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F0A072C" w14:textId="5DBA38F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EC1E0A6" w14:textId="6FD872D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ED42CF3" w14:textId="0F52A033"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CCD4EA7" w14:textId="588C096E"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34"/>
      <w:tr w:rsidR="006A0C55" w:rsidRPr="009A3A34" w14:paraId="5CBA944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2325698F"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20D5B386"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154EEC7"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72590CA0"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D464923"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C70BD05"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C106BF1"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D09D198"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1B0DCD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7A48976" w14:textId="147871C1"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E3A33A1" w14:textId="76EBD8E6"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49DB976E" w14:textId="50ECD53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84D3F3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67DE151" w14:textId="28BD2502"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639A1D6" w14:textId="7B4178C4"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C027E8A" w14:textId="19C2FC8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6BD27E9" w14:textId="685D99B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23F01F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1479EC" w14:textId="4E7231FF"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1962275" w14:textId="43C2CA5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02" w:type="pct"/>
          </w:tcPr>
          <w:p w14:paraId="57B4C688" w14:textId="518C020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4D313C0D" w14:textId="7443284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4D9A718" w14:textId="3DC4EDBC"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9</w:t>
            </w:r>
          </w:p>
        </w:tc>
        <w:tc>
          <w:tcPr>
            <w:tcW w:w="512" w:type="pct"/>
          </w:tcPr>
          <w:p w14:paraId="5CEC44E5" w14:textId="1278B491"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F1BE4B9"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C227DC0"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61FEB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63C65E8" w14:textId="26F954F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061E603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65D8C8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5DE4BE27"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5FD754"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6D4805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14C66B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0E5866"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956D51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C01BBE" w14:textId="463E4E91"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92" w:type="pct"/>
          </w:tcPr>
          <w:p w14:paraId="4BF4F774" w14:textId="014CD41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FC5F629" w14:textId="7B70F87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8812E47"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ED93A26" w14:textId="37F8574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E98B445" w14:textId="4D391BC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348AD8F" w14:textId="22EB8B18"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6370F67" w14:textId="4143DD7A"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4C6D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33876D8" w14:textId="5F58F6A7"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292" w:type="pct"/>
          </w:tcPr>
          <w:p w14:paraId="18340082" w14:textId="5E4EAD9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02" w:type="pct"/>
          </w:tcPr>
          <w:p w14:paraId="1E042C02" w14:textId="07DE2C5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36" w:type="pct"/>
          </w:tcPr>
          <w:p w14:paraId="211905B8" w14:textId="5A65E51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7FD3823" w14:textId="3A0B6D03"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285F7DD1" w14:textId="6CCA6331"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26A925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D7DF90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4DD42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82FCC2" w14:textId="72FB46A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4E27668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8964BB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18E4C963"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0E9D21"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7AEBD5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5A3E32C"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B4EB39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D4CE8B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42C884C" w14:textId="2CD324C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292" w:type="pct"/>
          </w:tcPr>
          <w:p w14:paraId="2B75A2D4" w14:textId="462517B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AF462F9" w14:textId="180CC58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C85E0FE"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71557BF" w14:textId="3D03201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8D434BF" w14:textId="3BF2EDD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FF84E9D" w14:textId="719B48FD"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3ECC4F6" w14:textId="6D4C03B9"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49A37E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A894632" w14:textId="3B37B11A"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92" w:type="pct"/>
          </w:tcPr>
          <w:p w14:paraId="6F56B418" w14:textId="5CA9C961"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02" w:type="pct"/>
          </w:tcPr>
          <w:p w14:paraId="6C47E4F1" w14:textId="49B0E732"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1D26E4DE" w14:textId="7605414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826E11A" w14:textId="2BE90CBF"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06969517" w14:textId="4E84F476"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E24388"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845B0BD"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8952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603CD7" w14:textId="62920A1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260AD15C"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080E745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90FC40"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29FF4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C32894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9C93DC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8533AEF"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2FA4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DFC484B" w14:textId="0136160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326E4EAC" w14:textId="29F54C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4CCCE5C4" w14:textId="236C5E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6B975C67" w14:textId="05872E3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C0D135" w14:textId="3D7F72D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12" w:type="pct"/>
          </w:tcPr>
          <w:p w14:paraId="0826A66A" w14:textId="3CB1A7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DCAE0E9" w14:textId="4240023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08" w:type="pct"/>
          </w:tcPr>
          <w:p w14:paraId="7B233185" w14:textId="6CF159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3574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EBBB736" w14:textId="6E827C58"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5270554D" w14:textId="6F23AA7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02" w:type="pct"/>
          </w:tcPr>
          <w:p w14:paraId="3A855E23" w14:textId="7E707C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29794586" w14:textId="1C8E07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6CF33B" w14:textId="632948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12" w:type="pct"/>
          </w:tcPr>
          <w:p w14:paraId="6ABBF832" w14:textId="1326C2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82D873B" w14:textId="7D98E7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15A9BFF2" w14:textId="6713CF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315BFED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CD527B" w14:textId="72871E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4E1F2E6" w14:textId="0135AF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02" w:type="pct"/>
          </w:tcPr>
          <w:p w14:paraId="1B3066EE" w14:textId="5B886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2AE9783A" w14:textId="61B5F7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9B612A6" w14:textId="3C9B90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12" w:type="pct"/>
          </w:tcPr>
          <w:p w14:paraId="38F65261" w14:textId="7960DB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CC3388A" w14:textId="1B4640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5CF627" w14:textId="7BEBE1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18B6CF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4CAC04" w14:textId="33F07802"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656FDF7B" w14:textId="07D045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02" w:type="pct"/>
          </w:tcPr>
          <w:p w14:paraId="0FDD5D35" w14:textId="6A509D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3A4D86D5" w14:textId="3F104C8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B3A6548" w14:textId="71C53A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1A4C5513" w14:textId="366E49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7D686C2D" w14:textId="7B4C55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2A0AF5FB" w14:textId="44E7785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DF863C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CDEE2FE" w14:textId="3A2D3B4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6DB6FFC4" w14:textId="355E80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02" w:type="pct"/>
          </w:tcPr>
          <w:p w14:paraId="207EF12D" w14:textId="4C274D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0F6FF46" w14:textId="3DEE00E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EABF58C" w14:textId="7CC01D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512" w:type="pct"/>
          </w:tcPr>
          <w:p w14:paraId="05F7E2E4" w14:textId="1D39068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11C7EEF1" w14:textId="0391DD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E264A2D" w14:textId="40B3D9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15747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D18DBC8" w14:textId="7D1B9E70"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5DB43F40" w14:textId="22F326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02" w:type="pct"/>
          </w:tcPr>
          <w:p w14:paraId="66EB71E9" w14:textId="4DD249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717DD48E" w14:textId="1137486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3502E6C" w14:textId="3B3489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512" w:type="pct"/>
          </w:tcPr>
          <w:p w14:paraId="361188D4" w14:textId="1C32E3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BAEB35" w14:textId="415C6D4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2DE37F4" w14:textId="307A39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270D2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6D8FDB" w14:textId="60D7B4A4"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3347FD3" w14:textId="00CB66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02" w:type="pct"/>
          </w:tcPr>
          <w:p w14:paraId="2018B57E" w14:textId="586EDA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6EF77591" w14:textId="1DA5F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66630DE" w14:textId="5E9DE9B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396D6B6C" w14:textId="2113B7F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BEDF9C" w14:textId="29D008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7695212F" w14:textId="7F2C09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DA5EDA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4C2B241" w14:textId="203FACB4" w:rsidR="006655B4" w:rsidRPr="009A3A34" w:rsidRDefault="006655B4" w:rsidP="006655B4">
            <w:pPr>
              <w:rPr>
                <w:rFonts w:ascii="Book Antiqua" w:eastAsia="Times New Roman" w:hAnsi="Book Antiqua" w:cs="Times New Roman"/>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1C3D49D9" w14:textId="3B8CB1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646C253" w14:textId="1F7541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399E8B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28139A7" w14:textId="705A8E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28D839A" w14:textId="5D25BA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9FE6CD0" w14:textId="05AFA10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00A10E15" w14:textId="614305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3372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F30350F" w14:textId="001D0E3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37705A84" w14:textId="38A00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02" w:type="pct"/>
          </w:tcPr>
          <w:p w14:paraId="6C4D3A2A" w14:textId="0B77AD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36" w:type="pct"/>
          </w:tcPr>
          <w:p w14:paraId="69BD50A5" w14:textId="5CF251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ECBBFA8" w14:textId="3F520C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9845139" w14:textId="49C91B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42CAC3C" w14:textId="4338A1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0D839F0" w14:textId="6E94E4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6F8E9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C21D791" w14:textId="77777777" w:rsidR="006655B4" w:rsidRPr="009A3A34" w:rsidRDefault="006655B4" w:rsidP="006655B4">
            <w:pPr>
              <w:rPr>
                <w:rFonts w:ascii="Book Antiqua" w:hAnsi="Book Antiqua" w:cs="Times New Roman"/>
                <w:color w:val="auto"/>
                <w:sz w:val="24"/>
                <w:szCs w:val="24"/>
              </w:rPr>
            </w:pPr>
          </w:p>
        </w:tc>
        <w:tc>
          <w:tcPr>
            <w:tcW w:w="292" w:type="pct"/>
          </w:tcPr>
          <w:p w14:paraId="5957A3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22661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657537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CD058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FE143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FD64E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8593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6B9C55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CD73C62"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Post-Schooling Education</w:t>
            </w:r>
          </w:p>
        </w:tc>
        <w:tc>
          <w:tcPr>
            <w:tcW w:w="292" w:type="pct"/>
          </w:tcPr>
          <w:p w14:paraId="68347E9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0E8BA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3B5025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CBE2E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6FC64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A986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90452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35C2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75ABF60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10B50E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A2C65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44BEF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03C62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78D0B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8FAC3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F4E595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6BB401" w14:textId="042BABFC"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92" w:type="pct"/>
          </w:tcPr>
          <w:p w14:paraId="22E54E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1FD76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3AC3F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20DA5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0973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469DB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C11BB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83CC28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BC66E65" w14:textId="4420966B"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Five or More O’levels</w:t>
            </w:r>
          </w:p>
        </w:tc>
        <w:tc>
          <w:tcPr>
            <w:tcW w:w="292" w:type="pct"/>
          </w:tcPr>
          <w:p w14:paraId="2685E1F9" w14:textId="58D74A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02" w:type="pct"/>
          </w:tcPr>
          <w:p w14:paraId="793AD9A8" w14:textId="6F615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61BCF7D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297BFB7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6A1B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5A19A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3B455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834751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2A9EFC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037065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9FAE5C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94D3F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38943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23E0FC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947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3E8DB3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F7CC254"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92" w:type="pct"/>
          </w:tcPr>
          <w:p w14:paraId="7037FB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EBB99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DEBC0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8363FC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3978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BE20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8A598E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2C4B26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2FD23B"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92" w:type="pct"/>
          </w:tcPr>
          <w:p w14:paraId="60A1132C" w14:textId="71CC4B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02" w:type="pct"/>
          </w:tcPr>
          <w:p w14:paraId="1E6974D9" w14:textId="28F805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EB477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C6AC4A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512" w:type="pct"/>
          </w:tcPr>
          <w:p w14:paraId="2706FB8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1ED5C1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9F3A31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6281EF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0492104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2863B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29E8A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46C9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1AA39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A6555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C9F4B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2410C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C38DD1F"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92" w:type="pct"/>
          </w:tcPr>
          <w:p w14:paraId="4C87BD9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E81F13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A0FF29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0DA97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1CFB5A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1C2B62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5D39D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92C6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484C0F4"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292" w:type="pct"/>
          </w:tcPr>
          <w:p w14:paraId="73EB10B4" w14:textId="0A3C05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02" w:type="pct"/>
          </w:tcPr>
          <w:p w14:paraId="1BECAE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36" w:type="pct"/>
          </w:tcPr>
          <w:p w14:paraId="61FC6C35" w14:textId="3BBC27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D021FE" w14:textId="38833F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6AB4E6F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90D55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F949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ADFA10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6278B1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B2CA9C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B79B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82BCA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F3CCE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E07EA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0C46EE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07E719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30A4B0" w14:textId="49C3B9C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752AE168" w14:textId="3D1A8A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02" w:type="pct"/>
          </w:tcPr>
          <w:p w14:paraId="09163B16" w14:textId="3E43E2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34E5687A" w14:textId="4D44F29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FE5CD9C" w14:textId="229841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E0DC9D8" w14:textId="6B4A3B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420513B9" w14:textId="43E68BF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57D279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shd w:val="clear" w:color="auto" w:fill="F7F7F7"/>
              </w:rPr>
              <w:t>0.01</w:t>
            </w:r>
          </w:p>
        </w:tc>
      </w:tr>
      <w:tr w:rsidR="006A0C55" w:rsidRPr="009A3A34" w14:paraId="17353E7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D8459B" w14:textId="531C0F0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7CF33B66" w14:textId="4CAA76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02" w:type="pct"/>
          </w:tcPr>
          <w:p w14:paraId="1A3AAE12" w14:textId="3DE8C1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58349F4F" w14:textId="308A74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5D0916F" w14:textId="3ED585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D683334" w14:textId="4D6D0F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018130AE" w14:textId="02864C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54352E12" w14:textId="376377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1B7DA4B2"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0AAE719" w14:textId="488F63E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677091EE" w14:textId="525F27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02" w:type="pct"/>
          </w:tcPr>
          <w:p w14:paraId="649B4E5F" w14:textId="134E32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351A7678" w14:textId="05786B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33F98E8" w14:textId="2E1D06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49D9E8C7" w14:textId="6153BD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7C3F4BB" w14:textId="248EC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08" w:type="pct"/>
          </w:tcPr>
          <w:p w14:paraId="43908CFD" w14:textId="609C4A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r>
      <w:tr w:rsidR="006A0C55" w:rsidRPr="009A3A34" w14:paraId="5D3A0CC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E2411E3" w14:textId="1DED8EF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8CF0769" w14:textId="4FF07D0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095C07BD" w14:textId="2E3FF3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2AA180CE" w14:textId="4D1F4F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0D71995" w14:textId="373463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6FD2C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951D14" w14:textId="533A6B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897AD5" w14:textId="7BD5A6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73F56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70A02FF" w14:textId="4A98D12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7621A10A" w14:textId="1ABA92B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02" w:type="pct"/>
          </w:tcPr>
          <w:p w14:paraId="032BE383" w14:textId="0BBE1FB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36" w:type="pct"/>
          </w:tcPr>
          <w:p w14:paraId="45C3DB33" w14:textId="17D48BA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5BD1FBB" w14:textId="16F519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4376F8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61A4130" w14:textId="50DFFA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7843AC8B" w14:textId="3FD18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A5EBC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3D6AB77" w14:textId="37A4DA0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4D7CB86A" w14:textId="0D4F3B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02" w:type="pct"/>
          </w:tcPr>
          <w:p w14:paraId="44BB9F96" w14:textId="2BC10A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6CE6189A" w14:textId="32AA8B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24AC75A" w14:textId="5FC58F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19CEA7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094B94" w14:textId="2330D0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07A54542" w14:textId="03EE4B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8DE1F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F6AF98A" w14:textId="084614F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5F410FA" w14:textId="2C531E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02" w:type="pct"/>
          </w:tcPr>
          <w:p w14:paraId="0F3C2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12617230" w14:textId="30131F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F665A9A" w14:textId="76CECC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54AEA4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AE9CB8B" w14:textId="76DD49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063275CE" w14:textId="12E8D7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6F5B55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7AF3B8" w14:textId="73B63A1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62E4A78B" w14:textId="05831A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8FC6732" w14:textId="118C634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60FD1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F7B53F" w14:textId="51CA92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4F0FFA9" w14:textId="636B0E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8CE511" w14:textId="6F49E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143C7B85" w14:textId="710EC3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6013C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1AA124D9" w14:textId="61484F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02" w:type="pct"/>
          </w:tcPr>
          <w:p w14:paraId="330F6376" w14:textId="173231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70677C68" w14:textId="3C403C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D1C9A1E" w14:textId="3EB6E39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D513FF2" w14:textId="094673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10F18F5" w14:textId="6ECB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B3D3404" w14:textId="11A890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9D9882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6655B4" w:rsidRPr="009A3A34" w:rsidRDefault="006655B4" w:rsidP="006655B4">
            <w:pPr>
              <w:rPr>
                <w:rFonts w:ascii="Book Antiqua" w:hAnsi="Book Antiqua" w:cs="Times New Roman"/>
                <w:color w:val="auto"/>
                <w:sz w:val="24"/>
                <w:szCs w:val="24"/>
              </w:rPr>
            </w:pPr>
          </w:p>
        </w:tc>
        <w:tc>
          <w:tcPr>
            <w:tcW w:w="292" w:type="pct"/>
          </w:tcPr>
          <w:p w14:paraId="04714F7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0A01CE7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25A5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FADFA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06C06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B425F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C55924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38D2BC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292" w:type="pct"/>
          </w:tcPr>
          <w:p w14:paraId="7A934A1E" w14:textId="0C4939E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8F56D5" w14:textId="703FED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90325F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8D51115" w14:textId="5F88FEE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0FD38FB" w14:textId="25A770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D7FD3AA" w14:textId="238593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BE822D6" w14:textId="566A3D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761E6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6655B4" w:rsidRPr="009A3A34" w:rsidRDefault="006655B4" w:rsidP="006655B4">
            <w:pPr>
              <w:rPr>
                <w:rFonts w:ascii="Book Antiqua" w:hAnsi="Book Antiqua" w:cs="Times New Roman"/>
                <w:color w:val="auto"/>
                <w:sz w:val="24"/>
                <w:szCs w:val="24"/>
              </w:rPr>
            </w:pPr>
          </w:p>
        </w:tc>
        <w:tc>
          <w:tcPr>
            <w:tcW w:w="292" w:type="pct"/>
          </w:tcPr>
          <w:p w14:paraId="3276D01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31B0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FDFECF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9280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B5F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6AEC96C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162482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E22FCBE"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92" w:type="pct"/>
          </w:tcPr>
          <w:p w14:paraId="14DB74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4206A8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48AA0B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5435E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248751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63E30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AD590D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2B32C3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2F3AF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9B3783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518BB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0E265C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86670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CEE6B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1AB464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CE506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B321F3" w14:textId="5D0F705A"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92" w:type="pct"/>
          </w:tcPr>
          <w:p w14:paraId="392A52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7A8EF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7061FE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10323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08180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33853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2F7AD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5CA46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13DAF6F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292" w:type="pct"/>
          </w:tcPr>
          <w:p w14:paraId="0B461D9D" w14:textId="08164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02" w:type="pct"/>
          </w:tcPr>
          <w:p w14:paraId="1BEACD67" w14:textId="52D59D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19D6B931" w14:textId="1F7EDC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D8B5F4C" w14:textId="17F65EB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46D3BFE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476AE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80BA8E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EF452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7717BF1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50C026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8C4B9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E0E4B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582D1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6A3945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C7FB27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15305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92" w:type="pct"/>
          </w:tcPr>
          <w:p w14:paraId="5CDA23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79037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2BC281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5B28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F3B81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8EB7A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CCA75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9506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ECDD9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292" w:type="pct"/>
          </w:tcPr>
          <w:p w14:paraId="02FE9F9D" w14:textId="688A25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02" w:type="pct"/>
          </w:tcPr>
          <w:p w14:paraId="7D3DF9E9" w14:textId="2AB6AC1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DA962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6338C0D" w14:textId="1857FD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12" w:type="pct"/>
          </w:tcPr>
          <w:p w14:paraId="3290D5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95F004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C99CE3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3D1D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5F91A8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2083B8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0E116B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632495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358C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6AD6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CAD23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004F74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96FAF6"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292" w:type="pct"/>
          </w:tcPr>
          <w:p w14:paraId="43266E6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465763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37553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162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8317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CD056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F95C7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C86E1A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 xml:space="preserve">  Don't Own Home</w:t>
            </w:r>
          </w:p>
        </w:tc>
        <w:tc>
          <w:tcPr>
            <w:tcW w:w="292" w:type="pct"/>
          </w:tcPr>
          <w:p w14:paraId="4E139919" w14:textId="143DCE5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60E53C28" w14:textId="54CAB7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5541AF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403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22AF07B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FC8987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D8E70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71F63D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5CEA53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8FA3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57913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0F47EA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EAADB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BC018B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3816C2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ED8A3C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A4728F7" w14:textId="6934D15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16FB8C76" w14:textId="1E3C63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02" w:type="pct"/>
          </w:tcPr>
          <w:p w14:paraId="4B4840BE" w14:textId="4CB765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2DE88381" w14:textId="5A6431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C09B478" w14:textId="2C2B53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2B5D39CF" w14:textId="668E0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327F885A" w14:textId="17E3247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619EA9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9AB897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8101029" w14:textId="5447083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1B48F34D" w14:textId="4912FC4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02" w:type="pct"/>
          </w:tcPr>
          <w:p w14:paraId="58AA94EE" w14:textId="2BF9A54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23206500" w14:textId="6F4321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CF721D" w14:textId="176287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D59967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0EDCAC3" w14:textId="16C1D7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508" w:type="pct"/>
          </w:tcPr>
          <w:p w14:paraId="1D8886E4" w14:textId="1B8499C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r>
      <w:tr w:rsidR="006A0C55" w:rsidRPr="009A3A34" w14:paraId="7036529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C522EC" w14:textId="25D3652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9D99445" w14:textId="625CE7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02" w:type="pct"/>
          </w:tcPr>
          <w:p w14:paraId="2B1A016C" w14:textId="35B8B0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1FB544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811F284" w14:textId="500CE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339169C7" w14:textId="2636B8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C93B721" w14:textId="5D93BD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79E563E5" w14:textId="775F24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3F8998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F0B0AD9" w14:textId="4BBFB4C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15AC1641" w14:textId="16C126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05DE72FD" w14:textId="350AEC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36" w:type="pct"/>
          </w:tcPr>
          <w:p w14:paraId="41EE104D" w14:textId="5DD268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4F4433F" w14:textId="011B02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9C4A99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8AB00A9" w14:textId="729F292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334548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E76C1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26834B" w14:textId="26DA22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2787B761" w14:textId="4AE0AC4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02" w:type="pct"/>
          </w:tcPr>
          <w:p w14:paraId="1C92C3B4" w14:textId="70A1405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456AA4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341511" w14:textId="4ACBCC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18EA9F" w14:textId="5E0D31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AED8724" w14:textId="6EA76A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25663E74" w14:textId="1D7285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F66011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F6CC1E" w14:textId="02FDA70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7301562A" w14:textId="0A8E80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02" w:type="pct"/>
          </w:tcPr>
          <w:p w14:paraId="15537D1A" w14:textId="0E5E98C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3EF2FB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A95184F" w14:textId="6C7636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D23D3C" w14:textId="337C5A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083D28E" w14:textId="72A4126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C316E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9A199A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44EA16" w14:textId="1F41915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49D504D7" w14:textId="23996DE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02" w:type="pct"/>
          </w:tcPr>
          <w:p w14:paraId="0C278473" w14:textId="0B1DA0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6310E92C" w14:textId="0A95ED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ACE1C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017A545" w14:textId="60083A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2C33E3" w14:textId="6E6143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8CF73FD" w14:textId="627A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DE23BE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F54E531" w14:textId="48D694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46E94D83" w14:textId="4B1641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4F63B7" w14:textId="2FC9A2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3B16E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8E7EFB2" w14:textId="656822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E37468" w14:textId="67094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4F56D1B" w14:textId="7354D2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16678EE9" w14:textId="11DBC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9A277F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6E7BC8B6" w14:textId="3FCACD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02" w:type="pct"/>
          </w:tcPr>
          <w:p w14:paraId="1DCFD12D" w14:textId="60603FB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89863EB" w14:textId="2D0B98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93E0D88" w14:textId="319AF3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C99E81B" w14:textId="2071CF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76A3B83" w14:textId="492A0D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179D30E" w14:textId="6D61E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A44BB4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6655B4" w:rsidRPr="009A3A34" w:rsidRDefault="006655B4" w:rsidP="006655B4">
            <w:pPr>
              <w:rPr>
                <w:rFonts w:ascii="Book Antiqua" w:hAnsi="Book Antiqua" w:cs="Times New Roman"/>
                <w:i/>
                <w:iCs/>
                <w:color w:val="auto"/>
                <w:sz w:val="24"/>
                <w:szCs w:val="24"/>
              </w:rPr>
            </w:pPr>
          </w:p>
        </w:tc>
        <w:tc>
          <w:tcPr>
            <w:tcW w:w="292" w:type="pct"/>
          </w:tcPr>
          <w:p w14:paraId="785D0B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A0459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39A8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9AC0B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684E51E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1FA7EF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0896BF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1F41F5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92" w:type="pct"/>
          </w:tcPr>
          <w:p w14:paraId="4ADDE99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E5846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B82C55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2D99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14886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65E5E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2D599D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152B2B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9DBD93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229E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05D0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3299E3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EA6D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1E1AF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2A10CB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9DBF8D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9DF29D" w14:textId="09FB7F8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292" w:type="pct"/>
          </w:tcPr>
          <w:p w14:paraId="127141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1DE535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7D412EA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8A6E8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627B7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CC275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B14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47B990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6E59237" w14:textId="3E8BC1A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292" w:type="pct"/>
          </w:tcPr>
          <w:p w14:paraId="20272079" w14:textId="2C8DB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02" w:type="pct"/>
          </w:tcPr>
          <w:p w14:paraId="1815894B" w14:textId="3311A0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0D40B2BA" w14:textId="0CCE2D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615510E" w14:textId="5F3E0E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7AD3447F" w14:textId="536987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5F7C8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DC472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5DE2FB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2B6027A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2DE3D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2F7F4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D7E867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9F98D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5B259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62BB57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453E59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7DA296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92" w:type="pct"/>
          </w:tcPr>
          <w:p w14:paraId="6772E9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E6DE2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89C0D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5B678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433A5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C51CE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95F9E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71A67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9AB5EE"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92" w:type="pct"/>
          </w:tcPr>
          <w:p w14:paraId="17424587" w14:textId="139A2E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02" w:type="pct"/>
          </w:tcPr>
          <w:p w14:paraId="64720C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36" w:type="pct"/>
          </w:tcPr>
          <w:p w14:paraId="064D0D02" w14:textId="2C1CBCE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4F8AE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35363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12372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7D99D3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DB7DE2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674248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4EBD9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70172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D8FD0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0141D0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4DC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C9150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9ED4F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1D3690B"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92" w:type="pct"/>
          </w:tcPr>
          <w:p w14:paraId="0671BF2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4BE6A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7F626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9309AF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8B545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6D4873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F7B77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32900F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5D120B"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92" w:type="pct"/>
          </w:tcPr>
          <w:p w14:paraId="538A3C09" w14:textId="72476F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02" w:type="pct"/>
          </w:tcPr>
          <w:p w14:paraId="792E11D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776F4682" w14:textId="35F45F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2F0EE8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FFB69E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B1B0AA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77589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1DAAA8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12E2FF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980F1E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2CC02D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96554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D52C78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BD89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526A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25AB12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CCDBC1" w14:textId="07C2477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2A17455E" w14:textId="560E5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59CD0136" w14:textId="4AAC00C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36" w:type="pct"/>
          </w:tcPr>
          <w:p w14:paraId="28B45B32" w14:textId="081E14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A1B5A31" w14:textId="7A97B6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65FD926" w14:textId="3DA92E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1A6E5B" w14:textId="0CC574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4F087419" w14:textId="2F372F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1F32D2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4B2FB6" w14:textId="7AF9E8B8"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2B722D57" w14:textId="78D6CB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02" w:type="pct"/>
          </w:tcPr>
          <w:p w14:paraId="56421C60" w14:textId="50173F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36" w:type="pct"/>
          </w:tcPr>
          <w:p w14:paraId="41476A70" w14:textId="3160B6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BCB23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B1163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51173D7" w14:textId="042AC8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508" w:type="pct"/>
          </w:tcPr>
          <w:p w14:paraId="5995C6A9" w14:textId="71292F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8</w:t>
            </w:r>
          </w:p>
        </w:tc>
      </w:tr>
      <w:tr w:rsidR="006A0C55" w:rsidRPr="009A3A34" w14:paraId="48C6269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179F8F" w14:textId="225FCCA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2A5116DA" w14:textId="0E7D7F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02" w:type="pct"/>
          </w:tcPr>
          <w:p w14:paraId="03E6843D" w14:textId="7D9FF7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3D6BBFDF" w14:textId="5CCBEE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9ACB230" w14:textId="739B79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213CD606" w14:textId="230038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EB5DF3" w14:textId="7421AB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1</w:t>
            </w:r>
          </w:p>
        </w:tc>
        <w:tc>
          <w:tcPr>
            <w:tcW w:w="508" w:type="pct"/>
          </w:tcPr>
          <w:p w14:paraId="21800ED8" w14:textId="5947DD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w:t>
            </w:r>
          </w:p>
        </w:tc>
      </w:tr>
      <w:tr w:rsidR="006A0C55" w:rsidRPr="009A3A34" w14:paraId="666A35B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4C382E9" w14:textId="0FA5DB4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B8221DA" w14:textId="10A1C3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02" w:type="pct"/>
          </w:tcPr>
          <w:p w14:paraId="1A596FC1" w14:textId="22B31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36" w:type="pct"/>
          </w:tcPr>
          <w:p w14:paraId="7421047E" w14:textId="242571E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1B65D9F" w14:textId="7A1656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3C325C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30EB0E1" w14:textId="62494F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08" w:type="pct"/>
          </w:tcPr>
          <w:p w14:paraId="15A4980F" w14:textId="02493EF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r>
      <w:tr w:rsidR="006A0C55" w:rsidRPr="009A3A34" w14:paraId="340406D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39B8526" w14:textId="6821A14F"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504FCA36" w14:textId="389DA1C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02" w:type="pct"/>
          </w:tcPr>
          <w:p w14:paraId="200D576E" w14:textId="12FB12E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3ADFDA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38C760F1" w14:textId="25EB509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3DEDFA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361AC7" w14:textId="34E46E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7</w:t>
            </w:r>
          </w:p>
        </w:tc>
        <w:tc>
          <w:tcPr>
            <w:tcW w:w="508" w:type="pct"/>
          </w:tcPr>
          <w:p w14:paraId="3EADFE5D" w14:textId="03DFA38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r>
      <w:tr w:rsidR="006A0C55" w:rsidRPr="009A3A34" w14:paraId="2118D26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87EDEE" w14:textId="56B3C84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0EBF8C4B" w14:textId="60D1A0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6575E200" w14:textId="524CF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766C0226" w14:textId="4E9307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9B5814" w14:textId="70A14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6A8EBC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0F0AD67" w14:textId="5741C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1</w:t>
            </w:r>
          </w:p>
        </w:tc>
        <w:tc>
          <w:tcPr>
            <w:tcW w:w="508" w:type="pct"/>
          </w:tcPr>
          <w:p w14:paraId="2C38FB98" w14:textId="0215BF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9B76A8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4BC89D" w14:textId="215A4B35"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lastRenderedPageBreak/>
              <w:t>6</w:t>
            </w:r>
          </w:p>
        </w:tc>
        <w:tc>
          <w:tcPr>
            <w:tcW w:w="292" w:type="pct"/>
          </w:tcPr>
          <w:p w14:paraId="065C0A6A" w14:textId="1A6DD1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02" w:type="pct"/>
          </w:tcPr>
          <w:p w14:paraId="1408385C" w14:textId="0ED688D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36" w:type="pct"/>
          </w:tcPr>
          <w:p w14:paraId="1A66EF93" w14:textId="3EEEAF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A019F2F" w14:textId="62A602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2" w:type="pct"/>
          </w:tcPr>
          <w:p w14:paraId="2B44C48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8349C5B" w14:textId="4BCD14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9</w:t>
            </w:r>
          </w:p>
        </w:tc>
        <w:tc>
          <w:tcPr>
            <w:tcW w:w="508" w:type="pct"/>
          </w:tcPr>
          <w:p w14:paraId="655F07B4" w14:textId="4DB114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F728A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7FD5DA9" w14:textId="50D9C7E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3DFEF76F" w14:textId="25B749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9672B65" w14:textId="0387AB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5F8CC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4BFEE18" w14:textId="06D087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21DCF75" w14:textId="08E71F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AC92F3" w14:textId="4231AC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508" w:type="pct"/>
          </w:tcPr>
          <w:p w14:paraId="538E26C7" w14:textId="3D37876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1C1AD14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529194D4" w14:textId="6D7D532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02" w:type="pct"/>
          </w:tcPr>
          <w:p w14:paraId="36075BE3" w14:textId="6B664F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36" w:type="pct"/>
          </w:tcPr>
          <w:p w14:paraId="535CE942" w14:textId="4EF9D4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6D61F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5551F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D93E32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D7EFF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8C12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6655B4" w:rsidRPr="009A3A34" w:rsidRDefault="006655B4" w:rsidP="006655B4">
            <w:pPr>
              <w:rPr>
                <w:rFonts w:ascii="Book Antiqua" w:hAnsi="Book Antiqua" w:cs="Times New Roman"/>
                <w:color w:val="auto"/>
                <w:sz w:val="24"/>
                <w:szCs w:val="24"/>
              </w:rPr>
            </w:pPr>
          </w:p>
        </w:tc>
        <w:tc>
          <w:tcPr>
            <w:tcW w:w="292" w:type="pct"/>
          </w:tcPr>
          <w:p w14:paraId="2D7C3C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23B59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9E1621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67CE38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03062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3F50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6EF834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09EC0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3005" w:type="pct"/>
            <w:gridSpan w:val="7"/>
          </w:tcPr>
          <w:p w14:paraId="0A1D1DB9" w14:textId="186E25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6A0C55" w:rsidRPr="009A3A34" w14:paraId="2A1855D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3005" w:type="pct"/>
            <w:gridSpan w:val="7"/>
          </w:tcPr>
          <w:p w14:paraId="491E4A61" w14:textId="0329EBA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r>
      <w:tr w:rsidR="006A0C55" w:rsidRPr="009A3A34" w14:paraId="60E06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3005" w:type="pct"/>
            <w:gridSpan w:val="7"/>
          </w:tcPr>
          <w:p w14:paraId="396B3516" w14:textId="302D287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444F26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3005" w:type="pct"/>
            <w:gridSpan w:val="7"/>
          </w:tcPr>
          <w:p w14:paraId="0D139BDD" w14:textId="6D7C7B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r>
      <w:tr w:rsidR="006A0C55" w:rsidRPr="009A3A34" w14:paraId="12CD163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3005" w:type="pct"/>
            <w:gridSpan w:val="7"/>
          </w:tcPr>
          <w:p w14:paraId="15B66F00" w14:textId="69E7B60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505.08</w:t>
            </w:r>
          </w:p>
        </w:tc>
      </w:tr>
      <w:tr w:rsidR="006A0C55" w:rsidRPr="009A3A34" w14:paraId="2465769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3005" w:type="pct"/>
            <w:gridSpan w:val="7"/>
          </w:tcPr>
          <w:p w14:paraId="235F91B4" w14:textId="29999D2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814.92</w:t>
            </w:r>
          </w:p>
        </w:tc>
      </w:tr>
      <w:tr w:rsidR="006A0C55" w:rsidRPr="009A3A34" w14:paraId="039D3545" w14:textId="77777777" w:rsidTr="00C56984">
        <w:tc>
          <w:tcPr>
            <w:cnfStyle w:val="001000000000" w:firstRow="0" w:lastRow="0" w:firstColumn="1" w:lastColumn="0" w:oddVBand="0" w:evenVBand="0" w:oddHBand="0" w:evenHBand="0" w:firstRowFirstColumn="0" w:firstRowLastColumn="0" w:lastRowFirstColumn="0" w:lastRowLastColumn="0"/>
            <w:tcW w:w="5000" w:type="pct"/>
            <w:gridSpan w:val="8"/>
          </w:tcPr>
          <w:p w14:paraId="1ABB6E4E" w14:textId="6D05CEBE"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23836A99" w14:textId="77777777"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w:t>
            </w:r>
          </w:p>
        </w:tc>
      </w:tr>
      <w:bookmarkEnd w:id="35"/>
    </w:tbl>
    <w:p w14:paraId="33241B7A" w14:textId="77777777" w:rsidR="00B947F6" w:rsidRPr="009A3A34" w:rsidRDefault="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2A9CD589" w14:textId="34774B05" w:rsidR="00224718" w:rsidRPr="009A3A34" w:rsidRDefault="006655B4"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o understand this in a more manageable format, each variable</w:t>
      </w:r>
      <w:r w:rsidRPr="009A3A34">
        <w:rPr>
          <w:rStyle w:val="FootnoteReference"/>
          <w:rFonts w:ascii="Book Antiqua" w:hAnsi="Book Antiqua" w:cs="Times New Roman"/>
          <w:sz w:val="24"/>
          <w:szCs w:val="24"/>
        </w:rPr>
        <w:footnoteReference w:id="11"/>
      </w:r>
      <w:r w:rsidRPr="009A3A34">
        <w:rPr>
          <w:rFonts w:ascii="Book Antiqua" w:hAnsi="Book Antiqua"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098375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cusing on NS-SEC,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depicts the predicted probabilities at means of economic activity of those categories that were statistically significant. Predicted probabilities for each economic activity category </w:t>
      </w:r>
      <w:r w:rsidR="006655B4" w:rsidRPr="009A3A34">
        <w:rPr>
          <w:rFonts w:ascii="Book Antiqua" w:hAnsi="Book Antiqua" w:cs="Times New Roman"/>
          <w:sz w:val="24"/>
          <w:szCs w:val="24"/>
        </w:rPr>
        <w:t>is</w:t>
      </w:r>
      <w:r w:rsidRPr="009A3A34">
        <w:rPr>
          <w:rFonts w:ascii="Book Antiqua" w:hAnsi="Book Antiqua" w:cs="Times New Roman"/>
          <w:sz w:val="24"/>
          <w:szCs w:val="24"/>
        </w:rPr>
        <w:t xml:space="preserve"> presented.</w:t>
      </w:r>
      <w:r w:rsidR="006655B4" w:rsidRPr="009A3A34">
        <w:rPr>
          <w:rFonts w:ascii="Book Antiqua" w:hAnsi="Book Antiqua" w:cs="Times New Roman"/>
          <w:sz w:val="24"/>
          <w:szCs w:val="24"/>
        </w:rPr>
        <w:t xml:space="preserve"> </w:t>
      </w:r>
      <w:proofErr w:type="gramStart"/>
      <w:r w:rsidR="006655B4" w:rsidRPr="009A3A34">
        <w:rPr>
          <w:rFonts w:ascii="Book Antiqua" w:hAnsi="Book Antiqua" w:cs="Times New Roman"/>
          <w:sz w:val="24"/>
          <w:szCs w:val="24"/>
        </w:rPr>
        <w:t>With the exception of</w:t>
      </w:r>
      <w:proofErr w:type="gramEnd"/>
      <w:r w:rsidR="006655B4" w:rsidRPr="009A3A34">
        <w:rPr>
          <w:rFonts w:ascii="Book Antiqua" w:hAnsi="Book Antiqua" w:cs="Times New Roman"/>
          <w:sz w:val="24"/>
          <w:szCs w:val="24"/>
        </w:rPr>
        <w:t xml:space="preserve"> 1.1-1.2 where there is a small decline in people going into employment, t</w:t>
      </w:r>
      <w:r w:rsidRPr="009A3A34">
        <w:rPr>
          <w:rFonts w:ascii="Book Antiqua" w:hAnsi="Book Antiqua" w:cs="Times New Roman"/>
          <w:sz w:val="24"/>
          <w:szCs w:val="24"/>
        </w:rPr>
        <w:t xml:space="preserve">here is a general upward trend for individuals to be in employment </w:t>
      </w:r>
      <w:r w:rsidR="006655B4" w:rsidRPr="009A3A34">
        <w:rPr>
          <w:rFonts w:ascii="Book Antiqua" w:hAnsi="Book Antiqua" w:cs="Times New Roman"/>
          <w:sz w:val="24"/>
          <w:szCs w:val="24"/>
        </w:rPr>
        <w:t>from NS-SEC 1.2-7</w:t>
      </w:r>
      <w:r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or post-school education there is a relative flatline across the NS-SEC schema.</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For the school category there is an almost identical reverse picture of what is happening with </w:t>
      </w:r>
      <w:r w:rsidR="000B03CE" w:rsidRPr="009A3A34">
        <w:rPr>
          <w:rFonts w:ascii="Book Antiqua" w:hAnsi="Book Antiqua" w:cs="Times New Roman"/>
          <w:sz w:val="24"/>
          <w:szCs w:val="24"/>
        </w:rPr>
        <w:t>individuals</w:t>
      </w:r>
      <w:r w:rsidR="006655B4" w:rsidRPr="009A3A34">
        <w:rPr>
          <w:rFonts w:ascii="Book Antiqua" w:hAnsi="Book Antiqua" w:cs="Times New Roman"/>
          <w:sz w:val="24"/>
          <w:szCs w:val="24"/>
        </w:rPr>
        <w:t xml:space="preserve"> sorting into the employment category. There is an increase from 1.1-1.2 and from that point onwards there is a decline from NS-SEC 1.2-7. </w:t>
      </w:r>
      <w:r w:rsidR="00224718" w:rsidRPr="009A3A34">
        <w:rPr>
          <w:rFonts w:ascii="Book Antiqua" w:hAnsi="Book Antiqua" w:cs="Times New Roman"/>
          <w:sz w:val="24"/>
          <w:szCs w:val="24"/>
        </w:rPr>
        <w:t xml:space="preserve">Training &amp; apprenticeships </w:t>
      </w:r>
      <w:r w:rsidR="006655B4" w:rsidRPr="009A3A34">
        <w:rPr>
          <w:rFonts w:ascii="Book Antiqua" w:hAnsi="Book Antiqua" w:cs="Times New Roman"/>
          <w:sz w:val="24"/>
          <w:szCs w:val="24"/>
        </w:rPr>
        <w:t>has a unique dichotomous state</w:t>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NS-SEC 1.1-3 are split into one group and NS-SEC 4-7 into another. The former group form a decreased likelihood to enter this category compared to the latter.</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The peak of this group comes from NS-SEC 4, characterised by small employers and own account workers. </w:t>
      </w:r>
      <w:r w:rsidR="00224718" w:rsidRPr="009A3A34">
        <w:rPr>
          <w:rFonts w:ascii="Book Antiqua" w:hAnsi="Book Antiqua" w:cs="Times New Roman"/>
          <w:sz w:val="24"/>
          <w:szCs w:val="24"/>
        </w:rPr>
        <w:t xml:space="preserve">This is not entirely surprising giving the socio-historical context of the NCDS. Apprenticeship &amp; training schemes were heavily influenced by skilled manual worker occupations </w:t>
      </w:r>
      <w:r w:rsidR="0022471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9A3A34">
        <w:rPr>
          <w:rFonts w:ascii="Book Antiqua" w:hAnsi="Book Antiqua" w:cs="Times New Roman"/>
          <w:sz w:val="24"/>
          <w:szCs w:val="24"/>
        </w:rPr>
        <w:fldChar w:fldCharType="separate"/>
      </w:r>
      <w:r w:rsidR="00224718" w:rsidRPr="009A3A34">
        <w:rPr>
          <w:rFonts w:ascii="Book Antiqua" w:hAnsi="Book Antiqua" w:cs="Times New Roman"/>
          <w:sz w:val="24"/>
          <w:szCs w:val="24"/>
        </w:rPr>
        <w:t>(Booth and Satchell, 1994)</w:t>
      </w:r>
      <w:r w:rsidR="00224718" w:rsidRPr="009A3A34">
        <w:rPr>
          <w:rFonts w:ascii="Book Antiqua" w:hAnsi="Book Antiqua" w:cs="Times New Roman"/>
          <w:sz w:val="24"/>
          <w:szCs w:val="24"/>
        </w:rPr>
        <w:fldChar w:fldCharType="end"/>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Unemployment has a relative flatline effect. </w:t>
      </w:r>
    </w:p>
    <w:p w14:paraId="30F5DA72" w14:textId="344E791A" w:rsidR="00C4762D" w:rsidRPr="009A3A34" w:rsidRDefault="00C4762D" w:rsidP="009A3A34">
      <w:pPr>
        <w:pStyle w:val="Caption"/>
        <w:keepNext/>
        <w:spacing w:line="480" w:lineRule="auto"/>
        <w:rPr>
          <w:rFonts w:ascii="Book Antiqua" w:hAnsi="Book Antiqua" w:cs="Times New Roman"/>
          <w:color w:val="auto"/>
          <w:sz w:val="24"/>
          <w:szCs w:val="24"/>
        </w:rPr>
      </w:pPr>
      <w:bookmarkStart w:id="36" w:name="_Toc146487755"/>
      <w:r w:rsidRPr="009A3A34">
        <w:rPr>
          <w:rFonts w:ascii="Book Antiqua" w:hAnsi="Book Antiqua" w:cs="Times New Roman"/>
          <w:color w:val="auto"/>
          <w:sz w:val="24"/>
          <w:szCs w:val="24"/>
        </w:rPr>
        <w:lastRenderedPageBreak/>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NS-SEC</w:t>
      </w:r>
      <w:bookmarkEnd w:id="36"/>
    </w:p>
    <w:p w14:paraId="7F473BE9" w14:textId="1E466513" w:rsidR="00CE053C" w:rsidRPr="009A3A34" w:rsidRDefault="00AE22E5"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14:ligatures w14:val="standardContextual"/>
        </w:rPr>
        <w:drawing>
          <wp:inline distT="0" distB="0" distL="0" distR="0" wp14:anchorId="1720C3C3" wp14:editId="0B0589D4">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5775C05" w14:textId="56B114E6" w:rsidR="00B947F6" w:rsidRPr="009A3A34" w:rsidRDefault="00224718"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Sex, figure 1.</w:t>
      </w:r>
      <w:r w:rsidR="00DB097B" w:rsidRPr="009A3A34">
        <w:rPr>
          <w:rFonts w:ascii="Book Antiqua" w:hAnsi="Book Antiqua" w:cs="Times New Roman"/>
          <w:b w:val="0"/>
          <w:bCs w:val="0"/>
          <w:color w:val="auto"/>
          <w:sz w:val="24"/>
          <w:szCs w:val="24"/>
        </w:rPr>
        <w:t>3</w:t>
      </w:r>
      <w:r w:rsidRPr="009A3A34">
        <w:rPr>
          <w:rFonts w:ascii="Book Antiqua" w:hAnsi="Book Antiqua" w:cs="Times New Roman"/>
          <w:b w:val="0"/>
          <w:bCs w:val="0"/>
          <w:color w:val="auto"/>
          <w:sz w:val="24"/>
          <w:szCs w:val="24"/>
        </w:rPr>
        <w:t xml:space="preserve"> demonstrates that women are more likely than men to enter in employment post-mandatory schooling. </w:t>
      </w:r>
      <w:r w:rsidR="00D866C8" w:rsidRPr="009A3A34">
        <w:rPr>
          <w:rFonts w:ascii="Book Antiqua" w:hAnsi="Book Antiqua" w:cs="Times New Roman"/>
          <w:b w:val="0"/>
          <w:bCs w:val="0"/>
          <w:color w:val="auto"/>
          <w:sz w:val="24"/>
          <w:szCs w:val="24"/>
        </w:rPr>
        <w:t xml:space="preserve">This is also true for less traditional post-schooling education and school (though comparatively the effect sizes are much smaller for school than for post-schooling education). </w:t>
      </w:r>
      <w:r w:rsidR="006655B4" w:rsidRPr="009A3A34">
        <w:rPr>
          <w:rFonts w:ascii="Book Antiqua" w:hAnsi="Book Antiqua" w:cs="Times New Roman"/>
          <w:b w:val="0"/>
          <w:bCs w:val="0"/>
          <w:color w:val="auto"/>
          <w:sz w:val="24"/>
          <w:szCs w:val="24"/>
        </w:rPr>
        <w:t xml:space="preserve">There is a relatively identical </w:t>
      </w:r>
      <w:r w:rsidR="000B03CE" w:rsidRPr="009A3A34">
        <w:rPr>
          <w:rFonts w:ascii="Book Antiqua" w:hAnsi="Book Antiqua" w:cs="Times New Roman"/>
          <w:b w:val="0"/>
          <w:bCs w:val="0"/>
          <w:color w:val="auto"/>
          <w:sz w:val="24"/>
          <w:szCs w:val="24"/>
        </w:rPr>
        <w:t>number</w:t>
      </w:r>
      <w:r w:rsidR="006655B4" w:rsidRPr="009A3A34">
        <w:rPr>
          <w:rFonts w:ascii="Book Antiqua" w:hAnsi="Book Antiqua" w:cs="Times New Roman"/>
          <w:b w:val="0"/>
          <w:bCs w:val="0"/>
          <w:color w:val="auto"/>
          <w:sz w:val="24"/>
          <w:szCs w:val="24"/>
        </w:rPr>
        <w:t xml:space="preserve"> of men compared to women entering in school post-mandatory education. </w:t>
      </w:r>
      <w:r w:rsidR="00D866C8" w:rsidRPr="009A3A34">
        <w:rPr>
          <w:rFonts w:ascii="Book Antiqua" w:hAnsi="Book Antiqua" w:cs="Times New Roman"/>
          <w:b w:val="0"/>
          <w:bCs w:val="0"/>
          <w:color w:val="auto"/>
          <w:sz w:val="24"/>
          <w:szCs w:val="24"/>
        </w:rPr>
        <w:t xml:space="preserve">The largest </w:t>
      </w:r>
      <w:r w:rsidR="00F87056" w:rsidRPr="009A3A34">
        <w:rPr>
          <w:rFonts w:ascii="Book Antiqua" w:hAnsi="Book Antiqua" w:cs="Times New Roman"/>
          <w:b w:val="0"/>
          <w:bCs w:val="0"/>
          <w:color w:val="auto"/>
          <w:sz w:val="24"/>
          <w:szCs w:val="24"/>
        </w:rPr>
        <w:t>sex-based</w:t>
      </w:r>
      <w:r w:rsidR="00D866C8" w:rsidRPr="009A3A34">
        <w:rPr>
          <w:rFonts w:ascii="Book Antiqua" w:hAnsi="Book Antiqua" w:cs="Times New Roman"/>
          <w:b w:val="0"/>
          <w:bCs w:val="0"/>
          <w:color w:val="auto"/>
          <w:sz w:val="24"/>
          <w:szCs w:val="24"/>
        </w:rPr>
        <w:t xml:space="preserve"> effect relates to men being more likely to </w:t>
      </w:r>
      <w:r w:rsidR="00F87056" w:rsidRPr="009A3A34">
        <w:rPr>
          <w:rFonts w:ascii="Book Antiqua" w:hAnsi="Book Antiqua" w:cs="Times New Roman"/>
          <w:b w:val="0"/>
          <w:bCs w:val="0"/>
          <w:color w:val="auto"/>
          <w:sz w:val="24"/>
          <w:szCs w:val="24"/>
        </w:rPr>
        <w:t>enter</w:t>
      </w:r>
      <w:r w:rsidR="00D866C8" w:rsidRPr="009A3A34">
        <w:rPr>
          <w:rFonts w:ascii="Book Antiqua" w:hAnsi="Book Antiqua" w:cs="Times New Roman"/>
          <w:b w:val="0"/>
          <w:bCs w:val="0"/>
          <w:color w:val="auto"/>
          <w:sz w:val="24"/>
          <w:szCs w:val="24"/>
        </w:rPr>
        <w:t xml:space="preserve"> training &amp; apprenticeship pathways compared to women. Given that the ‘feminization’ of the labour market had only recently begun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Guinea-Martin and Elliott, 2008)</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under the NCDS cohort, alongside the predisposition for apprenticeship programs to be focused primarily upon skilled manual labour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Booth and Satchell, 1994)</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it is somewhat understandable as to why this effect size is as large as it is. </w:t>
      </w:r>
    </w:p>
    <w:p w14:paraId="4D63007A" w14:textId="30FE45BF" w:rsidR="00C4762D" w:rsidRPr="009A3A34" w:rsidRDefault="00C4762D" w:rsidP="009A3A34">
      <w:pPr>
        <w:pStyle w:val="Caption"/>
        <w:keepNext/>
        <w:spacing w:line="480" w:lineRule="auto"/>
        <w:rPr>
          <w:rFonts w:ascii="Book Antiqua" w:hAnsi="Book Antiqua" w:cs="Times New Roman"/>
          <w:color w:val="auto"/>
          <w:sz w:val="24"/>
          <w:szCs w:val="24"/>
        </w:rPr>
      </w:pPr>
      <w:bookmarkStart w:id="37" w:name="_Toc146487756"/>
      <w:r w:rsidRPr="009A3A34">
        <w:rPr>
          <w:rFonts w:ascii="Book Antiqua" w:hAnsi="Book Antiqua" w:cs="Times New Roman"/>
          <w:color w:val="auto"/>
          <w:sz w:val="24"/>
          <w:szCs w:val="24"/>
        </w:rPr>
        <w:lastRenderedPageBreak/>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Sex</w:t>
      </w:r>
      <w:bookmarkEnd w:id="37"/>
    </w:p>
    <w:p w14:paraId="43D8D862" w14:textId="0C3B64D0" w:rsidR="00CE053C" w:rsidRPr="009A3A34" w:rsidRDefault="00AE22E5" w:rsidP="009A3A34">
      <w:pPr>
        <w:spacing w:line="480" w:lineRule="auto"/>
        <w:rPr>
          <w:rFonts w:ascii="Book Antiqua" w:hAnsi="Book Antiqua" w:cs="Times New Roman"/>
          <w:sz w:val="24"/>
          <w:szCs w:val="24"/>
          <w:lang w:val="en-US"/>
        </w:rPr>
      </w:pPr>
      <w:r w:rsidRPr="009A3A34">
        <w:rPr>
          <w:rFonts w:ascii="Book Antiqua" w:hAnsi="Book Antiqua" w:cs="Times New Roman"/>
          <w:noProof/>
          <w:sz w:val="24"/>
          <w:szCs w:val="24"/>
          <w:lang w:val="en-US"/>
          <w14:ligatures w14:val="standardContextual"/>
        </w:rPr>
        <w:drawing>
          <wp:inline distT="0" distB="0" distL="0" distR="0" wp14:anchorId="627F2CD7" wp14:editId="3A62D7F4">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EE33CFC" w14:textId="2794E0C9" w:rsidR="00C939A3" w:rsidRPr="000B03CE" w:rsidRDefault="00C939A3" w:rsidP="000B03CE">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educational attainment, figure 1.</w:t>
      </w:r>
      <w:r w:rsidR="00DB097B" w:rsidRPr="009A3A34">
        <w:rPr>
          <w:rFonts w:ascii="Book Antiqua" w:hAnsi="Book Antiqua" w:cs="Times New Roman"/>
          <w:b w:val="0"/>
          <w:bCs w:val="0"/>
          <w:color w:val="auto"/>
          <w:sz w:val="24"/>
          <w:szCs w:val="24"/>
        </w:rPr>
        <w:t>4</w:t>
      </w:r>
      <w:r w:rsidRPr="009A3A34">
        <w:rPr>
          <w:rFonts w:ascii="Book Antiqua" w:hAnsi="Book Antiqua" w:cs="Times New Roman"/>
          <w:b w:val="0"/>
          <w:bCs w:val="0"/>
          <w:color w:val="auto"/>
          <w:sz w:val="24"/>
          <w:szCs w:val="24"/>
        </w:rPr>
        <w:t xml:space="preserve"> demonstrates tha</w:t>
      </w:r>
      <w:r w:rsidR="00D866C8" w:rsidRPr="009A3A34">
        <w:rPr>
          <w:rFonts w:ascii="Book Antiqua" w:hAnsi="Book Antiqua" w:cs="Times New Roman"/>
          <w:b w:val="0"/>
          <w:bCs w:val="0"/>
          <w:color w:val="auto"/>
          <w:sz w:val="24"/>
          <w:szCs w:val="24"/>
        </w:rPr>
        <w:t xml:space="preserve">t effect sizes comparatively are largest when discussing attainment over other variables. </w:t>
      </w:r>
      <w:r w:rsidR="006655B4" w:rsidRPr="009A3A34">
        <w:rPr>
          <w:rFonts w:ascii="Book Antiqua" w:hAnsi="Book Antiqua" w:cs="Times New Roman"/>
          <w:b w:val="0"/>
          <w:bCs w:val="0"/>
          <w:color w:val="auto"/>
          <w:sz w:val="24"/>
          <w:szCs w:val="24"/>
        </w:rPr>
        <w:t xml:space="preserve">Those that gained less than five O’levels at school were more likely to </w:t>
      </w:r>
      <w:r w:rsidR="000B03CE" w:rsidRPr="009A3A34">
        <w:rPr>
          <w:rFonts w:ascii="Book Antiqua" w:hAnsi="Book Antiqua" w:cs="Times New Roman"/>
          <w:b w:val="0"/>
          <w:bCs w:val="0"/>
          <w:color w:val="auto"/>
          <w:sz w:val="24"/>
          <w:szCs w:val="24"/>
        </w:rPr>
        <w:t>enter</w:t>
      </w:r>
      <w:r w:rsidR="006655B4" w:rsidRPr="009A3A34">
        <w:rPr>
          <w:rFonts w:ascii="Book Antiqua" w:hAnsi="Book Antiqua" w:cs="Times New Roman"/>
          <w:b w:val="0"/>
          <w:bCs w:val="0"/>
          <w:color w:val="auto"/>
          <w:sz w:val="24"/>
          <w:szCs w:val="24"/>
        </w:rPr>
        <w:t xml:space="preserve"> employment than their peers that did gain five or more O’levels. </w:t>
      </w:r>
      <w:r w:rsidR="00D866C8" w:rsidRPr="009A3A34">
        <w:rPr>
          <w:rFonts w:ascii="Book Antiqua" w:hAnsi="Book Antiqua" w:cs="Times New Roman"/>
          <w:b w:val="0"/>
          <w:bCs w:val="0"/>
          <w:color w:val="auto"/>
          <w:sz w:val="24"/>
          <w:szCs w:val="24"/>
        </w:rPr>
        <w:t>Predictably, those individuals that gained five or mor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were more likely to enter school pathways and less likely to enter in employment pathways compared to their peers that receiv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Those that earn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han their academically successful peers to enter training &amp; apprenticeship and post-schooling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w:t>
      </w:r>
      <w:r w:rsidR="00D866C8" w:rsidRPr="009A3A34">
        <w:rPr>
          <w:rFonts w:ascii="Book Antiqua" w:hAnsi="Book Antiqua" w:cs="Times New Roman"/>
          <w:b w:val="0"/>
          <w:bCs w:val="0"/>
          <w:color w:val="auto"/>
          <w:sz w:val="24"/>
          <w:szCs w:val="24"/>
        </w:rPr>
        <w:lastRenderedPageBreak/>
        <w:t xml:space="preserve">to them that were not rigidly restricted based upon academic merit at earlier life stages. </w:t>
      </w:r>
    </w:p>
    <w:p w14:paraId="3579AEC3" w14:textId="3AA1F5C6" w:rsidR="00C4762D" w:rsidRPr="009A3A34" w:rsidRDefault="00C4762D" w:rsidP="009A3A34">
      <w:pPr>
        <w:pStyle w:val="Caption"/>
        <w:keepNext/>
        <w:spacing w:line="480" w:lineRule="auto"/>
        <w:rPr>
          <w:rFonts w:ascii="Book Antiqua" w:hAnsi="Book Antiqua" w:cs="Times New Roman"/>
          <w:color w:val="auto"/>
          <w:sz w:val="24"/>
          <w:szCs w:val="24"/>
        </w:rPr>
      </w:pPr>
      <w:bookmarkStart w:id="38" w:name="_Toc146487757"/>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Educational Attainment</w:t>
      </w:r>
      <w:bookmarkEnd w:id="38"/>
    </w:p>
    <w:p w14:paraId="77254A5A" w14:textId="0100C9CE"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164A8602" wp14:editId="5B41E971">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6FD491D8" w14:textId="0D8F18CB" w:rsidR="00C939A3" w:rsidRPr="009A3A34" w:rsidRDefault="00C939A3"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housing tenure, figure 1.</w:t>
      </w:r>
      <w:r w:rsidR="00DB097B" w:rsidRPr="009A3A34">
        <w:rPr>
          <w:rFonts w:ascii="Book Antiqua" w:hAnsi="Book Antiqua" w:cs="Times New Roman"/>
          <w:b w:val="0"/>
          <w:bCs w:val="0"/>
          <w:color w:val="auto"/>
          <w:sz w:val="24"/>
          <w:szCs w:val="24"/>
        </w:rPr>
        <w:t>5</w:t>
      </w:r>
      <w:r w:rsidRPr="009A3A34">
        <w:rPr>
          <w:rFonts w:ascii="Book Antiqua" w:hAnsi="Book Antiqua" w:cs="Times New Roman"/>
          <w:b w:val="0"/>
          <w:bCs w:val="0"/>
          <w:color w:val="auto"/>
          <w:sz w:val="24"/>
          <w:szCs w:val="24"/>
        </w:rPr>
        <w:t xml:space="preserve"> demonstrates that</w:t>
      </w:r>
      <w:r w:rsidR="00D866C8" w:rsidRPr="009A3A34">
        <w:rPr>
          <w:rFonts w:ascii="Book Antiqua" w:hAnsi="Book Antiqua"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9A3A34">
        <w:rPr>
          <w:rFonts w:ascii="Book Antiqua" w:hAnsi="Book Antiqua" w:cs="Times New Roman"/>
          <w:b w:val="0"/>
          <w:bCs w:val="0"/>
          <w:color w:val="auto"/>
          <w:sz w:val="24"/>
          <w:szCs w:val="24"/>
        </w:rPr>
        <w:t xml:space="preserve">less likely to enter employment straight after mandatory schooling ended and more likely to </w:t>
      </w:r>
      <w:r w:rsidR="00F87056" w:rsidRPr="009A3A34">
        <w:rPr>
          <w:rFonts w:ascii="Book Antiqua" w:hAnsi="Book Antiqua" w:cs="Times New Roman"/>
          <w:b w:val="0"/>
          <w:bCs w:val="0"/>
          <w:color w:val="auto"/>
          <w:sz w:val="24"/>
          <w:szCs w:val="24"/>
        </w:rPr>
        <w:t>enter</w:t>
      </w:r>
      <w:r w:rsidR="007A41FC" w:rsidRPr="009A3A34">
        <w:rPr>
          <w:rFonts w:ascii="Book Antiqua" w:hAnsi="Book Antiqua" w:cs="Times New Roman"/>
          <w:b w:val="0"/>
          <w:bCs w:val="0"/>
          <w:color w:val="auto"/>
          <w:sz w:val="24"/>
          <w:szCs w:val="24"/>
        </w:rPr>
        <w:t xml:space="preserve"> some form of education – either post-schooling education or </w:t>
      </w:r>
      <w:r w:rsidR="00F87056" w:rsidRPr="009A3A34">
        <w:rPr>
          <w:rFonts w:ascii="Book Antiqua" w:hAnsi="Book Antiqua" w:cs="Times New Roman"/>
          <w:b w:val="0"/>
          <w:bCs w:val="0"/>
          <w:color w:val="auto"/>
          <w:sz w:val="24"/>
          <w:szCs w:val="24"/>
        </w:rPr>
        <w:t>school-based</w:t>
      </w:r>
      <w:r w:rsidR="007A41FC" w:rsidRPr="009A3A34">
        <w:rPr>
          <w:rFonts w:ascii="Book Antiqua" w:hAnsi="Book Antiqua" w:cs="Times New Roman"/>
          <w:b w:val="0"/>
          <w:bCs w:val="0"/>
          <w:color w:val="auto"/>
          <w:sz w:val="24"/>
          <w:szCs w:val="24"/>
        </w:rPr>
        <w:t xml:space="preserve"> pathways. </w:t>
      </w:r>
    </w:p>
    <w:p w14:paraId="4F5E4D9E" w14:textId="77777777" w:rsidR="00C939A3" w:rsidRPr="009A3A34" w:rsidRDefault="00C939A3" w:rsidP="009A3A34">
      <w:pPr>
        <w:spacing w:line="480" w:lineRule="auto"/>
        <w:rPr>
          <w:rFonts w:ascii="Book Antiqua" w:hAnsi="Book Antiqua" w:cs="Times New Roman"/>
          <w:sz w:val="24"/>
          <w:szCs w:val="24"/>
          <w:lang w:val="en-US"/>
        </w:rPr>
      </w:pPr>
    </w:p>
    <w:p w14:paraId="0E9CE8D9" w14:textId="3CB0EAF7" w:rsidR="00C4762D" w:rsidRPr="009A3A34" w:rsidRDefault="00C4762D" w:rsidP="009A3A34">
      <w:pPr>
        <w:pStyle w:val="Caption"/>
        <w:keepNext/>
        <w:spacing w:line="480" w:lineRule="auto"/>
        <w:rPr>
          <w:rFonts w:ascii="Book Antiqua" w:hAnsi="Book Antiqua" w:cs="Times New Roman"/>
          <w:color w:val="auto"/>
          <w:sz w:val="24"/>
          <w:szCs w:val="24"/>
        </w:rPr>
      </w:pPr>
      <w:bookmarkStart w:id="39" w:name="_Toc146487758"/>
      <w:r w:rsidRPr="009A3A34">
        <w:rPr>
          <w:rFonts w:ascii="Book Antiqua" w:hAnsi="Book Antiqua" w:cs="Times New Roman"/>
          <w:color w:val="auto"/>
          <w:sz w:val="24"/>
          <w:szCs w:val="24"/>
        </w:rPr>
        <w:lastRenderedPageBreak/>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Housing Tenure</w:t>
      </w:r>
      <w:bookmarkEnd w:id="39"/>
    </w:p>
    <w:p w14:paraId="3EC4D95E" w14:textId="1EC14CDC"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78AE666A" wp14:editId="5A5A28B1">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9690FCA" w14:textId="77777777" w:rsidR="00B947F6" w:rsidRPr="009A3A34" w:rsidRDefault="00B947F6" w:rsidP="009A3A34">
      <w:pPr>
        <w:pStyle w:val="Heading3"/>
        <w:spacing w:line="480" w:lineRule="auto"/>
        <w:rPr>
          <w:rFonts w:ascii="Book Antiqua" w:hAnsi="Book Antiqua" w:cs="Times New Roman"/>
          <w:b/>
          <w:bCs/>
          <w:color w:val="auto"/>
        </w:rPr>
      </w:pPr>
      <w:bookmarkStart w:id="40" w:name="_Toc137904659"/>
      <w:r w:rsidRPr="009A3A34">
        <w:rPr>
          <w:rFonts w:ascii="Book Antiqua" w:hAnsi="Book Antiqua" w:cs="Times New Roman"/>
          <w:b/>
          <w:bCs/>
          <w:color w:val="auto"/>
        </w:rPr>
        <w:t>Discussion and Conclusion</w:t>
      </w:r>
      <w:bookmarkEnd w:id="40"/>
    </w:p>
    <w:p w14:paraId="1DE82BAA" w14:textId="79F0BE49" w:rsidR="007A41F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ultinominal logistic regression model indicates that </w:t>
      </w:r>
      <w:r w:rsidR="001C1724" w:rsidRPr="009A3A34">
        <w:rPr>
          <w:rFonts w:ascii="Book Antiqua" w:hAnsi="Book Antiqua" w:cs="Times New Roman"/>
          <w:sz w:val="24"/>
          <w:szCs w:val="24"/>
        </w:rPr>
        <w:t>structural inequalities do indeed have an impact upon an individual’s choice sorting into economic activity post-mandatory schooling</w:t>
      </w:r>
      <w:r w:rsidRPr="009A3A34">
        <w:rPr>
          <w:rFonts w:ascii="Book Antiqua" w:hAnsi="Book Antiqua" w:cs="Times New Roman"/>
          <w:sz w:val="24"/>
          <w:szCs w:val="24"/>
        </w:rPr>
        <w:t>.</w:t>
      </w:r>
      <w:r w:rsidR="001C1724" w:rsidRPr="009A3A34">
        <w:rPr>
          <w:rFonts w:ascii="Book Antiqua" w:hAnsi="Book Antiqua" w:cs="Times New Roman"/>
          <w:sz w:val="24"/>
          <w:szCs w:val="24"/>
        </w:rPr>
        <w:t xml:space="preserve"> Educational attainment was the single largest effect upon individuals entering into employment and unemployment and out of the labour force in comparison to school. Sex was the single largest effect upon individuals entering into post-schooling education and training and apprenticeship programs in comparison to school. </w:t>
      </w:r>
      <w:r w:rsidRPr="009A3A34">
        <w:rPr>
          <w:rFonts w:ascii="Book Antiqua" w:hAnsi="Book Antiqua" w:cs="Times New Roman"/>
          <w:sz w:val="24"/>
          <w:szCs w:val="24"/>
        </w:rPr>
        <w:t xml:space="preserve">NS-SEC </w:t>
      </w:r>
      <w:r w:rsidR="001C1724" w:rsidRPr="009A3A34">
        <w:rPr>
          <w:rFonts w:ascii="Book Antiqua" w:hAnsi="Book Antiqua" w:cs="Times New Roman"/>
          <w:sz w:val="24"/>
          <w:szCs w:val="24"/>
        </w:rPr>
        <w:t xml:space="preserve">had a persistent </w:t>
      </w:r>
      <w:r w:rsidRPr="009A3A34">
        <w:rPr>
          <w:rFonts w:ascii="Book Antiqua" w:hAnsi="Book Antiqua" w:cs="Times New Roman"/>
          <w:sz w:val="24"/>
          <w:szCs w:val="24"/>
        </w:rPr>
        <w:t xml:space="preserve">impact upon individual activity sorting post-mandatory education. Though, this </w:t>
      </w:r>
      <w:r w:rsidR="001C1724" w:rsidRPr="009A3A34">
        <w:rPr>
          <w:rFonts w:ascii="Book Antiqua" w:hAnsi="Book Antiqua" w:cs="Times New Roman"/>
          <w:sz w:val="24"/>
          <w:szCs w:val="24"/>
        </w:rPr>
        <w:t xml:space="preserve">social </w:t>
      </w:r>
      <w:r w:rsidRPr="009A3A34">
        <w:rPr>
          <w:rFonts w:ascii="Book Antiqua" w:hAnsi="Book Antiqua" w:cs="Times New Roman"/>
          <w:sz w:val="24"/>
          <w:szCs w:val="24"/>
        </w:rPr>
        <w:t>class impact is not as pronounced as educational attainment</w:t>
      </w:r>
      <w:r w:rsidR="001C1724" w:rsidRPr="009A3A34">
        <w:rPr>
          <w:rFonts w:ascii="Book Antiqua" w:hAnsi="Book Antiqua" w:cs="Times New Roman"/>
          <w:sz w:val="24"/>
          <w:szCs w:val="24"/>
        </w:rPr>
        <w:t xml:space="preserve"> nor sex</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Housing tenure plays a small but statistically significant role in all but one of the outcome destinations for post-mandatory schooling youth. The overall conclusion from this model is that </w:t>
      </w:r>
      <w:r w:rsidR="001C1724" w:rsidRPr="009A3A34">
        <w:rPr>
          <w:rFonts w:ascii="Book Antiqua" w:hAnsi="Book Antiqua" w:cs="Times New Roman"/>
          <w:sz w:val="24"/>
          <w:szCs w:val="24"/>
        </w:rPr>
        <w:lastRenderedPageBreak/>
        <w:t xml:space="preserve">structures do matter, but some structures matter more than others, and this influence changes depending on what type of economic activity is being discussed. </w:t>
      </w:r>
    </w:p>
    <w:p w14:paraId="389FC36F" w14:textId="7254A159" w:rsidR="002B417C" w:rsidRPr="009A3A34" w:rsidRDefault="007A41F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w:t>
      </w:r>
      <w:r w:rsidR="00D26CB7" w:rsidRPr="009A3A34">
        <w:rPr>
          <w:rFonts w:ascii="Book Antiqua" w:hAnsi="Book Antiqua" w:cs="Times New Roman"/>
          <w:sz w:val="24"/>
          <w:szCs w:val="24"/>
        </w:rPr>
        <w:t>several</w:t>
      </w:r>
      <w:r w:rsidRPr="009A3A34">
        <w:rPr>
          <w:rFonts w:ascii="Book Antiqua" w:hAnsi="Book Antiqua"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w:t>
      </w:r>
      <w:r w:rsidR="001C1724" w:rsidRPr="009A3A34">
        <w:rPr>
          <w:rFonts w:ascii="Book Antiqua" w:hAnsi="Book Antiqua" w:cs="Times New Roman"/>
          <w:sz w:val="24"/>
          <w:szCs w:val="24"/>
        </w:rPr>
        <w:t>enter employmen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With those in NS-SEC 1.1-2 having over a 10 per cent decreased likelihood of being in employment over school in comparison to their NS-SEC 7 pe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Compared with another structural dimension – such as housing tenure, which only makes up an 8 per cent increased probability of being in employment over school if living in a household that doesn’t own its own home and it becomes evident that some structural inequalities matter substantively more than oth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Another key example of this relates to the </w:t>
      </w:r>
      <w:r w:rsidRPr="009A3A34">
        <w:rPr>
          <w:rFonts w:ascii="Book Antiqua" w:hAnsi="Book Antiqua" w:cs="Times New Roman"/>
          <w:sz w:val="24"/>
          <w:szCs w:val="24"/>
        </w:rPr>
        <w:t>training &amp; apprenticeship pathways</w:t>
      </w:r>
      <w:r w:rsidR="001C1724"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T</w:t>
      </w:r>
      <w:r w:rsidRPr="009A3A34">
        <w:rPr>
          <w:rFonts w:ascii="Book Antiqua" w:hAnsi="Book Antiqua" w:cs="Times New Roman"/>
          <w:sz w:val="24"/>
          <w:szCs w:val="24"/>
        </w:rPr>
        <w:t xml:space="preserve">here is a much more pronounced </w:t>
      </w:r>
      <w:r w:rsidR="000B03CE" w:rsidRPr="009A3A34">
        <w:rPr>
          <w:rFonts w:ascii="Book Antiqua" w:hAnsi="Book Antiqua" w:cs="Times New Roman"/>
          <w:sz w:val="24"/>
          <w:szCs w:val="24"/>
        </w:rPr>
        <w:t>sex-based</w:t>
      </w:r>
      <w:r w:rsidR="001C1724" w:rsidRPr="009A3A34">
        <w:rPr>
          <w:rFonts w:ascii="Book Antiqua" w:hAnsi="Book Antiqua" w:cs="Times New Roman"/>
          <w:sz w:val="24"/>
          <w:szCs w:val="24"/>
        </w:rPr>
        <w:t xml:space="preserve"> </w:t>
      </w:r>
      <w:r w:rsidRPr="009A3A34">
        <w:rPr>
          <w:rFonts w:ascii="Book Antiqua" w:hAnsi="Book Antiqua" w:cs="Times New Roman"/>
          <w:sz w:val="24"/>
          <w:szCs w:val="24"/>
        </w:rPr>
        <w:t>effect here</w:t>
      </w:r>
      <w:r w:rsidR="001C1724" w:rsidRPr="009A3A34">
        <w:rPr>
          <w:rFonts w:ascii="Book Antiqua" w:hAnsi="Book Antiqua" w:cs="Times New Roman"/>
          <w:sz w:val="24"/>
          <w:szCs w:val="24"/>
        </w:rPr>
        <w:t xml:space="preserve"> compared to say social class</w:t>
      </w:r>
      <w:r w:rsidRPr="009A3A34">
        <w:rPr>
          <w:rFonts w:ascii="Book Antiqua" w:hAnsi="Book Antiqua" w:cs="Times New Roman"/>
          <w:sz w:val="24"/>
          <w:szCs w:val="24"/>
        </w:rPr>
        <w:t xml:space="preserve"> – with men much more likely</w:t>
      </w:r>
      <w:r w:rsidR="001C1724" w:rsidRPr="009A3A34">
        <w:rPr>
          <w:rFonts w:ascii="Book Antiqua" w:hAnsi="Book Antiqua" w:cs="Times New Roman"/>
          <w:sz w:val="24"/>
          <w:szCs w:val="24"/>
        </w:rPr>
        <w:t xml:space="preserve"> (24 per cent)</w:t>
      </w:r>
      <w:r w:rsidRPr="009A3A34">
        <w:rPr>
          <w:rFonts w:ascii="Book Antiqua" w:hAnsi="Book Antiqua" w:cs="Times New Roman"/>
          <w:sz w:val="24"/>
          <w:szCs w:val="24"/>
        </w:rPr>
        <w:t xml:space="preserve"> to choose this pathway comparative to women. </w:t>
      </w:r>
      <w:r w:rsidR="001C1724" w:rsidRPr="009A3A34">
        <w:rPr>
          <w:rFonts w:ascii="Book Antiqua" w:hAnsi="Book Antiqua" w:cs="Times New Roman"/>
          <w:sz w:val="24"/>
          <w:szCs w:val="24"/>
        </w:rPr>
        <w:t xml:space="preserve">Compare this rather substantively large effect with the impact of being in NS-SEC 1.1 over NS-SEC 7 (4 per cent) and it provides evidence that the influence of certain areas of social stratification are dependent upon the given type of economic activity. </w:t>
      </w:r>
      <w:r w:rsidRPr="009A3A34">
        <w:rPr>
          <w:rFonts w:ascii="Book Antiqua" w:hAnsi="Book Antiqua" w:cs="Times New Roman"/>
          <w:sz w:val="24"/>
          <w:szCs w:val="24"/>
        </w:rPr>
        <w:t>These varied structural effects speak to the complex socio-historical context of the NCDS.</w:t>
      </w:r>
      <w:r w:rsidR="002B417C" w:rsidRPr="009A3A34">
        <w:rPr>
          <w:rFonts w:ascii="Book Antiqua" w:hAnsi="Book Antiqua" w:cs="Times New Roman"/>
          <w:sz w:val="24"/>
          <w:szCs w:val="24"/>
        </w:rPr>
        <w:t xml:space="preserve"> </w:t>
      </w:r>
    </w:p>
    <w:p w14:paraId="3041A23A" w14:textId="535CE5AB" w:rsidR="00D26CB7" w:rsidRPr="009A3A34" w:rsidRDefault="002B417C"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ocial class and sex were not the only structural inequalities measured within this model. Housing tenure was included to assess the views of ‘new structuralism’. Firstly, the view that social class is disaggregat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r w:rsidR="001C1724" w:rsidRPr="009A3A34">
        <w:rPr>
          <w:rFonts w:ascii="Book Antiqua" w:hAnsi="Book Antiqua" w:cs="Times New Roman"/>
          <w:sz w:val="24"/>
          <w:szCs w:val="24"/>
        </w:rPr>
        <w:t xml:space="preserve">As stated previously however, the arguments of new structuralism were primarily borne out of the 1980s onwards. The fact that there </w:t>
      </w:r>
      <w:proofErr w:type="gramStart"/>
      <w:r w:rsidR="001C1724" w:rsidRPr="009A3A34">
        <w:rPr>
          <w:rFonts w:ascii="Book Antiqua" w:hAnsi="Book Antiqua" w:cs="Times New Roman"/>
          <w:sz w:val="24"/>
          <w:szCs w:val="24"/>
        </w:rPr>
        <w:t>is</w:t>
      </w:r>
      <w:proofErr w:type="gramEnd"/>
      <w:r w:rsidR="001C1724" w:rsidRPr="009A3A34">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77777777" w:rsidR="00D26CB7" w:rsidRPr="009A3A34" w:rsidRDefault="00D26CB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w:t>
      </w:r>
      <w:r w:rsidRPr="009A3A34">
        <w:rPr>
          <w:rFonts w:ascii="Book Antiqua" w:hAnsi="Book Antiqua" w:cs="Times New Roman"/>
          <w:sz w:val="24"/>
          <w:szCs w:val="24"/>
        </w:rPr>
        <w:lastRenderedPageBreak/>
        <w:t xml:space="preserve">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7E635184" w14:textId="60B3E9A9" w:rsidR="00B947F6" w:rsidRPr="009A3A34" w:rsidRDefault="00D26CB7" w:rsidP="009A3A34">
      <w:pPr>
        <w:spacing w:line="480" w:lineRule="auto"/>
        <w:rPr>
          <w:rFonts w:ascii="Book Antiqua" w:eastAsiaTheme="majorEastAsia" w:hAnsi="Book Antiqua" w:cs="Times New Roman"/>
          <w:sz w:val="24"/>
          <w:szCs w:val="24"/>
        </w:rPr>
      </w:pPr>
      <w:r w:rsidRPr="009A3A34">
        <w:rPr>
          <w:rFonts w:ascii="Book Antiqua" w:hAnsi="Book Antiqua"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9A3A34">
        <w:rPr>
          <w:rFonts w:ascii="Book Antiqua" w:hAnsi="Book Antiqua" w:cs="Times New Roman"/>
          <w:sz w:val="24"/>
          <w:szCs w:val="24"/>
        </w:rPr>
        <w:t>8448</w:t>
      </w:r>
      <w:r w:rsidRPr="009A3A34">
        <w:rPr>
          <w:rFonts w:ascii="Book Antiqua" w:hAnsi="Book Antiqua" w:cs="Times New Roman"/>
          <w:sz w:val="24"/>
          <w:szCs w:val="24"/>
        </w:rPr>
        <w:t xml:space="preserve"> individuals. This amounts to </w:t>
      </w:r>
      <w:r w:rsidR="001C1724" w:rsidRPr="009A3A34">
        <w:rPr>
          <w:rFonts w:ascii="Book Antiqua" w:hAnsi="Book Antiqua" w:cs="Times New Roman"/>
          <w:sz w:val="24"/>
          <w:szCs w:val="24"/>
        </w:rPr>
        <w:t>67</w:t>
      </w:r>
      <w:r w:rsidRPr="009A3A34">
        <w:rPr>
          <w:rFonts w:ascii="Book Antiqua" w:hAnsi="Book Antiqua" w:cs="Times New Roman"/>
          <w:sz w:val="24"/>
          <w:szCs w:val="24"/>
        </w:rPr>
        <w:t xml:space="preserve">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w:t>
      </w:r>
      <w:proofErr w:type="gramStart"/>
      <w:r w:rsidRPr="009A3A34">
        <w:rPr>
          <w:rFonts w:ascii="Book Antiqua" w:hAnsi="Book Antiqua" w:cs="Times New Roman"/>
          <w:sz w:val="24"/>
          <w:szCs w:val="24"/>
        </w:rPr>
        <w:t>in an attempt to</w:t>
      </w:r>
      <w:proofErr w:type="gramEnd"/>
      <w:r w:rsidRPr="009A3A34">
        <w:rPr>
          <w:rFonts w:ascii="Book Antiqua" w:hAnsi="Book Antiqua" w:cs="Times New Roman"/>
          <w:sz w:val="24"/>
          <w:szCs w:val="24"/>
        </w:rPr>
        <w:t xml:space="preserve"> understand the potential impact missingness has had upon the interpretation of this model.  </w:t>
      </w:r>
      <w:bookmarkStart w:id="41" w:name="_Toc137904660"/>
      <w:r w:rsidR="00B947F6" w:rsidRPr="009A3A34">
        <w:rPr>
          <w:rFonts w:ascii="Book Antiqua" w:hAnsi="Book Antiqua" w:cs="Times New Roman"/>
          <w:b/>
          <w:bCs/>
          <w:sz w:val="24"/>
          <w:szCs w:val="24"/>
        </w:rPr>
        <w:t>Sensitivity Analysis of Independent Variables</w:t>
      </w:r>
      <w:bookmarkEnd w:id="41"/>
    </w:p>
    <w:p w14:paraId="433B1E27" w14:textId="7AC85E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a variety of socio-economic measures used by social scientists. It is not common practice within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proofErr w:type="gramStart"/>
      <w:r w:rsidRPr="009A3A34">
        <w:rPr>
          <w:rFonts w:ascii="Book Antiqua" w:hAnsi="Book Antiqua" w:cs="Times New Roman"/>
          <w:sz w:val="24"/>
          <w:szCs w:val="24"/>
        </w:rPr>
        <w:t>has</w:t>
      </w:r>
      <w:proofErr w:type="gramEnd"/>
      <w:r w:rsidRPr="009A3A34">
        <w:rPr>
          <w:rFonts w:ascii="Book Antiqua" w:hAnsi="Book Antiqua" w:cs="Times New Roman"/>
          <w:sz w:val="24"/>
          <w:szCs w:val="24"/>
        </w:rPr>
        <w:t xml:space="preserve"> already been discussed. Given the </w:t>
      </w:r>
      <w:r w:rsidRPr="009A3A34">
        <w:rPr>
          <w:rFonts w:ascii="Book Antiqua" w:hAnsi="Book Antiqua" w:cs="Times New Roman"/>
          <w:sz w:val="24"/>
          <w:szCs w:val="24"/>
        </w:rPr>
        <w:lastRenderedPageBreak/>
        <w:t xml:space="preserve">historical nature of the NCDS cohort, a sensitivity analysis would provide an interesting insight to the temporal sensitivity of these socio-economic measures, as well as presenting results that demonstrate the best model fit. The </w:t>
      </w:r>
      <w:r w:rsidR="007A41FC" w:rsidRPr="009A3A34">
        <w:rPr>
          <w:rFonts w:ascii="Book Antiqua" w:hAnsi="Book Antiqua" w:cs="Times New Roman"/>
          <w:sz w:val="24"/>
          <w:szCs w:val="24"/>
        </w:rPr>
        <w:t>subsequent</w:t>
      </w:r>
      <w:r w:rsidRPr="009A3A34">
        <w:rPr>
          <w:rFonts w:ascii="Book Antiqua" w:hAnsi="Book Antiqua"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9A3A34" w:rsidRDefault="00B947F6" w:rsidP="009A3A34">
      <w:pPr>
        <w:pStyle w:val="Heading3"/>
        <w:spacing w:line="480" w:lineRule="auto"/>
        <w:rPr>
          <w:rFonts w:ascii="Book Antiqua" w:hAnsi="Book Antiqua" w:cs="Times New Roman"/>
          <w:b/>
          <w:bCs/>
          <w:color w:val="auto"/>
        </w:rPr>
      </w:pPr>
      <w:bookmarkStart w:id="42" w:name="_Toc137904661"/>
      <w:r w:rsidRPr="009A3A34">
        <w:rPr>
          <w:rFonts w:ascii="Book Antiqua" w:hAnsi="Book Antiqua" w:cs="Times New Roman"/>
          <w:b/>
          <w:bCs/>
          <w:color w:val="auto"/>
        </w:rPr>
        <w:t>Testing Measures of Parental Social Class</w:t>
      </w:r>
      <w:bookmarkEnd w:id="42"/>
    </w:p>
    <w:p w14:paraId="07F6D4D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5B08EF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ree separate multinominal logistic regressions are presented in table 1.</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The first model has been described at length in the previous section and uses NS-SEC. The second model uses CAMSIS and the third uses RGSC. These models </w:t>
      </w:r>
      <w:r w:rsidR="005D43B2" w:rsidRPr="009A3A34">
        <w:rPr>
          <w:rFonts w:ascii="Book Antiqua" w:hAnsi="Book Antiqua" w:cs="Times New Roman"/>
          <w:sz w:val="24"/>
          <w:szCs w:val="24"/>
        </w:rPr>
        <w:t>are all</w:t>
      </w:r>
      <w:r w:rsidRPr="009A3A34">
        <w:rPr>
          <w:rFonts w:ascii="Book Antiqua" w:hAnsi="Book Antiqua" w:cs="Times New Roman"/>
          <w:sz w:val="24"/>
          <w:szCs w:val="24"/>
        </w:rPr>
        <w:t xml:space="preserve"> </w:t>
      </w:r>
      <w:r w:rsidR="005D43B2" w:rsidRPr="009A3A34">
        <w:rPr>
          <w:rFonts w:ascii="Book Antiqua" w:hAnsi="Book Antiqua" w:cs="Times New Roman"/>
          <w:sz w:val="24"/>
          <w:szCs w:val="24"/>
        </w:rPr>
        <w:t>presented</w:t>
      </w:r>
      <w:r w:rsidRPr="009A3A34">
        <w:rPr>
          <w:rFonts w:ascii="Book Antiqua" w:hAnsi="Book Antiqua" w:cs="Times New Roman"/>
          <w:sz w:val="24"/>
          <w:szCs w:val="24"/>
        </w:rPr>
        <w:t xml:space="preserve"> using log odds</w:t>
      </w:r>
      <w:r w:rsidR="005D43B2" w:rsidRPr="009A3A34">
        <w:rPr>
          <w:rFonts w:ascii="Book Antiqua" w:hAnsi="Book Antiqua" w:cs="Times New Roman"/>
          <w:sz w:val="24"/>
          <w:szCs w:val="24"/>
        </w:rPr>
        <w:t xml:space="preserve"> as well as average marginal effects to </w:t>
      </w:r>
      <w:r w:rsidR="000B03CE" w:rsidRPr="009A3A34">
        <w:rPr>
          <w:rFonts w:ascii="Book Antiqua" w:hAnsi="Book Antiqua" w:cs="Times New Roman"/>
          <w:sz w:val="24"/>
          <w:szCs w:val="24"/>
        </w:rPr>
        <w:t>enhance</w:t>
      </w:r>
      <w:r w:rsidR="005D43B2" w:rsidRPr="009A3A34">
        <w:rPr>
          <w:rFonts w:ascii="Book Antiqua" w:hAnsi="Book Antiqua" w:cs="Times New Roman"/>
          <w:sz w:val="24"/>
          <w:szCs w:val="24"/>
        </w:rPr>
        <w:t xml:space="preserve"> </w:t>
      </w:r>
      <w:r w:rsidR="000B03CE" w:rsidRPr="009A3A34">
        <w:rPr>
          <w:rFonts w:ascii="Book Antiqua" w:hAnsi="Book Antiqua" w:cs="Times New Roman"/>
          <w:sz w:val="24"/>
          <w:szCs w:val="24"/>
        </w:rPr>
        <w:t>interpretation</w:t>
      </w:r>
      <w:r w:rsidR="005D43B2" w:rsidRPr="009A3A34">
        <w:rPr>
          <w:rFonts w:ascii="Book Antiqua" w:hAnsi="Book Antiqua" w:cs="Times New Roman"/>
          <w:sz w:val="24"/>
          <w:szCs w:val="24"/>
        </w:rPr>
        <w:t xml:space="preserve"> and comparison. </w:t>
      </w:r>
    </w:p>
    <w:p w14:paraId="12E9540F" w14:textId="07A1CA83"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cusing first upon the outcome category of employment, NS-SEC and RGSC exhibit identical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with respect to educational attainment, sex, and housing tenure. The CAMSIS model provides identical findings compared to the NS-SEC model for sex but has differences in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for both educational attainment and housing tenure – though these differences are very small </w:t>
      </w:r>
      <w:r w:rsidRPr="009A3A34">
        <w:rPr>
          <w:rFonts w:ascii="Book Antiqua" w:hAnsi="Book Antiqua" w:cs="Times New Roman"/>
          <w:sz w:val="24"/>
          <w:szCs w:val="24"/>
        </w:rPr>
        <w:lastRenderedPageBreak/>
        <w:t xml:space="preserve">(1 per cent and 2 per cent respectively). The largest substantive disparity comes in the form of the interpretation of the differing social stratification variables themselves. Whilst NS-SEC, CAMSIS, and RGSC all show a general pattern that characterises a decreased log odds of being in employment over education as NS-SEC, RGSC, or CAMSIS increases (either in categorical scale or numerical scale),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interpretation from these models is different. The most evident example of this is a comparison between NS-SEC and CAMSIS models. Whilst CAMSIS concurs with the NS-SEC model that there is a decreased log odds in being in employment over school this log</w:t>
      </w:r>
      <w:r w:rsidR="000B03CE">
        <w:rPr>
          <w:rFonts w:ascii="Book Antiqua" w:hAnsi="Book Antiqua" w:cs="Times New Roman"/>
          <w:sz w:val="24"/>
          <w:szCs w:val="24"/>
        </w:rPr>
        <w:t>-</w:t>
      </w:r>
      <w:r w:rsidRPr="009A3A34">
        <w:rPr>
          <w:rFonts w:ascii="Book Antiqua" w:hAnsi="Book Antiqua" w:cs="Times New Roman"/>
          <w:sz w:val="24"/>
          <w:szCs w:val="24"/>
        </w:rPr>
        <w:t xml:space="preserve">odds effect is near zero. Translated into average marginal effects and this presents a 0 per </w:t>
      </w:r>
      <w:r w:rsidR="000B03CE" w:rsidRPr="009A3A34">
        <w:rPr>
          <w:rFonts w:ascii="Book Antiqua" w:hAnsi="Book Antiqua" w:cs="Times New Roman"/>
          <w:sz w:val="24"/>
          <w:szCs w:val="24"/>
        </w:rPr>
        <w:t>cent</w:t>
      </w:r>
      <w:r w:rsidRPr="009A3A34">
        <w:rPr>
          <w:rFonts w:ascii="Book Antiqua" w:hAnsi="Book Antiqua" w:cs="Times New Roman"/>
          <w:sz w:val="24"/>
          <w:szCs w:val="24"/>
        </w:rPr>
        <w:t xml:space="preserve"> increased probability in being in </w:t>
      </w:r>
      <w:r w:rsidR="000B03CE" w:rsidRPr="009A3A34">
        <w:rPr>
          <w:rFonts w:ascii="Book Antiqua" w:hAnsi="Book Antiqua" w:cs="Times New Roman"/>
          <w:sz w:val="24"/>
          <w:szCs w:val="24"/>
        </w:rPr>
        <w:t>employment</w:t>
      </w:r>
      <w:r w:rsidRPr="009A3A34">
        <w:rPr>
          <w:rFonts w:ascii="Book Antiqua" w:hAnsi="Book Antiqua" w:cs="Times New Roman"/>
          <w:sz w:val="24"/>
          <w:szCs w:val="24"/>
        </w:rPr>
        <w:t xml:space="preserve"> over school for each unit increase in CAMSIS. This is a </w:t>
      </w:r>
      <w:r w:rsidR="000B03CE" w:rsidRPr="009A3A34">
        <w:rPr>
          <w:rFonts w:ascii="Book Antiqua" w:hAnsi="Book Antiqua" w:cs="Times New Roman"/>
          <w:sz w:val="24"/>
          <w:szCs w:val="24"/>
        </w:rPr>
        <w:t>substantively</w:t>
      </w:r>
      <w:r w:rsidRPr="009A3A34">
        <w:rPr>
          <w:rFonts w:ascii="Book Antiqua" w:hAnsi="Book Antiqua" w:cs="Times New Roman"/>
          <w:sz w:val="24"/>
          <w:szCs w:val="24"/>
        </w:rPr>
        <w:t xml:space="preserve"> different finding to the NS-SEC model that states there is anywhere from a 4 per cent to 18 per cent decreased probability in being in education over school compared to NS-SEC 7 peers. The NS-SEC and RGSC models on the other hand, whilst differing on exact numbers, provide the same substantive conclusions to one another – there is a general trend that as you go up the class schema there is a lower probability of being in employment over school compared to their reference category peers. </w:t>
      </w:r>
    </w:p>
    <w:p w14:paraId="6D7BA415" w14:textId="004F1F7D"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ving on to the post-schooling education category and with one exception (with a change of 1 per cent in the CAMSIS model) there are identical </w:t>
      </w:r>
      <w:r w:rsidR="000B03CE" w:rsidRPr="009A3A34">
        <w:rPr>
          <w:rFonts w:ascii="Book Antiqua" w:hAnsi="Book Antiqua" w:cs="Times New Roman"/>
          <w:sz w:val="24"/>
          <w:szCs w:val="24"/>
        </w:rPr>
        <w:t>findings</w:t>
      </w:r>
      <w:r w:rsidRPr="009A3A34">
        <w:rPr>
          <w:rFonts w:ascii="Book Antiqua" w:hAnsi="Book Antiqua" w:cs="Times New Roman"/>
          <w:sz w:val="24"/>
          <w:szCs w:val="24"/>
        </w:rPr>
        <w:t xml:space="preserve"> for educational attainment, sex, and housing tenure. There </w:t>
      </w:r>
      <w:r w:rsidR="000B03CE" w:rsidRPr="009A3A34">
        <w:rPr>
          <w:rFonts w:ascii="Book Antiqua" w:hAnsi="Book Antiqua" w:cs="Times New Roman"/>
          <w:sz w:val="24"/>
          <w:szCs w:val="24"/>
        </w:rPr>
        <w:t>are</w:t>
      </w:r>
      <w:r w:rsidRPr="009A3A34">
        <w:rPr>
          <w:rFonts w:ascii="Book Antiqua" w:hAnsi="Book Antiqua" w:cs="Times New Roman"/>
          <w:sz w:val="24"/>
          <w:szCs w:val="24"/>
        </w:rPr>
        <w:t xml:space="preserve"> however substantive differences in the interpretations of each </w:t>
      </w:r>
      <w:r w:rsidR="000B03CE" w:rsidRPr="009A3A34">
        <w:rPr>
          <w:rFonts w:ascii="Book Antiqua" w:hAnsi="Book Antiqua" w:cs="Times New Roman"/>
          <w:sz w:val="24"/>
          <w:szCs w:val="24"/>
        </w:rPr>
        <w:t>individual</w:t>
      </w:r>
      <w:r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measure. Whilst NS-SEC sees a small but statistically significant increased probability for those individuals that </w:t>
      </w:r>
      <w:r w:rsidR="000B03CE" w:rsidRPr="009A3A34">
        <w:rPr>
          <w:rFonts w:ascii="Book Antiqua" w:hAnsi="Book Antiqua" w:cs="Times New Roman"/>
          <w:sz w:val="24"/>
          <w:szCs w:val="24"/>
        </w:rPr>
        <w:t>occupy</w:t>
      </w:r>
      <w:r w:rsidRPr="009A3A34">
        <w:rPr>
          <w:rFonts w:ascii="Book Antiqua" w:hAnsi="Book Antiqua" w:cs="Times New Roman"/>
          <w:sz w:val="24"/>
          <w:szCs w:val="24"/>
        </w:rPr>
        <w:t xml:space="preserve"> the top portion of the class schema being in post-</w:t>
      </w:r>
      <w:r w:rsidRPr="009A3A34">
        <w:rPr>
          <w:rFonts w:ascii="Book Antiqua" w:hAnsi="Book Antiqua" w:cs="Times New Roman"/>
          <w:sz w:val="24"/>
          <w:szCs w:val="24"/>
        </w:rPr>
        <w:lastRenderedPageBreak/>
        <w:t xml:space="preserve">schooling education over school compared to their reference category peers the CAMSIS model </w:t>
      </w:r>
      <w:r w:rsidR="000B03CE" w:rsidRPr="009A3A34">
        <w:rPr>
          <w:rFonts w:ascii="Book Antiqua" w:hAnsi="Book Antiqua" w:cs="Times New Roman"/>
          <w:sz w:val="24"/>
          <w:szCs w:val="24"/>
        </w:rPr>
        <w:t>presents</w:t>
      </w:r>
      <w:r w:rsidRPr="009A3A34">
        <w:rPr>
          <w:rFonts w:ascii="Book Antiqua" w:hAnsi="Book Antiqua" w:cs="Times New Roman"/>
          <w:sz w:val="24"/>
          <w:szCs w:val="24"/>
        </w:rPr>
        <w:t xml:space="preserve"> a 1 per cent decreased probability in individuals being in post-schooling education over school as it increases. This is </w:t>
      </w:r>
      <w:r w:rsidR="000B03CE" w:rsidRPr="009A3A34">
        <w:rPr>
          <w:rFonts w:ascii="Book Antiqua" w:hAnsi="Book Antiqua" w:cs="Times New Roman"/>
          <w:sz w:val="24"/>
          <w:szCs w:val="24"/>
        </w:rPr>
        <w:t>generally</w:t>
      </w:r>
      <w:r w:rsidRPr="009A3A34">
        <w:rPr>
          <w:rFonts w:ascii="Book Antiqua" w:hAnsi="Book Antiqua" w:cs="Times New Roman"/>
          <w:sz w:val="24"/>
          <w:szCs w:val="24"/>
        </w:rPr>
        <w:t xml:space="preserve"> the opposit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 to the NS-SEC model. The NS-SEC model and RGSC model also differ – albeit slightly. The RGSC model only finds an increased probability i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being in post-schooling education over school for those that occupy the very top of the RGSC class schema – NS-SEC presents an increased likelihood of being in post-schooling education over school for a much broader range than RGSC does (1.1-3).</w:t>
      </w:r>
    </w:p>
    <w:p w14:paraId="31D6F569" w14:textId="6613241D"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r the training &amp; apprenticeship</w:t>
      </w:r>
      <w:r w:rsidR="00744CCC" w:rsidRPr="009A3A34">
        <w:rPr>
          <w:rFonts w:ascii="Book Antiqua" w:hAnsi="Book Antiqua" w:cs="Times New Roman"/>
          <w:sz w:val="24"/>
          <w:szCs w:val="24"/>
        </w:rPr>
        <w:t xml:space="preserve"> and the unemployment &amp; out of the labour force</w:t>
      </w:r>
      <w:r w:rsidRPr="009A3A34">
        <w:rPr>
          <w:rFonts w:ascii="Book Antiqua" w:hAnsi="Book Antiqua" w:cs="Times New Roman"/>
          <w:sz w:val="24"/>
          <w:szCs w:val="24"/>
        </w:rPr>
        <w:t xml:space="preserve"> </w:t>
      </w:r>
      <w:r w:rsidR="00744CCC" w:rsidRPr="009A3A34">
        <w:rPr>
          <w:rFonts w:ascii="Book Antiqua" w:hAnsi="Book Antiqua" w:cs="Times New Roman"/>
          <w:sz w:val="24"/>
          <w:szCs w:val="24"/>
        </w:rPr>
        <w:t>categories</w:t>
      </w:r>
      <w:r w:rsidRPr="009A3A34">
        <w:rPr>
          <w:rFonts w:ascii="Book Antiqua" w:hAnsi="Book Antiqua" w:cs="Times New Roman"/>
          <w:sz w:val="24"/>
          <w:szCs w:val="24"/>
        </w:rPr>
        <w:t xml:space="preserve"> all three models present identical findings for educational attainment, sex, and housing tenure. </w:t>
      </w:r>
      <w:r w:rsidR="00744CCC" w:rsidRPr="009A3A34">
        <w:rPr>
          <w:rFonts w:ascii="Book Antiqua" w:hAnsi="Book Antiqua" w:cs="Times New Roman"/>
          <w:sz w:val="24"/>
          <w:szCs w:val="24"/>
        </w:rPr>
        <w:t xml:space="preserve">NS-SEC, CAMSIS, and RGSC models also share similar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findings using their own social stratification measures. </w:t>
      </w:r>
    </w:p>
    <w:p w14:paraId="7375EEE8" w14:textId="5AC42A26" w:rsidR="005D43B2" w:rsidRPr="009A3A34" w:rsidRDefault="00B947F6" w:rsidP="009A3A34">
      <w:pPr>
        <w:spacing w:line="480" w:lineRule="auto"/>
        <w:rPr>
          <w:rFonts w:ascii="Book Antiqua" w:hAnsi="Book Antiqua" w:cs="Times New Roman"/>
          <w:sz w:val="24"/>
          <w:szCs w:val="24"/>
        </w:rPr>
        <w:sectPr w:rsidR="005D43B2"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w:t>
      </w:r>
      <w:r w:rsidR="00744CCC" w:rsidRPr="009A3A34">
        <w:rPr>
          <w:rFonts w:ascii="Book Antiqua" w:hAnsi="Book Antiqua" w:cs="Times New Roman"/>
          <w:sz w:val="24"/>
          <w:szCs w:val="24"/>
        </w:rPr>
        <w:t xml:space="preserve"> NS-SEC model when </w:t>
      </w:r>
      <w:r w:rsidR="000B03CE" w:rsidRPr="009A3A34">
        <w:rPr>
          <w:rFonts w:ascii="Book Antiqua" w:hAnsi="Book Antiqua" w:cs="Times New Roman"/>
          <w:sz w:val="24"/>
          <w:szCs w:val="24"/>
        </w:rPr>
        <w:t>using</w:t>
      </w:r>
      <w:r w:rsidR="00744CCC" w:rsidRPr="009A3A34">
        <w:rPr>
          <w:rFonts w:ascii="Book Antiqua" w:hAnsi="Book Antiqua" w:cs="Times New Roman"/>
          <w:sz w:val="24"/>
          <w:szCs w:val="24"/>
        </w:rPr>
        <w:t xml:space="preserve"> AIC and</w:t>
      </w:r>
      <w:r w:rsidRPr="009A3A34">
        <w:rPr>
          <w:rFonts w:ascii="Book Antiqua" w:hAnsi="Book Antiqua" w:cs="Times New Roman"/>
          <w:sz w:val="24"/>
          <w:szCs w:val="24"/>
        </w:rPr>
        <w:t xml:space="preserve"> CAMSIS model</w:t>
      </w:r>
      <w:r w:rsidR="00744CCC" w:rsidRPr="009A3A34">
        <w:rPr>
          <w:rFonts w:ascii="Book Antiqua" w:hAnsi="Book Antiqua" w:cs="Times New Roman"/>
          <w:sz w:val="24"/>
          <w:szCs w:val="24"/>
        </w:rPr>
        <w:t xml:space="preserve"> when using BIC</w:t>
      </w:r>
      <w:r w:rsidRPr="009A3A34">
        <w:rPr>
          <w:rFonts w:ascii="Book Antiqua" w:hAnsi="Book Antiqua" w:cs="Times New Roman"/>
          <w:sz w:val="24"/>
          <w:szCs w:val="24"/>
        </w:rPr>
        <w:t xml:space="preserve">. Considering BIC penalises models for estimating additional parameters it is not entirely surprising that it considers the CAMSIS to be a better fit than the NS-SEC schema. These differences are however extremely small. Given the </w:t>
      </w:r>
      <w:r w:rsidR="00744CCC" w:rsidRPr="009A3A34">
        <w:rPr>
          <w:rFonts w:ascii="Book Antiqua" w:hAnsi="Book Antiqua" w:cs="Times New Roman"/>
          <w:sz w:val="24"/>
          <w:szCs w:val="24"/>
        </w:rPr>
        <w:t xml:space="preserve">small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differences found within the two models (mostly located within the employment category)</w:t>
      </w:r>
      <w:r w:rsidRPr="009A3A34">
        <w:rPr>
          <w:rFonts w:ascii="Book Antiqua" w:hAnsi="Book Antiqua" w:cs="Times New Roman"/>
          <w:sz w:val="24"/>
          <w:szCs w:val="24"/>
        </w:rPr>
        <w:t xml:space="preserve"> alongside the </w:t>
      </w:r>
      <w:r w:rsidR="00744CCC" w:rsidRPr="009A3A34">
        <w:rPr>
          <w:rFonts w:ascii="Book Antiqua" w:hAnsi="Book Antiqua" w:cs="Times New Roman"/>
          <w:sz w:val="24"/>
          <w:szCs w:val="24"/>
        </w:rPr>
        <w:t xml:space="preserve">small preference for NS-SEC using AIC </w:t>
      </w:r>
      <w:r w:rsidRPr="009A3A34">
        <w:rPr>
          <w:rFonts w:ascii="Book Antiqua" w:hAnsi="Book Antiqua" w:cs="Times New Roman"/>
          <w:sz w:val="24"/>
          <w:szCs w:val="24"/>
        </w:rPr>
        <w:t xml:space="preserve">there is </w:t>
      </w:r>
      <w:r w:rsidR="00744CCC" w:rsidRPr="009A3A34">
        <w:rPr>
          <w:rFonts w:ascii="Book Antiqua" w:hAnsi="Book Antiqua" w:cs="Times New Roman"/>
          <w:sz w:val="24"/>
          <w:szCs w:val="24"/>
        </w:rPr>
        <w:t>a general preference towards the NS-SEC</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 xml:space="preserve">model. As such, going forward the preferred model of choice for subsequent analysis will be the NS-SEC model. </w:t>
      </w:r>
    </w:p>
    <w:p w14:paraId="08BF0CE3" w14:textId="696C2A06" w:rsidR="00C4762D" w:rsidRPr="009A3A34" w:rsidRDefault="00C4762D" w:rsidP="009A3A34">
      <w:pPr>
        <w:pStyle w:val="Caption"/>
        <w:keepNext/>
        <w:spacing w:line="480" w:lineRule="auto"/>
        <w:rPr>
          <w:rFonts w:ascii="Book Antiqua" w:hAnsi="Book Antiqua" w:cs="Times New Roman"/>
          <w:color w:val="auto"/>
          <w:sz w:val="24"/>
          <w:szCs w:val="24"/>
        </w:rPr>
      </w:pPr>
      <w:bookmarkStart w:id="43" w:name="_Toc146487751"/>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Sensitivity analyses of alternative measures of parental social stratification</w:t>
      </w:r>
      <w:bookmarkEnd w:id="43"/>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6"/>
        <w:gridCol w:w="797"/>
        <w:gridCol w:w="796"/>
        <w:gridCol w:w="636"/>
        <w:gridCol w:w="797"/>
        <w:gridCol w:w="796"/>
      </w:tblGrid>
      <w:tr w:rsidR="006A0C55" w:rsidRPr="009A3A34" w14:paraId="732677E5" w14:textId="45855E12" w:rsidTr="0089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0CDF551" w14:textId="77777777" w:rsidR="000E0250" w:rsidRPr="009A3A34" w:rsidRDefault="000E0250" w:rsidP="00E1481F">
            <w:pPr>
              <w:rPr>
                <w:rFonts w:ascii="Book Antiqua" w:hAnsi="Book Antiqua" w:cs="Times New Roman"/>
                <w:color w:val="auto"/>
                <w:sz w:val="24"/>
                <w:szCs w:val="24"/>
              </w:rPr>
            </w:pPr>
            <w:bookmarkStart w:id="44" w:name="_Hlk136963657"/>
          </w:p>
        </w:tc>
        <w:tc>
          <w:tcPr>
            <w:tcW w:w="1336" w:type="pct"/>
            <w:gridSpan w:val="5"/>
          </w:tcPr>
          <w:p w14:paraId="7A86CCEC" w14:textId="0AC8D0EE"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37" w:type="pct"/>
            <w:gridSpan w:val="5"/>
          </w:tcPr>
          <w:p w14:paraId="6192FDA6" w14:textId="3D05BF28"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64" w:type="pct"/>
            <w:gridSpan w:val="5"/>
          </w:tcPr>
          <w:p w14:paraId="2876C470" w14:textId="09DE45CD"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6A0C55" w:rsidRPr="009A3A34" w14:paraId="7B4F22C1" w14:textId="6F5AC5B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D273F8" w14:textId="77777777"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71" w:type="pct"/>
          </w:tcPr>
          <w:p w14:paraId="15B7BA9A"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447E60B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14" w:type="pct"/>
          </w:tcPr>
          <w:p w14:paraId="3F50295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7ECC2639" w14:textId="6C6711B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6505A85" w14:textId="491FE968"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271" w:type="pct"/>
          </w:tcPr>
          <w:p w14:paraId="014F9E12" w14:textId="20707BF6"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666FBE6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14" w:type="pct"/>
          </w:tcPr>
          <w:p w14:paraId="67E75EA9"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051F667C" w14:textId="18158BC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7920EB3E" w14:textId="0DA06B5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271" w:type="pct"/>
          </w:tcPr>
          <w:p w14:paraId="32277361" w14:textId="5F19BAD2"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2E821EF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41" w:type="pct"/>
          </w:tcPr>
          <w:p w14:paraId="50EBA614"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1E113D93" w14:textId="6BC2D64C"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0860E7B0" w14:textId="2CA422F0"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r>
      <w:tr w:rsidR="006A0C55" w:rsidRPr="009A3A34" w14:paraId="6BB71026"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2DB8D353" w14:textId="60901B51" w:rsidR="00891F1C" w:rsidRPr="009A3A34" w:rsidRDefault="00891F1C" w:rsidP="000E0250">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71" w:type="pct"/>
          </w:tcPr>
          <w:p w14:paraId="268FE17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C954C3"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C5C86E"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A70D15"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ADD8C2"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3618D8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7F420B"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D157D3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71329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AED0F9"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693E5E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BC1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F278AC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03FEFC"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59EBC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E56E5" w14:textId="61FE250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EFAD8B9" w14:textId="2E32BC1D"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8591190"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03B1C7"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4C811C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27FBEE"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33D56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A5F1479" w14:textId="4CC6C301"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A1589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D0BBFA"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9BE293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910A8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6C829DB" w14:textId="32931B74"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FA8DB4"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21AEF62"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65C929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DFC95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F026CC" w14:textId="3D3C3792" w:rsidTr="00891F1C">
        <w:tc>
          <w:tcPr>
            <w:cnfStyle w:val="001000000000" w:firstRow="0" w:lastRow="0" w:firstColumn="1" w:lastColumn="0" w:oddVBand="0" w:evenVBand="0" w:oddHBand="0" w:evenHBand="0" w:firstRowFirstColumn="0" w:firstRowLastColumn="0" w:lastRowFirstColumn="0" w:lastRowLastColumn="0"/>
            <w:tcW w:w="963" w:type="pct"/>
          </w:tcPr>
          <w:p w14:paraId="4A83830F" w14:textId="55E43A46"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271" w:type="pct"/>
          </w:tcPr>
          <w:p w14:paraId="3247BE72" w14:textId="0D3FA2F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561F21C" w14:textId="5D5BADA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91D5B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957986" w14:textId="37DDA11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9BFB55" w14:textId="4C79B39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AC0BA81" w14:textId="6068D34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BFA55B" w14:textId="307DE2D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9375A4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D477C4B" w14:textId="6A10A85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F6FFF9B" w14:textId="1C1810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B8EC41D" w14:textId="1E6D5F2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06451B" w14:textId="64E7347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E95FBF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B6CB21F" w14:textId="36A5C7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A2CA698" w14:textId="10F08B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7BED93B" w14:textId="2DFFE4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AAD7F2A" w14:textId="06D5C2F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271" w:type="pct"/>
          </w:tcPr>
          <w:p w14:paraId="3CF43537" w14:textId="2122BEC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285" w:type="pct"/>
          </w:tcPr>
          <w:p w14:paraId="7FAA5957" w14:textId="4CFDDE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4532610E" w14:textId="425E86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55F8495" w14:textId="73EC7A1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285" w:type="pct"/>
          </w:tcPr>
          <w:p w14:paraId="69D0A277" w14:textId="52144E9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8C23911" w14:textId="5805992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3</w:t>
            </w:r>
          </w:p>
        </w:tc>
        <w:tc>
          <w:tcPr>
            <w:tcW w:w="285" w:type="pct"/>
          </w:tcPr>
          <w:p w14:paraId="0E1418FF" w14:textId="227C822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340F9D9E" w14:textId="344DA26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499554" w14:textId="622F0C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6" w:type="pct"/>
          </w:tcPr>
          <w:p w14:paraId="7F443666" w14:textId="42103C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561E8BF7" w14:textId="76ADA9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0</w:t>
            </w:r>
          </w:p>
        </w:tc>
        <w:tc>
          <w:tcPr>
            <w:tcW w:w="285" w:type="pct"/>
          </w:tcPr>
          <w:p w14:paraId="6CEC6D33" w14:textId="02E89F8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45264200" w14:textId="084C529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D89935" w14:textId="771531E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6" w:type="pct"/>
          </w:tcPr>
          <w:p w14:paraId="4CF915D7" w14:textId="0328FD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4FAACA3" w14:textId="0AC7A7A2" w:rsidTr="00891F1C">
        <w:tc>
          <w:tcPr>
            <w:cnfStyle w:val="001000000000" w:firstRow="0" w:lastRow="0" w:firstColumn="1" w:lastColumn="0" w:oddVBand="0" w:evenVBand="0" w:oddHBand="0" w:evenHBand="0" w:firstRowFirstColumn="0" w:firstRowLastColumn="0" w:lastRowFirstColumn="0" w:lastRowLastColumn="0"/>
            <w:tcW w:w="963" w:type="pct"/>
          </w:tcPr>
          <w:p w14:paraId="1FA0A778" w14:textId="6237825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71" w:type="pct"/>
          </w:tcPr>
          <w:p w14:paraId="714563C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12E5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5F754C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AA39B8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C33BC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C7CC84F" w14:textId="03F590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1D735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6DF899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0475A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D669C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ADE7F4" w14:textId="76E7E20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A858C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F629BA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4B0C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6B3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8BEC03" w14:textId="6CC2416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BDDEEE" w14:textId="0690AE0F"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71" w:type="pct"/>
          </w:tcPr>
          <w:p w14:paraId="221E11A7" w14:textId="3F61DE3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697E831" w14:textId="28959F8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CB3864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A47344" w14:textId="7018FF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5E58E1D" w14:textId="0A05441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E342465" w14:textId="22D87AA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650A2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3AE1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91EB27" w14:textId="03E69CD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031AB76" w14:textId="411B741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B79C6F3" w14:textId="14A4C54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D22D0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F16035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5B52FC" w14:textId="5693194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3537BB5" w14:textId="643EA97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84D1E3C" w14:textId="64BDBB9F" w:rsidTr="00891F1C">
        <w:tc>
          <w:tcPr>
            <w:cnfStyle w:val="001000000000" w:firstRow="0" w:lastRow="0" w:firstColumn="1" w:lastColumn="0" w:oddVBand="0" w:evenVBand="0" w:oddHBand="0" w:evenHBand="0" w:firstRowFirstColumn="0" w:firstRowLastColumn="0" w:lastRowFirstColumn="0" w:lastRowLastColumn="0"/>
            <w:tcW w:w="963" w:type="pct"/>
          </w:tcPr>
          <w:p w14:paraId="09A211CC" w14:textId="7772367C"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271" w:type="pct"/>
          </w:tcPr>
          <w:p w14:paraId="29916CAB" w14:textId="0F1581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B02A061" w14:textId="4707208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3ECF9549" w14:textId="7777E9E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91A9873" w14:textId="0713152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6C62AAD4" w14:textId="021E71D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C9EE883" w14:textId="3289D2A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374ABF02" w14:textId="64AA9E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498E8C43" w14:textId="32EB33B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011AA9" w14:textId="55407E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6EB46139" w14:textId="263281B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CA7CCB0" w14:textId="5C8B7F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C6480C9" w14:textId="4BE6EA5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41" w:type="pct"/>
          </w:tcPr>
          <w:p w14:paraId="46AD7ACE" w14:textId="0835528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F138DC" w14:textId="52F7384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5DD3C01E" w14:textId="7137E38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B47528" w14:textId="1F7E145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18D9EC5" w14:textId="73A1265C"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1109D2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A5D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CA1344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4B277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11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F5E2549" w14:textId="20406B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C9378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76470B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C328B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853E5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343FBC3" w14:textId="1902CD2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1E29E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A3B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667A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DE43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7AC71" w14:textId="63E21AB8" w:rsidTr="00891F1C">
        <w:tc>
          <w:tcPr>
            <w:cnfStyle w:val="001000000000" w:firstRow="0" w:lastRow="0" w:firstColumn="1" w:lastColumn="0" w:oddVBand="0" w:evenVBand="0" w:oddHBand="0" w:evenHBand="0" w:firstRowFirstColumn="0" w:firstRowLastColumn="0" w:lastRowFirstColumn="0" w:lastRowLastColumn="0"/>
            <w:tcW w:w="963" w:type="pct"/>
          </w:tcPr>
          <w:p w14:paraId="38FF3ABA" w14:textId="0849863F"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271" w:type="pct"/>
          </w:tcPr>
          <w:p w14:paraId="327CB814" w14:textId="4E56383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5AEAE2E" w14:textId="5CB7470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95D0F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09181B" w14:textId="65026A0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9797D9" w14:textId="28AA3A0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229686A" w14:textId="1A8886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9771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1DA5D3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3CD54E6" w14:textId="7AA6196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598833D" w14:textId="51293D7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137DDDA" w14:textId="61B55C0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46D53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6EF48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B97576" w14:textId="082067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427E353" w14:textId="5E36CD3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8BC07C7" w14:textId="3948E93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8F5D3E" w14:textId="07AFC4E1"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71" w:type="pct"/>
          </w:tcPr>
          <w:p w14:paraId="07F8E679" w14:textId="7E2DE3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285" w:type="pct"/>
          </w:tcPr>
          <w:p w14:paraId="72AE665A" w14:textId="41765E3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79985F4" w14:textId="750A0C7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676C544" w14:textId="2580105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4CB8767C" w14:textId="3CFF49C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B4B3D6" w14:textId="0CA90F3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7A63FC8B" w14:textId="1ABA2E7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68DC5E99" w14:textId="3239B13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D3A7BA4" w14:textId="3626D4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86" w:type="pct"/>
          </w:tcPr>
          <w:p w14:paraId="6BB34687" w14:textId="0AADFC7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69260865" w14:textId="46EF76F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731CEB59" w14:textId="4DE27C1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7D9B4F" w14:textId="1E27FB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5B23353" w14:textId="776C722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6" w:type="pct"/>
          </w:tcPr>
          <w:p w14:paraId="3D283C7F" w14:textId="1663351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FDB3479" w14:textId="4BA5B997" w:rsidTr="00891F1C">
        <w:tc>
          <w:tcPr>
            <w:cnfStyle w:val="001000000000" w:firstRow="0" w:lastRow="0" w:firstColumn="1" w:lastColumn="0" w:oddVBand="0" w:evenVBand="0" w:oddHBand="0" w:evenHBand="0" w:firstRowFirstColumn="0" w:firstRowLastColumn="0" w:lastRowFirstColumn="0" w:lastRowLastColumn="0"/>
            <w:tcW w:w="963" w:type="pct"/>
          </w:tcPr>
          <w:p w14:paraId="6A38108A" w14:textId="7D20A2B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03DF5F6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B5B50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25678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578D8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BA354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027F89" w14:textId="5BA65F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E3998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85224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2092A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B98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803EDB" w14:textId="57A5ABB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F81B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8390E0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6B18B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CDAD7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5AE00CA" w14:textId="0083D53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778E663" w14:textId="42C40B01"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42B5B66" w14:textId="1D8D4E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1E5E466D" w14:textId="5100EF3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21C08C6E" w14:textId="2BE58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E5947" w14:textId="28BEE47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285" w:type="pct"/>
          </w:tcPr>
          <w:p w14:paraId="5B8AB5CD" w14:textId="3E4E618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2D820B7" w14:textId="3A9AB12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6BF4A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94B0E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F9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66188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353AE1E" w14:textId="2CEE98B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4B75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EFA58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6C837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9780E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E0A2388" w14:textId="3B3953FF" w:rsidTr="00891F1C">
        <w:tc>
          <w:tcPr>
            <w:cnfStyle w:val="001000000000" w:firstRow="0" w:lastRow="0" w:firstColumn="1" w:lastColumn="0" w:oddVBand="0" w:evenVBand="0" w:oddHBand="0" w:evenHBand="0" w:firstRowFirstColumn="0" w:firstRowLastColumn="0" w:lastRowFirstColumn="0" w:lastRowLastColumn="0"/>
            <w:tcW w:w="963" w:type="pct"/>
          </w:tcPr>
          <w:p w14:paraId="6F610991" w14:textId="38B6ECA0"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8B8E4C0" w14:textId="20CF88D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285" w:type="pct"/>
          </w:tcPr>
          <w:p w14:paraId="682C9B4D" w14:textId="54C1386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124EB510" w14:textId="139CDBC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23742B" w14:textId="60010EE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285" w:type="pct"/>
          </w:tcPr>
          <w:p w14:paraId="45FF2044" w14:textId="23A6767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084E35A" w14:textId="736D5FB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12EAE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1CA9FD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3F101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04883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5621773" w14:textId="5FC79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2A80A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C96536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5930B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582B6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11FE703" w14:textId="4E8649D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601EA27" w14:textId="15D41303"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280BA87" w14:textId="03A7078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285" w:type="pct"/>
          </w:tcPr>
          <w:p w14:paraId="3F809726" w14:textId="39D98BE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33358EF" w14:textId="69D91B6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81BAF46" w14:textId="441C4B7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285" w:type="pct"/>
          </w:tcPr>
          <w:p w14:paraId="0ED25DD3" w14:textId="0C87D49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3E79148" w14:textId="6785B0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BD43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D0CF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47F3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46CB0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DBD89E2" w14:textId="53EB847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5F53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321C21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A6FF0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CA95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60B012A" w14:textId="46CD3056" w:rsidTr="00891F1C">
        <w:tc>
          <w:tcPr>
            <w:cnfStyle w:val="001000000000" w:firstRow="0" w:lastRow="0" w:firstColumn="1" w:lastColumn="0" w:oddVBand="0" w:evenVBand="0" w:oddHBand="0" w:evenHBand="0" w:firstRowFirstColumn="0" w:firstRowLastColumn="0" w:lastRowFirstColumn="0" w:lastRowLastColumn="0"/>
            <w:tcW w:w="963" w:type="pct"/>
          </w:tcPr>
          <w:p w14:paraId="79937BD2" w14:textId="43EC52C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A0227F1" w14:textId="48FCE2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85" w:type="pct"/>
          </w:tcPr>
          <w:p w14:paraId="2FC31DBF" w14:textId="2899C9B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58F004" w14:textId="2EDCD08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7EF99" w14:textId="51F3A62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65703889" w14:textId="0B3B202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DFCBC2B" w14:textId="37662A4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CB9B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50855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2A1DF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C9BC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BBE716D" w14:textId="6FE7FC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122A6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7F0A5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7CC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43CE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3B527F7" w14:textId="2B60D5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F3868EC" w14:textId="67DB325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721DF634" w14:textId="6839348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285" w:type="pct"/>
          </w:tcPr>
          <w:p w14:paraId="027B2C3E" w14:textId="75A0ABD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A5D0A09" w14:textId="2FEDCCB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9BC6D29" w14:textId="764E6D0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285" w:type="pct"/>
          </w:tcPr>
          <w:p w14:paraId="32C7D434" w14:textId="39B8D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6E56C7FF" w14:textId="1D35C4B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43727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8BA1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E96973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C8A1C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BD2DD6" w14:textId="2342FBF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94570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8DAF9F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B10FF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D8BA4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CC3A5D9" w14:textId="616F9FCB" w:rsidTr="00891F1C">
        <w:tc>
          <w:tcPr>
            <w:cnfStyle w:val="001000000000" w:firstRow="0" w:lastRow="0" w:firstColumn="1" w:lastColumn="0" w:oddVBand="0" w:evenVBand="0" w:oddHBand="0" w:evenHBand="0" w:firstRowFirstColumn="0" w:firstRowLastColumn="0" w:lastRowFirstColumn="0" w:lastRowLastColumn="0"/>
            <w:tcW w:w="963" w:type="pct"/>
          </w:tcPr>
          <w:p w14:paraId="17CB0C65" w14:textId="7F03D1F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63A7341D" w14:textId="50D398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285" w:type="pct"/>
          </w:tcPr>
          <w:p w14:paraId="208729EF" w14:textId="609C5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7C6070CA" w14:textId="68CE69A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600068D" w14:textId="0473B78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285" w:type="pct"/>
          </w:tcPr>
          <w:p w14:paraId="14EE19A9" w14:textId="6655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AD3F3B7" w14:textId="3724AC2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39708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69F861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85F0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F1C7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0E9363D" w14:textId="3AF3E70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D2C05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9299EF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7D875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5212B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70E8E9" w14:textId="71A44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8BE39F1" w14:textId="6974C95F"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64C1B0A9" w14:textId="51B84AD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285" w:type="pct"/>
          </w:tcPr>
          <w:p w14:paraId="75A322A0" w14:textId="261B06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0E744F29" w14:textId="75CC76C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E62CFC" w14:textId="7C0302E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7B8E0894" w14:textId="1A93CA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F0D9543" w14:textId="0D5B1DA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23FC1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8BB70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6D5A3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777B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CF98739" w14:textId="0B78198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C55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D8C3F9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B54AD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9FDF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4C995D4" w14:textId="215CE1E8" w:rsidTr="00891F1C">
        <w:tc>
          <w:tcPr>
            <w:cnfStyle w:val="001000000000" w:firstRow="0" w:lastRow="0" w:firstColumn="1" w:lastColumn="0" w:oddVBand="0" w:evenVBand="0" w:oddHBand="0" w:evenHBand="0" w:firstRowFirstColumn="0" w:firstRowLastColumn="0" w:lastRowFirstColumn="0" w:lastRowLastColumn="0"/>
            <w:tcW w:w="963" w:type="pct"/>
          </w:tcPr>
          <w:p w14:paraId="3569F83A" w14:textId="776B64E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3D64A502" w14:textId="3FF6B2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B12B2" w14:textId="76324C3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EA90FC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BD10CDF" w14:textId="32D3893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AF83E7" w14:textId="7843130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6CE37D4" w14:textId="12EBFF5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409C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B734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881A3F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0446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564553" w14:textId="17B9627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AE5B5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7F3F34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A270E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533DF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AE23A3" w14:textId="2B7D583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A4170D" w14:textId="1D273EA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6815107B" w14:textId="735603E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2638D2" w14:textId="6A07543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45E869C" w14:textId="07075FD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25B6E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B9B361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95F02F6" w14:textId="2263D97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5D016D9C" w14:textId="5EAEE6F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1AD6D623" w14:textId="51515A4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81BDDEF" w14:textId="4FBAD3F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39BDB657" w14:textId="4D62A52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EE1B5BC" w14:textId="450DB3F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405CF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E05AC4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492098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AF13C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E789BA6" w14:textId="11957356" w:rsidTr="00891F1C">
        <w:tc>
          <w:tcPr>
            <w:cnfStyle w:val="001000000000" w:firstRow="0" w:lastRow="0" w:firstColumn="1" w:lastColumn="0" w:oddVBand="0" w:evenVBand="0" w:oddHBand="0" w:evenHBand="0" w:firstRowFirstColumn="0" w:firstRowLastColumn="0" w:lastRowFirstColumn="0" w:lastRowLastColumn="0"/>
            <w:tcW w:w="963" w:type="pct"/>
          </w:tcPr>
          <w:p w14:paraId="6599FEE0" w14:textId="059BF1CD"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FD3CF5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C5E8A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27B941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512D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0ECD9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ED9B2F" w14:textId="3C775BF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674FE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57279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CDF3B7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E596F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A4C4B6" w14:textId="0C16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1B3B01" w14:textId="2C3519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6B37ABD" w14:textId="39667F7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DA71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D7661C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50221EF5" w14:textId="31917D8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FEE4531" w14:textId="4FE74AD4"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1</w:t>
            </w:r>
          </w:p>
        </w:tc>
        <w:tc>
          <w:tcPr>
            <w:tcW w:w="271" w:type="pct"/>
          </w:tcPr>
          <w:p w14:paraId="02E140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A636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A73B72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5335B3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76DC4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445B952" w14:textId="34F21E0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33F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5F7B64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EEF4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CEB95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B17F391" w14:textId="21789A9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1</w:t>
            </w:r>
          </w:p>
        </w:tc>
        <w:tc>
          <w:tcPr>
            <w:tcW w:w="285" w:type="pct"/>
          </w:tcPr>
          <w:p w14:paraId="40E7E99A" w14:textId="2AD057F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BF99050" w14:textId="15CBA4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15BBEA" w14:textId="76F8190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86" w:type="pct"/>
          </w:tcPr>
          <w:p w14:paraId="3589C8BC" w14:textId="26E6114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r>
      <w:tr w:rsidR="006A0C55" w:rsidRPr="009A3A34" w14:paraId="1DBEFC1C" w14:textId="01E6B795" w:rsidTr="00891F1C">
        <w:tc>
          <w:tcPr>
            <w:cnfStyle w:val="001000000000" w:firstRow="0" w:lastRow="0" w:firstColumn="1" w:lastColumn="0" w:oddVBand="0" w:evenVBand="0" w:oddHBand="0" w:evenHBand="0" w:firstRowFirstColumn="0" w:firstRowLastColumn="0" w:lastRowFirstColumn="0" w:lastRowLastColumn="0"/>
            <w:tcW w:w="963" w:type="pct"/>
          </w:tcPr>
          <w:p w14:paraId="480A8B4C" w14:textId="51CC784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78ECA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0840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3A3D52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FB414B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D10A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F35E8C7" w14:textId="35ED01D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2FF46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4C10D8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E5486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3245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2FFD23" w14:textId="40691F5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050ED114" w14:textId="1BE327C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2477A9EF" w14:textId="74794CA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2420210" w14:textId="6332309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0B1D7618" w14:textId="177F734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7EE23D50" w14:textId="04483B9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2DA802F" w14:textId="3E3F9AF0"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37465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75950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E1EB2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E166C5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EF2E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60816CF" w14:textId="5324348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5FC78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769F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3DE636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ACFB25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CEC52F" w14:textId="6C7EF40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5C6F5279" w14:textId="5D642AC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35BBC0DA" w14:textId="66C9C8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32EE3A3" w14:textId="0F76B4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62228AD3" w14:textId="57FA4B4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67CDD132" w14:textId="6234AB14" w:rsidTr="00891F1C">
        <w:tc>
          <w:tcPr>
            <w:cnfStyle w:val="001000000000" w:firstRow="0" w:lastRow="0" w:firstColumn="1" w:lastColumn="0" w:oddVBand="0" w:evenVBand="0" w:oddHBand="0" w:evenHBand="0" w:firstRowFirstColumn="0" w:firstRowLastColumn="0" w:lastRowFirstColumn="0" w:lastRowLastColumn="0"/>
            <w:tcW w:w="963" w:type="pct"/>
          </w:tcPr>
          <w:p w14:paraId="10835495" w14:textId="7271392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1950923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057F9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4FCFEF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A7B98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95BE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CD9F79" w14:textId="05BA8BE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6BADB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4F4074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9350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082BC0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0C7A7F9" w14:textId="6618A13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3683E75B" w14:textId="59ED26A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41" w:type="pct"/>
          </w:tcPr>
          <w:p w14:paraId="7D4F571C" w14:textId="79F18C1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E61311" w14:textId="382802B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1993FCD4" w14:textId="71FD31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4EC476B" w14:textId="5D570D5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DDF4719" w14:textId="5CAFC99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9B7856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860C9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19E22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31D8C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44B3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A9699DA" w14:textId="6BBC632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98E44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A7B99A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270F44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A31E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2C30F55" w14:textId="4297647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285" w:type="pct"/>
          </w:tcPr>
          <w:p w14:paraId="20302465" w14:textId="44F6A9B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71F0FB79" w14:textId="45D97B9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C25299" w14:textId="1968663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286" w:type="pct"/>
          </w:tcPr>
          <w:p w14:paraId="6FA7582F" w14:textId="5526ED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1685021" w14:textId="01EEE8E8" w:rsidTr="00891F1C">
        <w:tc>
          <w:tcPr>
            <w:cnfStyle w:val="001000000000" w:firstRow="0" w:lastRow="0" w:firstColumn="1" w:lastColumn="0" w:oddVBand="0" w:evenVBand="0" w:oddHBand="0" w:evenHBand="0" w:firstRowFirstColumn="0" w:firstRowLastColumn="0" w:lastRowFirstColumn="0" w:lastRowLastColumn="0"/>
            <w:tcW w:w="963" w:type="pct"/>
          </w:tcPr>
          <w:p w14:paraId="5A546AD1" w14:textId="50CA1AF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392C79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00BD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46964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EE28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16BA3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32B642" w14:textId="3235A56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6B0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81CFE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3DF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7DE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4DE0D3" w14:textId="16D1FDE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5B6D844" w14:textId="59328E9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62938B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1FDA56" w14:textId="5169A2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69BA10" w14:textId="5C9361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A0F1668" w14:textId="0413D0F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184377F" w14:textId="6A266C1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7851E6B7" w14:textId="28AA2F1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285" w:type="pct"/>
          </w:tcPr>
          <w:p w14:paraId="790CE3C0" w14:textId="23DD943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14" w:type="pct"/>
          </w:tcPr>
          <w:p w14:paraId="7E8A44E4" w14:textId="068CF7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0D035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411D8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981E0AE" w14:textId="35F244A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90</w:t>
            </w:r>
          </w:p>
        </w:tc>
        <w:tc>
          <w:tcPr>
            <w:tcW w:w="285" w:type="pct"/>
          </w:tcPr>
          <w:p w14:paraId="269544CF" w14:textId="0AB171E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477D8B9F" w14:textId="7BDAAE8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0697A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B2742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662251C" w14:textId="1ABACBC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30</w:t>
            </w:r>
          </w:p>
        </w:tc>
        <w:tc>
          <w:tcPr>
            <w:tcW w:w="285" w:type="pct"/>
          </w:tcPr>
          <w:p w14:paraId="6E366E8C" w14:textId="42742B6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393BE6B9" w14:textId="551E516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26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744FD8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72F45E0B"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08958FCB" w14:textId="77777777" w:rsidR="00891F1C" w:rsidRPr="009A3A34" w:rsidRDefault="00891F1C" w:rsidP="00891F1C">
            <w:pPr>
              <w:rPr>
                <w:rFonts w:ascii="Book Antiqua" w:hAnsi="Book Antiqua" w:cs="Times New Roman"/>
                <w:color w:val="auto"/>
                <w:sz w:val="24"/>
                <w:szCs w:val="24"/>
              </w:rPr>
            </w:pPr>
          </w:p>
        </w:tc>
        <w:tc>
          <w:tcPr>
            <w:tcW w:w="271" w:type="pct"/>
          </w:tcPr>
          <w:p w14:paraId="6CBA0FF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03AA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CA787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15B8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58E12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C2D8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FB9B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CFF6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05E64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41DB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A144C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D9B9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DAD55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C793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7A82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DC00C86"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5AD0F" w14:textId="0B30638F"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Post-Schooling Education</w:t>
            </w:r>
          </w:p>
        </w:tc>
        <w:tc>
          <w:tcPr>
            <w:tcW w:w="271" w:type="pct"/>
          </w:tcPr>
          <w:p w14:paraId="3BCD09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F8AA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5A958B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BDF03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B4AE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94FD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D544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5B463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6512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48580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AD8F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6FAC8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3BC9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B044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31420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8D4D61" w14:textId="0751803A" w:rsidTr="00891F1C">
        <w:tc>
          <w:tcPr>
            <w:cnfStyle w:val="001000000000" w:firstRow="0" w:lastRow="0" w:firstColumn="1" w:lastColumn="0" w:oddVBand="0" w:evenVBand="0" w:oddHBand="0" w:evenHBand="0" w:firstRowFirstColumn="0" w:firstRowLastColumn="0" w:lastRowFirstColumn="0" w:lastRowLastColumn="0"/>
            <w:tcW w:w="963" w:type="pct"/>
          </w:tcPr>
          <w:p w14:paraId="0EE04168"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4C39DD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734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3F03E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9E2F35" w14:textId="6C780D3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960384" w14:textId="2566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086625A" w14:textId="1D2CED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E780C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E94F8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4B3175" w14:textId="0808DC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A74A8C" w14:textId="0546CBE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0B5201" w14:textId="432F0A3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55B3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FC5A66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FBF69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B0E4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F092129" w14:textId="0942604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DE5029" w14:textId="2D0F7BAF"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71" w:type="pct"/>
          </w:tcPr>
          <w:p w14:paraId="32B63180" w14:textId="6CE0FE3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295D80A" w14:textId="0BCED63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8DB7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7A7B44" w14:textId="0F72F5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B24104D" w14:textId="4838D5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CCA2D3E" w14:textId="1911CE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36A5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27BC5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30234F" w14:textId="1471EEA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EF3D33" w14:textId="71DE1AD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141C32E" w14:textId="72E3DF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2E9934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5C4EE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73F8166" w14:textId="5C20FD8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742E94" w14:textId="78AA80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C32764" w14:textId="4E2BB2BD" w:rsidTr="00891F1C">
        <w:tc>
          <w:tcPr>
            <w:cnfStyle w:val="001000000000" w:firstRow="0" w:lastRow="0" w:firstColumn="1" w:lastColumn="0" w:oddVBand="0" w:evenVBand="0" w:oddHBand="0" w:evenHBand="0" w:firstRowFirstColumn="0" w:firstRowLastColumn="0" w:lastRowFirstColumn="0" w:lastRowLastColumn="0"/>
            <w:tcW w:w="963" w:type="pct"/>
          </w:tcPr>
          <w:p w14:paraId="0C49E5B5" w14:textId="39EC001D"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271" w:type="pct"/>
          </w:tcPr>
          <w:p w14:paraId="09FE12FF" w14:textId="57EE8B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732B63A0" w14:textId="211C61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6299EAA8" w14:textId="5B97E9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1498E71" w14:textId="476268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31C359C3" w14:textId="2554FB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5CC20D9" w14:textId="119239E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4314FB4D" w14:textId="05688D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6F983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761FFAB" w14:textId="70B7B8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18E7BF2" w14:textId="531D2CA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7D48E0D6" w14:textId="370B8F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6FE67BD5" w14:textId="16ABA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782991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EE2A72" w14:textId="400611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D74E7BB" w14:textId="43E012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6F01902" w14:textId="08EAE06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2CB29ED"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77145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CE1B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7F291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7EC51A" w14:textId="7B7943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6181F16" w14:textId="0DEDEB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FC7D280" w14:textId="2E574C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E35C6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5BD3F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E6171B" w14:textId="0DCAA2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D74FF5" w14:textId="5E3AB8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DDEDB88" w14:textId="6235D27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98CA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59C44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AAD8E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B09A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62C1B6E" w14:textId="53197ABC" w:rsidTr="00891F1C">
        <w:tc>
          <w:tcPr>
            <w:cnfStyle w:val="001000000000" w:firstRow="0" w:lastRow="0" w:firstColumn="1" w:lastColumn="0" w:oddVBand="0" w:evenVBand="0" w:oddHBand="0" w:evenHBand="0" w:firstRowFirstColumn="0" w:firstRowLastColumn="0" w:lastRowFirstColumn="0" w:lastRowLastColumn="0"/>
            <w:tcW w:w="963" w:type="pct"/>
          </w:tcPr>
          <w:p w14:paraId="23FC5771"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71" w:type="pct"/>
          </w:tcPr>
          <w:p w14:paraId="22B34B3E" w14:textId="5783A2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5A3E0C" w14:textId="6930AC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80B38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49DDA1" w14:textId="483B5F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7DD7FC" w14:textId="28D5EB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1913C57" w14:textId="466D70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4CF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856E30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E20068" w14:textId="21460F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2EBD2C8" w14:textId="17C21B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4FD683" w14:textId="70233D1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E533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8E78D8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617040" w14:textId="063C3C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3866C12" w14:textId="4FF716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45CF8A" w14:textId="26ECA5F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524F9B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71" w:type="pct"/>
          </w:tcPr>
          <w:p w14:paraId="568CC881" w14:textId="4E6D4F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71F4F3B2" w14:textId="4741D4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5D35F703" w14:textId="0AFDED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44A543" w14:textId="31BD11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285" w:type="pct"/>
          </w:tcPr>
          <w:p w14:paraId="60E15463" w14:textId="3D56F9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A5217F6" w14:textId="49D3E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3A6E2B75" w14:textId="3C3496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2F8601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D2B60D" w14:textId="0C9C4C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76121C91" w14:textId="6330AE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71" w:type="pct"/>
          </w:tcPr>
          <w:p w14:paraId="42EE5EA4" w14:textId="7C020F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4DB192F8" w14:textId="1354E5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3060025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9053A6" w14:textId="551EFD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5FA89E45" w14:textId="20E987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r>
      <w:tr w:rsidR="006A0C55" w:rsidRPr="009A3A34" w14:paraId="046609D2" w14:textId="62CCA238" w:rsidTr="00891F1C">
        <w:tc>
          <w:tcPr>
            <w:cnfStyle w:val="001000000000" w:firstRow="0" w:lastRow="0" w:firstColumn="1" w:lastColumn="0" w:oddVBand="0" w:evenVBand="0" w:oddHBand="0" w:evenHBand="0" w:firstRowFirstColumn="0" w:firstRowLastColumn="0" w:lastRowFirstColumn="0" w:lastRowLastColumn="0"/>
            <w:tcW w:w="963" w:type="pct"/>
          </w:tcPr>
          <w:p w14:paraId="0737D37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3B8A9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5E31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98B0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E972B7" w14:textId="219B21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4DA788" w14:textId="5E1333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B9DD0D" w14:textId="3F6F4F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620EA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FD992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3AE346" w14:textId="6B7C6E7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B69E37" w14:textId="66AF3B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E4BCFE" w14:textId="2FDEE2F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3354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E4A5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A17B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7820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7E1685D" w14:textId="1E80C68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9936560"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71" w:type="pct"/>
          </w:tcPr>
          <w:p w14:paraId="06A4F489" w14:textId="6DA786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145EB63" w14:textId="5DE923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263F0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85B12B" w14:textId="4C9E70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3469DA" w14:textId="755177F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F125AA0" w14:textId="3A20C50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E2B9C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A17BF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5235A1" w14:textId="5DA583C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420A558" w14:textId="31BD75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C2B3A2C" w14:textId="3CE04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16377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FF07C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668792D" w14:textId="3A0639C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D4CBCC0" w14:textId="1BE484C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505898" w14:textId="13F1E2D3" w:rsidTr="00891F1C">
        <w:tc>
          <w:tcPr>
            <w:cnfStyle w:val="001000000000" w:firstRow="0" w:lastRow="0" w:firstColumn="1" w:lastColumn="0" w:oddVBand="0" w:evenVBand="0" w:oddHBand="0" w:evenHBand="0" w:firstRowFirstColumn="0" w:firstRowLastColumn="0" w:lastRowFirstColumn="0" w:lastRowLastColumn="0"/>
            <w:tcW w:w="963" w:type="pct"/>
          </w:tcPr>
          <w:p w14:paraId="5D6D95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71" w:type="pct"/>
          </w:tcPr>
          <w:p w14:paraId="5013B1D0" w14:textId="7E3D92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1E995999" w14:textId="3B82E4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14" w:type="pct"/>
          </w:tcPr>
          <w:p w14:paraId="7C0EFEAC" w14:textId="277BA9B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43DFEA" w14:textId="517514C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31912902" w14:textId="13AAF77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4D003F" w14:textId="73CD99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330F6327" w14:textId="0169C5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05BA914" w14:textId="51BC8D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53B70F" w14:textId="4C5989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00E2F8A" w14:textId="220590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7726346" w14:textId="7373E4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4A5723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41" w:type="pct"/>
          </w:tcPr>
          <w:p w14:paraId="0BF648B7" w14:textId="7BF1E14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F03E2F" w14:textId="28C5AF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19780A9" w14:textId="42F1C9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1F0155" w14:textId="6C2F9C3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F6376F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05D7C0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12AF6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4DFDCE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228A58" w14:textId="66551C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C679A6" w14:textId="05D8B9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B2B807D" w14:textId="28DEF0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ECEF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2B4EA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7054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E10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9D40FA" w14:textId="7B429F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D290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0F055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B397A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8925D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3212A58" w14:textId="1D7CF7E1" w:rsidTr="00891F1C">
        <w:tc>
          <w:tcPr>
            <w:cnfStyle w:val="001000000000" w:firstRow="0" w:lastRow="0" w:firstColumn="1" w:lastColumn="0" w:oddVBand="0" w:evenVBand="0" w:oddHBand="0" w:evenHBand="0" w:firstRowFirstColumn="0" w:firstRowLastColumn="0" w:lastRowFirstColumn="0" w:lastRowLastColumn="0"/>
            <w:tcW w:w="963" w:type="pct"/>
          </w:tcPr>
          <w:p w14:paraId="5382E57B" w14:textId="4B4C368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FAA8416" w14:textId="5A2E4A1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285" w:type="pct"/>
          </w:tcPr>
          <w:p w14:paraId="2B9A291E" w14:textId="10EDD0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42837AB" w14:textId="0E52CE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F0DC94" w14:textId="20E4CD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1B5C94D8" w14:textId="04A6BAD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5EC77CF" w14:textId="583599D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BBD0E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D3B7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2D4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7F1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B419C2F" w14:textId="65B839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119D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1D13D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02BBF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3E3F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B5A886" w14:textId="151E31A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A623207" w14:textId="12EC888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2426425C" w14:textId="231B1D0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285" w:type="pct"/>
          </w:tcPr>
          <w:p w14:paraId="6ACC9B29" w14:textId="2CA76B6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466968A2" w14:textId="08766D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0CBD9879" w14:textId="0B5B30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EE495BC" w14:textId="44527A9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54DFE8B1" w14:textId="49C6E8F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EE9F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97BEC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B3A45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098CB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23A0F10" w14:textId="116AF3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607E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8D65C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5983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64CB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69AD1C" w14:textId="2FEE779E" w:rsidTr="00891F1C">
        <w:tc>
          <w:tcPr>
            <w:cnfStyle w:val="001000000000" w:firstRow="0" w:lastRow="0" w:firstColumn="1" w:lastColumn="0" w:oddVBand="0" w:evenVBand="0" w:oddHBand="0" w:evenHBand="0" w:firstRowFirstColumn="0" w:firstRowLastColumn="0" w:lastRowFirstColumn="0" w:lastRowLastColumn="0"/>
            <w:tcW w:w="963" w:type="pct"/>
          </w:tcPr>
          <w:p w14:paraId="1E0EFF5D" w14:textId="7E90095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40674EBA" w14:textId="255555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285" w:type="pct"/>
          </w:tcPr>
          <w:p w14:paraId="56441B66" w14:textId="3D4C70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0DDBEC21" w14:textId="7F4B45A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D24F31" w14:textId="2B36D9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2620CE8" w14:textId="723BAAB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8FE59D2" w14:textId="525142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8B11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E3EBD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D9CC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F414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7F7263F" w14:textId="3C6731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82F23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D92EBB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AC9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6FAC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CB6B733" w14:textId="5928961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922FF03" w14:textId="491BA98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0E9DE8E4" w14:textId="368645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5AFC1B4A" w14:textId="0B7F1B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14AFC306" w14:textId="20E8F7D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2E353" w14:textId="761090A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FC68A2B" w14:textId="748A72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5D96831" w14:textId="5695E6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7EDD5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FD4B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21CA2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EEC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93847F9" w14:textId="77BD18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2DCF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B7118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1B3C0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3A82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26C1A2D" w14:textId="5E25F2C5" w:rsidTr="00891F1C">
        <w:tc>
          <w:tcPr>
            <w:cnfStyle w:val="001000000000" w:firstRow="0" w:lastRow="0" w:firstColumn="1" w:lastColumn="0" w:oddVBand="0" w:evenVBand="0" w:oddHBand="0" w:evenHBand="0" w:firstRowFirstColumn="0" w:firstRowLastColumn="0" w:lastRowFirstColumn="0" w:lastRowLastColumn="0"/>
            <w:tcW w:w="963" w:type="pct"/>
          </w:tcPr>
          <w:p w14:paraId="789EEEE0" w14:textId="6B54156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043EEEEE" w14:textId="204B2A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7D60D522" w14:textId="12F696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14" w:type="pct"/>
          </w:tcPr>
          <w:p w14:paraId="06DD6DCB" w14:textId="190469E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150775B" w14:textId="7E49CBA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E73D217" w14:textId="7017D5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C9C2B5" w14:textId="0EAF845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3FA24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E412F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8900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3D87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5C6F8D8" w14:textId="6ADC79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D453F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4A895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2E96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DF684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67FA7F0" w14:textId="45B0372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834F821" w14:textId="3D849F3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31FE447" w14:textId="66B720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85" w:type="pct"/>
          </w:tcPr>
          <w:p w14:paraId="69854CE9" w14:textId="58A3FD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39E46DAC" w14:textId="263A63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470CD1" w14:textId="5D5779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5B4C1CE6" w14:textId="7FE0C8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B502FF6" w14:textId="3C4FC52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4CA6F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DAF21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E0A4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A91A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2AD08E0" w14:textId="7E7312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3A57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0382F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D362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4162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496FE5E" w14:textId="2B71BDEA" w:rsidTr="00891F1C">
        <w:tc>
          <w:tcPr>
            <w:cnfStyle w:val="001000000000" w:firstRow="0" w:lastRow="0" w:firstColumn="1" w:lastColumn="0" w:oddVBand="0" w:evenVBand="0" w:oddHBand="0" w:evenHBand="0" w:firstRowFirstColumn="0" w:firstRowLastColumn="0" w:lastRowFirstColumn="0" w:lastRowLastColumn="0"/>
            <w:tcW w:w="963" w:type="pct"/>
          </w:tcPr>
          <w:p w14:paraId="5A5A7608" w14:textId="03BF3C3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6</w:t>
            </w:r>
          </w:p>
        </w:tc>
        <w:tc>
          <w:tcPr>
            <w:tcW w:w="271" w:type="pct"/>
          </w:tcPr>
          <w:p w14:paraId="5B6EF48F" w14:textId="4D8A14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4AA9021E" w14:textId="1519145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50C30F84" w14:textId="3C0506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5E37F1" w14:textId="6D69B8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4BD7D7E" w14:textId="0BE0C0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3713E4" w14:textId="11FD7D5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30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095C89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66D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1D1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D3C7921" w14:textId="356CB67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FFD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CE261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6AB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8F84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1449AE6" w14:textId="2DD7982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71D5B96" w14:textId="71CCA4D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2C4F5219" w14:textId="27D213C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0D634B" w14:textId="414E56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EA728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543EC8" w14:textId="484FE9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0A465F" w14:textId="3CB0881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D385B4" w14:textId="3484284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BC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FC83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090D3F" w14:textId="4615B0E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AD2E39F" w14:textId="4AB2BD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45FE21E" w14:textId="28F85B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7259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6E599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58127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F4A1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A7E322" w14:textId="3DEF1D12" w:rsidTr="00891F1C">
        <w:tc>
          <w:tcPr>
            <w:cnfStyle w:val="001000000000" w:firstRow="0" w:lastRow="0" w:firstColumn="1" w:lastColumn="0" w:oddVBand="0" w:evenVBand="0" w:oddHBand="0" w:evenHBand="0" w:firstRowFirstColumn="0" w:firstRowLastColumn="0" w:lastRowFirstColumn="0" w:lastRowLastColumn="0"/>
            <w:tcW w:w="963" w:type="pct"/>
          </w:tcPr>
          <w:p w14:paraId="1FA92BB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37FF2E4D" w14:textId="312B55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A00E7F" w14:textId="42F34F20" w:rsidR="00891F1C" w:rsidRPr="009A3A34" w:rsidRDefault="00891F1C" w:rsidP="00891F1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E5905C3" w14:textId="7A3975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040E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5EF4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83EEBB1" w14:textId="1E3A79C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20E4EE0C" w14:textId="0F5EF2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098D08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362F2A97" w14:textId="4A8F94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4B2CCD21" w14:textId="0132A9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029A0392" w14:textId="67733E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87A0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316C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F47D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3B03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26B7C48" w14:textId="080F5A2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C18EA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F8A8D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7202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DB8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6B128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DDF4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E5454A" w14:textId="09DA96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A028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31858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C705E8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7F085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3DCAE09" w14:textId="10C646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0D8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596BA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6C582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0328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6F2F45E" w14:textId="243A1F0D" w:rsidTr="00891F1C">
        <w:tc>
          <w:tcPr>
            <w:cnfStyle w:val="001000000000" w:firstRow="0" w:lastRow="0" w:firstColumn="1" w:lastColumn="0" w:oddVBand="0" w:evenVBand="0" w:oddHBand="0" w:evenHBand="0" w:firstRowFirstColumn="0" w:firstRowLastColumn="0" w:lastRowFirstColumn="0" w:lastRowLastColumn="0"/>
            <w:tcW w:w="963" w:type="pct"/>
          </w:tcPr>
          <w:p w14:paraId="108B928D" w14:textId="6852465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5581EE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9970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6CC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BE68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3B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0A3F6F2" w14:textId="5B03F32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4551B7" w14:textId="6D9FDE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75CD5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2561B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5EBD7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F7127D2" w14:textId="21708D5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63118C7D" w14:textId="2DB45B2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33477226" w14:textId="297DD3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FB86863" w14:textId="50BA06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64C5ED8B" w14:textId="0B9591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E2DFB7" w14:textId="1836D3B3"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195AED0" w14:textId="3043FD2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266034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C29C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F5F02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8C7D3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F290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50A1959" w14:textId="5B673F4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B52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924A3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0FC0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2BE11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D92A085" w14:textId="73B2F0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D24FA5E" w14:textId="21F140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5EA598C6" w14:textId="59FBC9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0C0D9CF" w14:textId="03FF09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0A644A94" w14:textId="6A167D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288946C" w14:textId="448DCD5B" w:rsidTr="00891F1C">
        <w:tc>
          <w:tcPr>
            <w:cnfStyle w:val="001000000000" w:firstRow="0" w:lastRow="0" w:firstColumn="1" w:lastColumn="0" w:oddVBand="0" w:evenVBand="0" w:oddHBand="0" w:evenHBand="0" w:firstRowFirstColumn="0" w:firstRowLastColumn="0" w:lastRowFirstColumn="0" w:lastRowLastColumn="0"/>
            <w:tcW w:w="963" w:type="pct"/>
          </w:tcPr>
          <w:p w14:paraId="47AD25A7" w14:textId="655C090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88A5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45C44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28899A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14BC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94C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D7CB501" w14:textId="4EA35F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38A67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C5687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75585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CD4B1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EA1F7BC" w14:textId="40B863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56A9C93A" w14:textId="414DB1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41" w:type="pct"/>
          </w:tcPr>
          <w:p w14:paraId="4A999F7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875A08" w14:textId="7BE1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6" w:type="pct"/>
          </w:tcPr>
          <w:p w14:paraId="0F0C01BD" w14:textId="19272FF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9351A95" w14:textId="5AAB75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CB29913" w14:textId="198526C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7AA73D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E89E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31C2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D97F0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07F8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91F4260" w14:textId="226CFB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4244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7FB7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04F7BD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F4958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087C7D8" w14:textId="069DD0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40A96B8" w14:textId="0F2FFB9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2544BDE1" w14:textId="3E017B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9D9649" w14:textId="0F679CA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ED2C72E" w14:textId="14F173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132A46B" w14:textId="77303920" w:rsidTr="00891F1C">
        <w:tc>
          <w:tcPr>
            <w:cnfStyle w:val="001000000000" w:firstRow="0" w:lastRow="0" w:firstColumn="1" w:lastColumn="0" w:oddVBand="0" w:evenVBand="0" w:oddHBand="0" w:evenHBand="0" w:firstRowFirstColumn="0" w:firstRowLastColumn="0" w:lastRowFirstColumn="0" w:lastRowLastColumn="0"/>
            <w:tcW w:w="963" w:type="pct"/>
          </w:tcPr>
          <w:p w14:paraId="6549A8A8" w14:textId="05141E1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5D82F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AD39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D9372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11303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416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CAE46F9" w14:textId="2ED9DE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E57E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3C396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2FC3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BAEE6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8722FD5" w14:textId="6BD0FE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FA1BFF0" w14:textId="30AA16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41" w:type="pct"/>
          </w:tcPr>
          <w:p w14:paraId="2B4D57EB" w14:textId="0822E6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C8D0A99" w14:textId="0DEAF3F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6" w:type="pct"/>
          </w:tcPr>
          <w:p w14:paraId="100C85ED" w14:textId="099E1B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B5B503C" w14:textId="4B7A8DF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EDA72BE" w14:textId="004B3F6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3D709CA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633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E6522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5507C77" w14:textId="43484E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995B89" w14:textId="454356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8E5DCBB" w14:textId="23BDF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51A97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8DEB7D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8F2C9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FBF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33F4769" w14:textId="0225277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DA36999" w14:textId="56E71F8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1170659" w14:textId="6E100F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34759A3" w14:textId="4B182C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7A537C3" w14:textId="771F6D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0A5BBE" w14:textId="5859176B" w:rsidTr="00891F1C">
        <w:tc>
          <w:tcPr>
            <w:cnfStyle w:val="001000000000" w:firstRow="0" w:lastRow="0" w:firstColumn="1" w:lastColumn="0" w:oddVBand="0" w:evenVBand="0" w:oddHBand="0" w:evenHBand="0" w:firstRowFirstColumn="0" w:firstRowLastColumn="0" w:lastRowFirstColumn="0" w:lastRowLastColumn="0"/>
            <w:tcW w:w="963" w:type="pct"/>
          </w:tcPr>
          <w:p w14:paraId="534BB6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1AABA5D3" w14:textId="6C053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285" w:type="pct"/>
          </w:tcPr>
          <w:p w14:paraId="4605521D" w14:textId="6C66E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552C00CB" w14:textId="4AC6DF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8AE31E" w14:textId="3173CD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0928A3B" w14:textId="661AE9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42758EB" w14:textId="1B596C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448AFBCC" w14:textId="797514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14" w:type="pct"/>
          </w:tcPr>
          <w:p w14:paraId="22EAA57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36A3C38" w14:textId="0A08701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91B66F8" w14:textId="00C149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ED99BD9" w14:textId="0BF88BE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1D3C855D" w14:textId="224DD0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35D4F6BC" w14:textId="1E54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E59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E44D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05AB60E" w14:textId="0D6D864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66E72E0" w14:textId="77777777" w:rsidR="00891F1C" w:rsidRPr="009A3A34" w:rsidRDefault="00891F1C" w:rsidP="00891F1C">
            <w:pPr>
              <w:rPr>
                <w:rFonts w:ascii="Book Antiqua" w:hAnsi="Book Antiqua" w:cs="Times New Roman"/>
                <w:i/>
                <w:iCs/>
                <w:color w:val="auto"/>
                <w:sz w:val="24"/>
                <w:szCs w:val="24"/>
              </w:rPr>
            </w:pPr>
          </w:p>
        </w:tc>
        <w:tc>
          <w:tcPr>
            <w:tcW w:w="271" w:type="pct"/>
          </w:tcPr>
          <w:p w14:paraId="2639AF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1271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49BEAF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516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4B3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C9117E3" w14:textId="20CDE8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4E2E8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35B49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EC4C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E0C1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02490DD" w14:textId="0B4A1A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D62C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486543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F7453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52A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92FBD2"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4A049647" w14:textId="75F77DE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71" w:type="pct"/>
          </w:tcPr>
          <w:p w14:paraId="2D05F890" w14:textId="1CF140C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D6CD3" w14:textId="6E4FF54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8E4C3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2EDD73" w14:textId="0C827C5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FF26DD4" w14:textId="04E8E8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26C2AD2" w14:textId="763405B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B374BD" w14:textId="44CC7D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1921DD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8FFE96" w14:textId="73ECC6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826BF9C" w14:textId="5D8DD16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1919053" w14:textId="24A83E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5A9305" w14:textId="655F8C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5C72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3958378" w14:textId="1D9ADFD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E18AB4" w14:textId="5989A4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D4F187"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6166FCD" w14:textId="77777777" w:rsidR="00891F1C" w:rsidRPr="009A3A34" w:rsidRDefault="00891F1C" w:rsidP="00891F1C">
            <w:pPr>
              <w:rPr>
                <w:rFonts w:ascii="Book Antiqua" w:hAnsi="Book Antiqua" w:cs="Times New Roman"/>
                <w:color w:val="auto"/>
                <w:sz w:val="24"/>
                <w:szCs w:val="24"/>
              </w:rPr>
            </w:pPr>
          </w:p>
        </w:tc>
        <w:tc>
          <w:tcPr>
            <w:tcW w:w="271" w:type="pct"/>
          </w:tcPr>
          <w:p w14:paraId="15CBD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999D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3159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F47C7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CDE4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D269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2249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D77AA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7B1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C91A3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900537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8E52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B10E4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1C0E5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5F37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5CEB67"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19C488A7" w14:textId="2109DED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71" w:type="pct"/>
          </w:tcPr>
          <w:p w14:paraId="23BB3B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82B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5D0E5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0F03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F543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3E56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90A1F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9A236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463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6C6C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90CD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3B006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08C6B8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0605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1338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EB6D50" w14:textId="43E23AB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559128C"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529568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E978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0CBF8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66B83D6" w14:textId="1EF7386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A4D60B" w14:textId="061642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C02C6FE" w14:textId="05C188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98F0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35677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6605C9B" w14:textId="7E3DC7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D739F" w14:textId="71B3151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3E50ED" w14:textId="5C7D3D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B39E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1D12E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50E6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242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0C41AB6" w14:textId="60F8F27B" w:rsidTr="00891F1C">
        <w:tc>
          <w:tcPr>
            <w:cnfStyle w:val="001000000000" w:firstRow="0" w:lastRow="0" w:firstColumn="1" w:lastColumn="0" w:oddVBand="0" w:evenVBand="0" w:oddHBand="0" w:evenHBand="0" w:firstRowFirstColumn="0" w:firstRowLastColumn="0" w:lastRowFirstColumn="0" w:lastRowLastColumn="0"/>
            <w:tcW w:w="963" w:type="pct"/>
          </w:tcPr>
          <w:p w14:paraId="72CD6842" w14:textId="24DFC12C"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71" w:type="pct"/>
          </w:tcPr>
          <w:p w14:paraId="4D25A6C9" w14:textId="7BC978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87C3BC5" w14:textId="529EDD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10DCA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9A3544" w14:textId="2D5E4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4EAD07B" w14:textId="162CB04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92763CA" w14:textId="0AB460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72C1F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D029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92F5DC" w14:textId="145C05A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82CB6D" w14:textId="295202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6DC7087" w14:textId="7269738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1D59C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AEFE8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1390282" w14:textId="36B4280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7B543D" w14:textId="386FE0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4F1B437" w14:textId="1B5B962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4157BC" w14:textId="09D601EF" w:rsidR="00891F1C" w:rsidRPr="009A3A34" w:rsidRDefault="00891F1C" w:rsidP="00891F1C">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 xml:space="preserve">  Five or More O’levels</w:t>
            </w:r>
          </w:p>
        </w:tc>
        <w:tc>
          <w:tcPr>
            <w:tcW w:w="271" w:type="pct"/>
          </w:tcPr>
          <w:p w14:paraId="2BCFBA2A" w14:textId="702FB4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285" w:type="pct"/>
          </w:tcPr>
          <w:p w14:paraId="5B25ADCE" w14:textId="2D7628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F899BCA" w14:textId="28F373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82EEE" w14:textId="4B737F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43FB68C1" w14:textId="28F672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D2A7A0F" w14:textId="7F4CE5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1997DF3" w14:textId="08842E1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881875A" w14:textId="4B5D52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BCDB2E" w14:textId="4A340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1A166FC6" w14:textId="4A129F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C326AC1" w14:textId="7EC301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6</w:t>
            </w:r>
          </w:p>
        </w:tc>
        <w:tc>
          <w:tcPr>
            <w:tcW w:w="285" w:type="pct"/>
          </w:tcPr>
          <w:p w14:paraId="25362689" w14:textId="72920F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297126FE" w14:textId="70D61E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88AFBE" w14:textId="37118B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239C48E3" w14:textId="372436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CFC0CB" w14:textId="3DA4E376" w:rsidTr="00891F1C">
        <w:tc>
          <w:tcPr>
            <w:cnfStyle w:val="001000000000" w:firstRow="0" w:lastRow="0" w:firstColumn="1" w:lastColumn="0" w:oddVBand="0" w:evenVBand="0" w:oddHBand="0" w:evenHBand="0" w:firstRowFirstColumn="0" w:firstRowLastColumn="0" w:lastRowFirstColumn="0" w:lastRowLastColumn="0"/>
            <w:tcW w:w="963" w:type="pct"/>
          </w:tcPr>
          <w:p w14:paraId="779B88EE"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24E1027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28F1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C33D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204C5E" w14:textId="79069C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357F3" w14:textId="2187FD2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5282703" w14:textId="1EEE8F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6D89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55377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1704C8" w14:textId="62B6C8F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B816A1" w14:textId="39112B4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E1C64" w14:textId="69CAAF6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0404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71EB9E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F002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B70C2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289246" w14:textId="7E59BEF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D2403B6"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71" w:type="pct"/>
          </w:tcPr>
          <w:p w14:paraId="79AF4065" w14:textId="717280E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465661" w14:textId="4E2388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C6CB27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E6E94C3" w14:textId="118DEAB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598C6A4" w14:textId="0C7270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1072FF0" w14:textId="1E21E6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C6C03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2C8B0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562281" w14:textId="478B9E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4F6F86" w14:textId="523E1E5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8161522" w14:textId="7448DC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235A3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EBB15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C54BCB" w14:textId="034624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3FF9CD6" w14:textId="34F2AA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CD0D86C" w14:textId="1030A3DF" w:rsidTr="00891F1C">
        <w:tc>
          <w:tcPr>
            <w:cnfStyle w:val="001000000000" w:firstRow="0" w:lastRow="0" w:firstColumn="1" w:lastColumn="0" w:oddVBand="0" w:evenVBand="0" w:oddHBand="0" w:evenHBand="0" w:firstRowFirstColumn="0" w:firstRowLastColumn="0" w:lastRowFirstColumn="0" w:lastRowLastColumn="0"/>
            <w:tcW w:w="963" w:type="pct"/>
          </w:tcPr>
          <w:p w14:paraId="61807E5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271" w:type="pct"/>
          </w:tcPr>
          <w:p w14:paraId="197BB390" w14:textId="0AD906F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39A45AA1" w14:textId="01C932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135989E" w14:textId="6BEE504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D14B8D0" w14:textId="1D57BD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285" w:type="pct"/>
          </w:tcPr>
          <w:p w14:paraId="7AAF5B76" w14:textId="4A1C68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02CE634" w14:textId="21093E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1</w:t>
            </w:r>
          </w:p>
        </w:tc>
        <w:tc>
          <w:tcPr>
            <w:tcW w:w="285" w:type="pct"/>
          </w:tcPr>
          <w:p w14:paraId="458815A8" w14:textId="4D612A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0B3B3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C2AC65" w14:textId="341F05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03BD0B08" w14:textId="251BA4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904F31F" w14:textId="447626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2DEFC295" w14:textId="08543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62088B3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F8E951D" w14:textId="5C8A6B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350B6B98" w14:textId="4549A3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929613" w14:textId="122B67E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BB093"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71" w:type="pct"/>
          </w:tcPr>
          <w:p w14:paraId="2281F5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BA0A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2E83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EDF0F3" w14:textId="6FA0DD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E7AE80" w14:textId="2E4030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D6F6E3E" w14:textId="3454A9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E541E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41EEF4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C833BE" w14:textId="1ED5D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2BE304" w14:textId="5D40ED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1CD2F0A" w14:textId="065CE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923C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22C2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F94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EFAC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F0110A5" w14:textId="5926FADB" w:rsidTr="00891F1C">
        <w:tc>
          <w:tcPr>
            <w:cnfStyle w:val="001000000000" w:firstRow="0" w:lastRow="0" w:firstColumn="1" w:lastColumn="0" w:oddVBand="0" w:evenVBand="0" w:oddHBand="0" w:evenHBand="0" w:firstRowFirstColumn="0" w:firstRowLastColumn="0" w:lastRowFirstColumn="0" w:lastRowLastColumn="0"/>
            <w:tcW w:w="963" w:type="pct"/>
          </w:tcPr>
          <w:p w14:paraId="2294381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271" w:type="pct"/>
          </w:tcPr>
          <w:p w14:paraId="2B387C69" w14:textId="45333BA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1098882" w14:textId="39E4136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5C6BE3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B4A439" w14:textId="3EDF42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F7B311" w14:textId="15FEF42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47B24E8" w14:textId="091E21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43C09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3FE7F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944D8D3" w14:textId="308C600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6253E71" w14:textId="144C8C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3B31F1D" w14:textId="4CB0C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BD65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1E591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F78507" w14:textId="3500F6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772929A" w14:textId="00EA34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BEF3A83" w14:textId="116EFF21"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E87B1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71" w:type="pct"/>
          </w:tcPr>
          <w:p w14:paraId="5FC6D01C" w14:textId="12D29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692AA932" w14:textId="66E484C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4A9DA01" w14:textId="46F1EC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6D407A7" w14:textId="70E9BC9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2468CD3C" w14:textId="51F48B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31D0EFD" w14:textId="309D7A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2CD4C359" w14:textId="1DBCBD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7956F3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1B4BBF5" w14:textId="57C3D29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238F1FB1" w14:textId="0E72FDC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7B89751" w14:textId="4DD9473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1F91CFE0" w14:textId="3BB3F0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E088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166EA2B" w14:textId="33E8CA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6A3E5F04" w14:textId="04B618B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F922B4" w14:textId="75D007F9" w:rsidTr="00891F1C">
        <w:tc>
          <w:tcPr>
            <w:cnfStyle w:val="001000000000" w:firstRow="0" w:lastRow="0" w:firstColumn="1" w:lastColumn="0" w:oddVBand="0" w:evenVBand="0" w:oddHBand="0" w:evenHBand="0" w:firstRowFirstColumn="0" w:firstRowLastColumn="0" w:lastRowFirstColumn="0" w:lastRowLastColumn="0"/>
            <w:tcW w:w="963" w:type="pct"/>
          </w:tcPr>
          <w:p w14:paraId="63A47E3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388B00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ADD6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3085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448DD19" w14:textId="3D892D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7AF092" w14:textId="3C5901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1C83F99" w14:textId="63964FA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3C9D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FD8A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DF757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91F1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DA69A0B" w14:textId="44BFA1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704D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E5F8E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8D7C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ECE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8DCE9F" w14:textId="40D0EB1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B552D8" w14:textId="6F0F889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1.1</w:t>
            </w:r>
          </w:p>
        </w:tc>
        <w:tc>
          <w:tcPr>
            <w:tcW w:w="271" w:type="pct"/>
          </w:tcPr>
          <w:p w14:paraId="79380141" w14:textId="23B2558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285" w:type="pct"/>
          </w:tcPr>
          <w:p w14:paraId="7495242E" w14:textId="6B189B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899E56F" w14:textId="2A1BA1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BB3A2C" w14:textId="2D92D2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26951426" w14:textId="74AF3F1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63039C61" w14:textId="3F6BD3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9312E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148DD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50EB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B2C5A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3603FFF" w14:textId="27E5A3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E8421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DFF91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8C76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9D85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4C2395" w14:textId="6AE7EDCA" w:rsidTr="00891F1C">
        <w:tc>
          <w:tcPr>
            <w:cnfStyle w:val="001000000000" w:firstRow="0" w:lastRow="0" w:firstColumn="1" w:lastColumn="0" w:oddVBand="0" w:evenVBand="0" w:oddHBand="0" w:evenHBand="0" w:firstRowFirstColumn="0" w:firstRowLastColumn="0" w:lastRowFirstColumn="0" w:lastRowLastColumn="0"/>
            <w:tcW w:w="963" w:type="pct"/>
          </w:tcPr>
          <w:p w14:paraId="2B3C72F8" w14:textId="460C895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49135954" w14:textId="60ECAC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285" w:type="pct"/>
          </w:tcPr>
          <w:p w14:paraId="0656BF11" w14:textId="046FBAC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48EC9098" w14:textId="2058D2E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0EC31CE" w14:textId="021476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754EA1F" w14:textId="660E28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3673F182" w14:textId="4032C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04DD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AAC5F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B8E9A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DD1B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1EB8A1B" w14:textId="78546C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1E31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550B56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6E0D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A5A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19B248" w14:textId="6298D8C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FDEBF0" w14:textId="478C5D0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35123BE" w14:textId="074FBD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7AD4E36C" w14:textId="6E7E5C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542597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86F51CD" w14:textId="4823592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4DB4FC8" w14:textId="0F1F591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12A428F" w14:textId="0FA69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483C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7501C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45D66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4F814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6A9FCD" w14:textId="128632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156F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CF1E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7FBB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076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B346FE5" w14:textId="1E844A31" w:rsidTr="00891F1C">
        <w:tc>
          <w:tcPr>
            <w:cnfStyle w:val="001000000000" w:firstRow="0" w:lastRow="0" w:firstColumn="1" w:lastColumn="0" w:oddVBand="0" w:evenVBand="0" w:oddHBand="0" w:evenHBand="0" w:firstRowFirstColumn="0" w:firstRowLastColumn="0" w:lastRowFirstColumn="0" w:lastRowLastColumn="0"/>
            <w:tcW w:w="963" w:type="pct"/>
          </w:tcPr>
          <w:p w14:paraId="1CD94AA0" w14:textId="3E0DD44C"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5710A721" w14:textId="5E77D6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34E87003" w14:textId="1CF625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14" w:type="pct"/>
          </w:tcPr>
          <w:p w14:paraId="541DE075" w14:textId="2A0CB1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312133" w14:textId="40A9F5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87C1A15" w14:textId="533E7B3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1938B948" w14:textId="6C9057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28A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3400F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1450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A8A05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B93DEC8" w14:textId="221E6F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D694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D1AE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EA30B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1EF9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B6C780" w14:textId="435059A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5B55EB7" w14:textId="26FAA33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69FF40A2" w14:textId="4EE5DE4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85" w:type="pct"/>
          </w:tcPr>
          <w:p w14:paraId="005F82DD" w14:textId="1CAA316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2BFC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CE8FAA" w14:textId="1F09C80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33EE2BA" w14:textId="554B35E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195C2FE" w14:textId="4C0191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6651F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563DD8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1DC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AF74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35771B" w14:textId="541C532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2707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5481E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353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8BDD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21DC0AF" w14:textId="1CAAC6A2" w:rsidTr="00891F1C">
        <w:tc>
          <w:tcPr>
            <w:cnfStyle w:val="001000000000" w:firstRow="0" w:lastRow="0" w:firstColumn="1" w:lastColumn="0" w:oddVBand="0" w:evenVBand="0" w:oddHBand="0" w:evenHBand="0" w:firstRowFirstColumn="0" w:firstRowLastColumn="0" w:lastRowFirstColumn="0" w:lastRowLastColumn="0"/>
            <w:tcW w:w="963" w:type="pct"/>
          </w:tcPr>
          <w:p w14:paraId="411031FF" w14:textId="49B8E633"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255ADBD4" w14:textId="7153B5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29B025D7" w14:textId="1D0C680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65A86A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72C7AE7" w14:textId="415F50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1375407" w14:textId="008D30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8F9FA87" w14:textId="4E8CF8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0CB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742D70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2987B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DB49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A3F45C3" w14:textId="2F14870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422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4801E7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1D16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309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70D7BD" w14:textId="49D2B78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A7599F1" w14:textId="7D0FA33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C9F9E61" w14:textId="66A7A5D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328BA1F7" w14:textId="53E46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31D15972" w14:textId="7D603D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C01C932" w14:textId="439B94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3FB5A3E" w14:textId="428B6BE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6146A7" w14:textId="129F4A8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03F2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E35D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3D7EA5" w14:textId="0D77D7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54F200" w14:textId="0BD88BC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F835F6E" w14:textId="74551D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F0FA7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C4A8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9E8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D826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32B76B4" w14:textId="065A9E0E" w:rsidTr="00891F1C">
        <w:tc>
          <w:tcPr>
            <w:cnfStyle w:val="001000000000" w:firstRow="0" w:lastRow="0" w:firstColumn="1" w:lastColumn="0" w:oddVBand="0" w:evenVBand="0" w:oddHBand="0" w:evenHBand="0" w:firstRowFirstColumn="0" w:firstRowLastColumn="0" w:lastRowFirstColumn="0" w:lastRowLastColumn="0"/>
            <w:tcW w:w="963" w:type="pct"/>
          </w:tcPr>
          <w:p w14:paraId="386CD970" w14:textId="0363DC9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42DE7CB2" w14:textId="702BD1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C629ECA" w14:textId="5C149E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729B5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FF8C249" w14:textId="79B820A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7BB958" w14:textId="27CAE5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DBDA761" w14:textId="5CC1A2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CB01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9F69D5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7F15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7919A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4FDCF7E" w14:textId="55D4A2D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80DEE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934E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1622F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6E42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04B898" w14:textId="6A0933C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B114AA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16985BD" w14:textId="07C8A2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3C8FC8" w14:textId="4E75840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664C99E" w14:textId="2AA23E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953D9F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BE8567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39783B3" w14:textId="24820A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66A42093" w14:textId="2BA953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41828A3C" w14:textId="1FB657F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F8469A" w14:textId="6C7F0F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118814C1" w14:textId="618D97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47FDE9AD" w14:textId="15DB1A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FA6F6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C91CA2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9E8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4BC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EE3693" w14:textId="7C81049D" w:rsidTr="00891F1C">
        <w:tc>
          <w:tcPr>
            <w:cnfStyle w:val="001000000000" w:firstRow="0" w:lastRow="0" w:firstColumn="1" w:lastColumn="0" w:oddVBand="0" w:evenVBand="0" w:oddHBand="0" w:evenHBand="0" w:firstRowFirstColumn="0" w:firstRowLastColumn="0" w:lastRowFirstColumn="0" w:lastRowLastColumn="0"/>
            <w:tcW w:w="963" w:type="pct"/>
          </w:tcPr>
          <w:p w14:paraId="602A802D"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98419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DFF84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A4414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AA20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D211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C61900" w14:textId="0B4B0A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B9E00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7D359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2937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FC24F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18E855" w14:textId="2C90F2E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95D5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F323A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55C745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C9AE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64E5282" w14:textId="5E7D3DB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1B06CAA" w14:textId="1DB328D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68455F4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64A5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8348C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2943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F00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2FFF719" w14:textId="0DE7DBF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0B7750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911DD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64B6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1148EE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D6460B7" w14:textId="6C631B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8</w:t>
            </w:r>
          </w:p>
        </w:tc>
        <w:tc>
          <w:tcPr>
            <w:tcW w:w="285" w:type="pct"/>
          </w:tcPr>
          <w:p w14:paraId="4EDF22B9" w14:textId="44BE11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143EFAB" w14:textId="126C4F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6C702B4" w14:textId="58DEECF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5B64DB6" w14:textId="7B35EF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396376CA" w14:textId="3DCFEE9F" w:rsidTr="00891F1C">
        <w:tc>
          <w:tcPr>
            <w:cnfStyle w:val="001000000000" w:firstRow="0" w:lastRow="0" w:firstColumn="1" w:lastColumn="0" w:oddVBand="0" w:evenVBand="0" w:oddHBand="0" w:evenHBand="0" w:firstRowFirstColumn="0" w:firstRowLastColumn="0" w:lastRowFirstColumn="0" w:lastRowLastColumn="0"/>
            <w:tcW w:w="963" w:type="pct"/>
          </w:tcPr>
          <w:p w14:paraId="05C00179" w14:textId="147A61F1"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320533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A61B6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B765E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AF446C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1219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72133D2" w14:textId="75F22F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CDF7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BA463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26AA2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FC0DC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C992854" w14:textId="7CBB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6</w:t>
            </w:r>
          </w:p>
        </w:tc>
        <w:tc>
          <w:tcPr>
            <w:tcW w:w="285" w:type="pct"/>
          </w:tcPr>
          <w:p w14:paraId="6AACD3B6" w14:textId="6911AE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342EBFA" w14:textId="78E3BF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1180564" w14:textId="5F2E03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6D0229BE" w14:textId="034D2C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966F9D1" w14:textId="070852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D0FA3A" w14:textId="0754F64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671C618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7604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F962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F9FDD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942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ED780B9" w14:textId="3C6FDA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7210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EFB48E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A83ED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311FDD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28F494" w14:textId="64E01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3</w:t>
            </w:r>
          </w:p>
        </w:tc>
        <w:tc>
          <w:tcPr>
            <w:tcW w:w="285" w:type="pct"/>
          </w:tcPr>
          <w:p w14:paraId="033B94D5" w14:textId="363D78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41" w:type="pct"/>
          </w:tcPr>
          <w:p w14:paraId="1FC9524C" w14:textId="2FDE13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0FA2D7" w14:textId="42AB20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653F1DD2" w14:textId="3A0719F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80C763" w14:textId="4167EE3C" w:rsidTr="00891F1C">
        <w:tc>
          <w:tcPr>
            <w:cnfStyle w:val="001000000000" w:firstRow="0" w:lastRow="0" w:firstColumn="1" w:lastColumn="0" w:oddVBand="0" w:evenVBand="0" w:oddHBand="0" w:evenHBand="0" w:firstRowFirstColumn="0" w:firstRowLastColumn="0" w:lastRowFirstColumn="0" w:lastRowLastColumn="0"/>
            <w:tcW w:w="963" w:type="pct"/>
          </w:tcPr>
          <w:p w14:paraId="4E8A86FD" w14:textId="7E5EF67D"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33697D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FB30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F7BB9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7FDFA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7A439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88F03C7" w14:textId="0BDC03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190D2B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BF0A6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99707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97BAEC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A24C5B2" w14:textId="644440E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FC12F55" w14:textId="63C0238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514198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97777BF" w14:textId="3D7BDD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B2B51AF" w14:textId="53F0C0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59098EE" w14:textId="57E970E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36E1999" w14:textId="0A2FE71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41D8ED5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168F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E92D4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8D24C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14741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200B789" w14:textId="778060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DD8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CAE65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B3539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E34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85F1B4" w14:textId="08EDAB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2963EE2" w14:textId="7C96A0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8F76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F7A46A" w14:textId="5625FA1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6" w:type="pct"/>
          </w:tcPr>
          <w:p w14:paraId="319D2EF4" w14:textId="09F94F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0BA9451C" w14:textId="761F02BB" w:rsidTr="00891F1C">
        <w:tc>
          <w:tcPr>
            <w:cnfStyle w:val="001000000000" w:firstRow="0" w:lastRow="0" w:firstColumn="1" w:lastColumn="0" w:oddVBand="0" w:evenVBand="0" w:oddHBand="0" w:evenHBand="0" w:firstRowFirstColumn="0" w:firstRowLastColumn="0" w:lastRowFirstColumn="0" w:lastRowLastColumn="0"/>
            <w:tcW w:w="963" w:type="pct"/>
          </w:tcPr>
          <w:p w14:paraId="6747AA64" w14:textId="610D181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4360A6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E2627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0E83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5F65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732278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69EF373" w14:textId="12B57A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EE3D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BB00B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8E8E3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AD47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118424D" w14:textId="4409C5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B47689" w14:textId="69C7B3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8345B8E" w14:textId="4F256A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46B461" w14:textId="10A190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B8B3B3" w14:textId="36D0FEE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D8BC6A2" w14:textId="2ED2A5E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6E5FC6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601080D0" w14:textId="7087AE5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285" w:type="pct"/>
          </w:tcPr>
          <w:p w14:paraId="742A8865" w14:textId="4DBAB27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1EBF8CEB" w14:textId="42900E7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76CFC65" w14:textId="73A49F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82450" w14:textId="34A9DD8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58DE186" w14:textId="3A227C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1F119677" w14:textId="0F0D89A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14" w:type="pct"/>
          </w:tcPr>
          <w:p w14:paraId="00C623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EF4F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6C793B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C462E06" w14:textId="6AAC806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3B607439" w14:textId="49FE4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7E577E0D" w14:textId="3B35BB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BF1B1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3475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C3250C9"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72045339" w14:textId="77777777" w:rsidR="00891F1C" w:rsidRPr="009A3A34" w:rsidRDefault="00891F1C" w:rsidP="00891F1C">
            <w:pPr>
              <w:rPr>
                <w:rFonts w:ascii="Book Antiqua" w:hAnsi="Book Antiqua" w:cs="Times New Roman"/>
                <w:color w:val="auto"/>
                <w:sz w:val="24"/>
                <w:szCs w:val="24"/>
              </w:rPr>
            </w:pPr>
          </w:p>
        </w:tc>
        <w:tc>
          <w:tcPr>
            <w:tcW w:w="271" w:type="pct"/>
          </w:tcPr>
          <w:p w14:paraId="2AF9A2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CF64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5144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C35C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BEF1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48BAB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305A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0B92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30C6B5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EB5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E0237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1B80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81A0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6B85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0065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436E858"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C7461DA" w14:textId="44EF876E"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71" w:type="pct"/>
          </w:tcPr>
          <w:p w14:paraId="67DA8E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933E2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C5226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C4E1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19DA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0DDDDE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9660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602CA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1403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DA4B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77D85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F4CD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9E294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70F3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4B6A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B86D45" w14:textId="5DCD5C32" w:rsidTr="00891F1C">
        <w:tc>
          <w:tcPr>
            <w:cnfStyle w:val="001000000000" w:firstRow="0" w:lastRow="0" w:firstColumn="1" w:lastColumn="0" w:oddVBand="0" w:evenVBand="0" w:oddHBand="0" w:evenHBand="0" w:firstRowFirstColumn="0" w:firstRowLastColumn="0" w:lastRowFirstColumn="0" w:lastRowLastColumn="0"/>
            <w:tcW w:w="963" w:type="pct"/>
          </w:tcPr>
          <w:p w14:paraId="5F552B99"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71" w:type="pct"/>
          </w:tcPr>
          <w:p w14:paraId="6176699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97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8A131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C2B5EE" w14:textId="2F6863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BA27A5" w14:textId="4B55A35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30AC43A" w14:textId="6C06D22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16B6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55F11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465D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10710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1E4F47" w14:textId="0362EC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D447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EB8E1B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F51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56C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C1144AB" w14:textId="5F031C8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44BB98" w14:textId="0782C76A"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271" w:type="pct"/>
          </w:tcPr>
          <w:p w14:paraId="7ADD93A7" w14:textId="40ED93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1765AEA" w14:textId="69009A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48A96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471BD6" w14:textId="0D0223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93C4F2" w14:textId="2625B1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3BE8D5E" w14:textId="6C8FC55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42297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53C82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463FD4" w14:textId="1557B7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8C494FA" w14:textId="612293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72FFDD" w14:textId="62CD4B0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CE91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2BA9C7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78F2D2" w14:textId="1C4A128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569D18B" w14:textId="60B67B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265681D" w14:textId="17986FF4" w:rsidTr="00891F1C">
        <w:tc>
          <w:tcPr>
            <w:cnfStyle w:val="001000000000" w:firstRow="0" w:lastRow="0" w:firstColumn="1" w:lastColumn="0" w:oddVBand="0" w:evenVBand="0" w:oddHBand="0" w:evenHBand="0" w:firstRowFirstColumn="0" w:firstRowLastColumn="0" w:lastRowFirstColumn="0" w:lastRowLastColumn="0"/>
            <w:tcW w:w="963" w:type="pct"/>
          </w:tcPr>
          <w:p w14:paraId="5D8419E1" w14:textId="2EBDD676"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ive or More O’levels</w:t>
            </w:r>
          </w:p>
        </w:tc>
        <w:tc>
          <w:tcPr>
            <w:tcW w:w="271" w:type="pct"/>
          </w:tcPr>
          <w:p w14:paraId="2FE1AAB3" w14:textId="3CADAA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285" w:type="pct"/>
          </w:tcPr>
          <w:p w14:paraId="7F5E6652" w14:textId="06BA1B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3885B10" w14:textId="2CB12F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77C7876" w14:textId="0F05DD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03218718" w14:textId="6F1C26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011A57A6" w14:textId="59F766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1</w:t>
            </w:r>
          </w:p>
        </w:tc>
        <w:tc>
          <w:tcPr>
            <w:tcW w:w="285" w:type="pct"/>
          </w:tcPr>
          <w:p w14:paraId="6AA11ED2" w14:textId="16A3C9B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14" w:type="pct"/>
          </w:tcPr>
          <w:p w14:paraId="42283BE0" w14:textId="0AF420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B7B94FA" w14:textId="0690B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675EBDC" w14:textId="78C82ED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C8DE0A9" w14:textId="289425A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0</w:t>
            </w:r>
          </w:p>
        </w:tc>
        <w:tc>
          <w:tcPr>
            <w:tcW w:w="285" w:type="pct"/>
          </w:tcPr>
          <w:p w14:paraId="09F07689" w14:textId="3809AA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9000FA7" w14:textId="0F0D28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128EFFD" w14:textId="53B438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4E0BAECB" w14:textId="43EE221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66818563" w14:textId="313D8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757F055"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13ABD7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594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AE244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C6A321" w14:textId="1F8855C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C3A1456" w14:textId="44E1A51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8B39BA1" w14:textId="384864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663A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5DBE6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44A1E8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B89CB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36D396" w14:textId="04E62F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5FF1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CF8D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FCDD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C0E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87E13" w14:textId="72639F42" w:rsidTr="00891F1C">
        <w:tc>
          <w:tcPr>
            <w:cnfStyle w:val="001000000000" w:firstRow="0" w:lastRow="0" w:firstColumn="1" w:lastColumn="0" w:oddVBand="0" w:evenVBand="0" w:oddHBand="0" w:evenHBand="0" w:firstRowFirstColumn="0" w:firstRowLastColumn="0" w:lastRowFirstColumn="0" w:lastRowLastColumn="0"/>
            <w:tcW w:w="963" w:type="pct"/>
          </w:tcPr>
          <w:p w14:paraId="11E712B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271" w:type="pct"/>
          </w:tcPr>
          <w:p w14:paraId="68C5B199" w14:textId="567942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3B207D" w14:textId="383BF2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E5A10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606FBB" w14:textId="25EDD2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3CFB27" w14:textId="2FBDCD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027EA12" w14:textId="6B2AFD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64B89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AE159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FD9D7B" w14:textId="32B909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16C33F6" w14:textId="7FA4C9D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2363D5C" w14:textId="7E60C4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DCC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2D435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9BA44B0" w14:textId="219F2B9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2E198CA" w14:textId="725737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1481C" w14:textId="53AF7A4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D9755F"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271" w:type="pct"/>
          </w:tcPr>
          <w:p w14:paraId="43789F85" w14:textId="549EA9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85" w:type="pct"/>
          </w:tcPr>
          <w:p w14:paraId="058C7B46" w14:textId="1A642F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7961EA9E" w14:textId="108E5F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B4B914" w14:textId="1F735B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3861EE36" w14:textId="277A04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3C72A676" w14:textId="1D7BFB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1568C87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6FDF87FF" w14:textId="7F7F76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47DE3" w14:textId="6FE13F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B08BBFE" w14:textId="2F5CB3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D712AC2" w14:textId="0F1245B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29824EB0" w14:textId="64D61A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41" w:type="pct"/>
          </w:tcPr>
          <w:p w14:paraId="0711734F" w14:textId="70DCF18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CFACC7C" w14:textId="16FE398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DF33AEF" w14:textId="31F1339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3FAF6677" w14:textId="47289254" w:rsidTr="00891F1C">
        <w:tc>
          <w:tcPr>
            <w:cnfStyle w:val="001000000000" w:firstRow="0" w:lastRow="0" w:firstColumn="1" w:lastColumn="0" w:oddVBand="0" w:evenVBand="0" w:oddHBand="0" w:evenHBand="0" w:firstRowFirstColumn="0" w:firstRowLastColumn="0" w:lastRowFirstColumn="0" w:lastRowLastColumn="0"/>
            <w:tcW w:w="963" w:type="pct"/>
          </w:tcPr>
          <w:p w14:paraId="51B82C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Housing Tenure</w:t>
            </w:r>
          </w:p>
        </w:tc>
        <w:tc>
          <w:tcPr>
            <w:tcW w:w="271" w:type="pct"/>
          </w:tcPr>
          <w:p w14:paraId="219675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241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6AAE3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194A0BB" w14:textId="2626EE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A44180" w14:textId="0B4D0E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F187FD" w14:textId="1FFC57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FAB2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AFFD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884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A02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6992C31" w14:textId="2920E28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410A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2E3B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C1C0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8280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A8186E" w14:textId="7B887C1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FABFB1"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271" w:type="pct"/>
          </w:tcPr>
          <w:p w14:paraId="1C98C8B0" w14:textId="0B66D0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C57C42E" w14:textId="635FB31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E0DF40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D7FB3AF" w14:textId="0F02F4D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150C7B" w14:textId="7F783F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585A4F" w14:textId="6E7192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8D5C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A1E64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51F846" w14:textId="125437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BE69ACA" w14:textId="43DE05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AFEE231" w14:textId="35348B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3847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D224B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9DDDD76" w14:textId="0D5478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E0EB85C" w14:textId="7C942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3CB6789" w14:textId="55C36814" w:rsidTr="00891F1C">
        <w:tc>
          <w:tcPr>
            <w:cnfStyle w:val="001000000000" w:firstRow="0" w:lastRow="0" w:firstColumn="1" w:lastColumn="0" w:oddVBand="0" w:evenVBand="0" w:oddHBand="0" w:evenHBand="0" w:firstRowFirstColumn="0" w:firstRowLastColumn="0" w:lastRowFirstColumn="0" w:lastRowLastColumn="0"/>
            <w:tcW w:w="963" w:type="pct"/>
          </w:tcPr>
          <w:p w14:paraId="06BE3B0F"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271" w:type="pct"/>
          </w:tcPr>
          <w:p w14:paraId="4AEC751B" w14:textId="6E42F2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285" w:type="pct"/>
          </w:tcPr>
          <w:p w14:paraId="6C5571A9" w14:textId="642E123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24F64CF8" w14:textId="567D0FC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4F52A87" w14:textId="433AA8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D0F4BAE" w14:textId="3C59FC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7F38137" w14:textId="408C9A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285" w:type="pct"/>
          </w:tcPr>
          <w:p w14:paraId="73B0D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214" w:type="pct"/>
          </w:tcPr>
          <w:p w14:paraId="62BBFB5A" w14:textId="7268F3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9D0768" w14:textId="378775E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F8798F5" w14:textId="62C2A8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0A6A035" w14:textId="18CD1A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0</w:t>
            </w:r>
          </w:p>
        </w:tc>
        <w:tc>
          <w:tcPr>
            <w:tcW w:w="285" w:type="pct"/>
          </w:tcPr>
          <w:p w14:paraId="735CFC66" w14:textId="35BA35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514BCB84" w14:textId="245A03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A808F5" w14:textId="5AE846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47CAC1F" w14:textId="1BDC702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29A5E8A7" w14:textId="7DE3E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D4FD1C8"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4A2FA56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E9E9D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BBB8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563BF0C" w14:textId="75787AF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F52720" w14:textId="66A225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4A72A84" w14:textId="7ED73A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16F9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8808E2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5458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79E3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6D9B60D" w14:textId="6003AF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29C2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210CD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74ABD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33C8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500F497" w14:textId="7C8C86EE" w:rsidTr="00891F1C">
        <w:tc>
          <w:tcPr>
            <w:cnfStyle w:val="001000000000" w:firstRow="0" w:lastRow="0" w:firstColumn="1" w:lastColumn="0" w:oddVBand="0" w:evenVBand="0" w:oddHBand="0" w:evenHBand="0" w:firstRowFirstColumn="0" w:firstRowLastColumn="0" w:lastRowFirstColumn="0" w:lastRowLastColumn="0"/>
            <w:tcW w:w="963" w:type="pct"/>
          </w:tcPr>
          <w:p w14:paraId="5CDB1387" w14:textId="6BA4B9D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B88F91C" w14:textId="468A77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30C9838F" w14:textId="25B93E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14" w:type="pct"/>
          </w:tcPr>
          <w:p w14:paraId="3DC8DD5D" w14:textId="4EB19B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E600A2" w14:textId="6337EED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4A38F15B" w14:textId="73D1DC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DE11F83" w14:textId="54EAAE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82BF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FB71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EA27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53F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3457B9B" w14:textId="471825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A396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DDCA70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B27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15D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8969281" w14:textId="391F5A6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0B4031F" w14:textId="30F50BC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4E893ED" w14:textId="4BD6BE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97FD8DF" w14:textId="14AD4D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14" w:type="pct"/>
          </w:tcPr>
          <w:p w14:paraId="58AF9A88" w14:textId="57885F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1A1915" w14:textId="551687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4F7AA47" w14:textId="5C6109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3C84419" w14:textId="05901E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E954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64CBEF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2F3E9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559F7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47E3AC" w14:textId="23C05A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F62FA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8FD2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5E3FD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BCA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9FDB1" w14:textId="44EDD919" w:rsidTr="00891F1C">
        <w:tc>
          <w:tcPr>
            <w:cnfStyle w:val="001000000000" w:firstRow="0" w:lastRow="0" w:firstColumn="1" w:lastColumn="0" w:oddVBand="0" w:evenVBand="0" w:oddHBand="0" w:evenHBand="0" w:firstRowFirstColumn="0" w:firstRowLastColumn="0" w:lastRowFirstColumn="0" w:lastRowLastColumn="0"/>
            <w:tcW w:w="963" w:type="pct"/>
          </w:tcPr>
          <w:p w14:paraId="737F5A1E" w14:textId="5CE4316E"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77B12961" w14:textId="1F2402B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285" w:type="pct"/>
          </w:tcPr>
          <w:p w14:paraId="628D7170" w14:textId="7291AF8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745B19F" w14:textId="5A077A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C9F326" w14:textId="11B204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F2A3575" w14:textId="7567D93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BC1C17" w14:textId="2C4C1E1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E9DD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48E6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7312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705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FD25B1E" w14:textId="0771B1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FE54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EF330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D34E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AE73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ECF5CF8" w14:textId="0682367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767592" w14:textId="459DC616"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1894F10" w14:textId="712E99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285" w:type="pct"/>
          </w:tcPr>
          <w:p w14:paraId="2BAAD761" w14:textId="17B2DB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14" w:type="pct"/>
          </w:tcPr>
          <w:p w14:paraId="5415716A" w14:textId="43A9FD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3E4CD2" w14:textId="2C051F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A5AAF01" w14:textId="5B980E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5ACCCCB" w14:textId="1151CE0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3967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335F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669BF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DF12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7EC1BAB" w14:textId="1B699DF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EE32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8137DD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ECD60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711A1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5F76242" w14:textId="2A021B61" w:rsidTr="00891F1C">
        <w:tc>
          <w:tcPr>
            <w:cnfStyle w:val="001000000000" w:firstRow="0" w:lastRow="0" w:firstColumn="1" w:lastColumn="0" w:oddVBand="0" w:evenVBand="0" w:oddHBand="0" w:evenHBand="0" w:firstRowFirstColumn="0" w:firstRowLastColumn="0" w:lastRowFirstColumn="0" w:lastRowLastColumn="0"/>
            <w:tcW w:w="963" w:type="pct"/>
          </w:tcPr>
          <w:p w14:paraId="242E9B51" w14:textId="31495E9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2B094AC5" w14:textId="02C7BEC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1E8620F7" w14:textId="4EA685F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AAB5C74" w14:textId="78E7E5E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568B8E9C" w14:textId="736D8F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C1B29C8" w14:textId="4D3004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B0694E0" w14:textId="53F86A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A1A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3445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93EC9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BA039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F67B7CD" w14:textId="31E43A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02E8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FA2071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1B7D4E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E10ED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B86A962" w14:textId="2E03F7B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817ACF" w14:textId="11F7CD3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851225A" w14:textId="37D9B9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1B9FB7A8" w14:textId="7F899F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9555D27" w14:textId="5DBB3F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8CE965" w14:textId="463BB10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2069DA9" w14:textId="7B033A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AE3990E" w14:textId="391EEA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7379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10A79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1E11CE" w14:textId="1C7EBD7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AE28D3" w14:textId="07E5F8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E7D3F3" w14:textId="6CC279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BAE4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5D51B5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DD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4339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6FAF674" w14:textId="531396B1" w:rsidTr="00891F1C">
        <w:tc>
          <w:tcPr>
            <w:cnfStyle w:val="001000000000" w:firstRow="0" w:lastRow="0" w:firstColumn="1" w:lastColumn="0" w:oddVBand="0" w:evenVBand="0" w:oddHBand="0" w:evenHBand="0" w:firstRowFirstColumn="0" w:firstRowLastColumn="0" w:lastRowFirstColumn="0" w:lastRowLastColumn="0"/>
            <w:tcW w:w="963" w:type="pct"/>
          </w:tcPr>
          <w:p w14:paraId="481CC0E2" w14:textId="7442295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220855B" w14:textId="687666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04A8B314" w14:textId="45FA48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14" w:type="pct"/>
          </w:tcPr>
          <w:p w14:paraId="56EAB086" w14:textId="2DC999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414EB7" w14:textId="45F95B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339355E1" w14:textId="0A2D05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482EF9B" w14:textId="02DB56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2E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3CEC3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D7AE2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09277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9EA6E" w14:textId="6361234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134C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46738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7E85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88D59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2C71C0D" w14:textId="69772B7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3CA105B" w14:textId="372C0FA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79E2227C" w14:textId="2A1A654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351EE6C" w14:textId="51AD56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9349D5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CD7792" w14:textId="7C4650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501CF4" w14:textId="309911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2851966" w14:textId="365274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2C55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D88A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BA57F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7E676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050E37D" w14:textId="2DFFC2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33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73762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D4FB2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C63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9A0035" w14:textId="0B15FB31" w:rsidTr="00891F1C">
        <w:tc>
          <w:tcPr>
            <w:cnfStyle w:val="001000000000" w:firstRow="0" w:lastRow="0" w:firstColumn="1" w:lastColumn="0" w:oddVBand="0" w:evenVBand="0" w:oddHBand="0" w:evenHBand="0" w:firstRowFirstColumn="0" w:firstRowLastColumn="0" w:lastRowFirstColumn="0" w:lastRowLastColumn="0"/>
            <w:tcW w:w="963" w:type="pct"/>
          </w:tcPr>
          <w:p w14:paraId="04CD7BC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A1297F9" w14:textId="6887B1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5D1003" w14:textId="26EA7C5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B3C13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E4ACDC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6C68A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ACFF7EA" w14:textId="60736A6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7668315" w14:textId="37B9263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14" w:type="pct"/>
          </w:tcPr>
          <w:p w14:paraId="72BF8382" w14:textId="053E5E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6B018A" w14:textId="60BBE7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2E240D9D" w14:textId="23A06E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8250BFC" w14:textId="6F4B12F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49A2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F888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E485D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523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BC549DB" w14:textId="1F22410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06A15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C6911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CE55B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7BA51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2CAB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180C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E896A7" w14:textId="49B84A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857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675FE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2793C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8D26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7BCAD01" w14:textId="382AFF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C45D1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D853E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D883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2468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A1033AF" w14:textId="0FBC8121" w:rsidTr="00891F1C">
        <w:tc>
          <w:tcPr>
            <w:cnfStyle w:val="001000000000" w:firstRow="0" w:lastRow="0" w:firstColumn="1" w:lastColumn="0" w:oddVBand="0" w:evenVBand="0" w:oddHBand="0" w:evenHBand="0" w:firstRowFirstColumn="0" w:firstRowLastColumn="0" w:lastRowFirstColumn="0" w:lastRowLastColumn="0"/>
            <w:tcW w:w="963" w:type="pct"/>
          </w:tcPr>
          <w:p w14:paraId="4AAF2502" w14:textId="67F87CD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3C2B9E6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67FB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02B3EC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0C06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98EBE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613FBE2" w14:textId="3BAEF9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7B2F1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6ED8A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9EF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8BC34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1F5B348" w14:textId="15FAFC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1</w:t>
            </w:r>
          </w:p>
        </w:tc>
        <w:tc>
          <w:tcPr>
            <w:tcW w:w="285" w:type="pct"/>
          </w:tcPr>
          <w:p w14:paraId="49EB86F4" w14:textId="403B3D5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41" w:type="pct"/>
          </w:tcPr>
          <w:p w14:paraId="6BA52884" w14:textId="28453F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B99915" w14:textId="72C74C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DB2841D" w14:textId="62D47D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EE68594" w14:textId="54832C6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A9B916D" w14:textId="5B393B8B"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D26B5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1569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D7277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FD37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5A4B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B5910F5" w14:textId="7F9E4F6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EC64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D32A1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CA52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C4E5E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017F55" w14:textId="47420F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8</w:t>
            </w:r>
          </w:p>
        </w:tc>
        <w:tc>
          <w:tcPr>
            <w:tcW w:w="285" w:type="pct"/>
          </w:tcPr>
          <w:p w14:paraId="0D7E995A" w14:textId="6E097A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4CCDD162" w14:textId="10325A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88D58E" w14:textId="0CD617A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74C201F" w14:textId="0C574B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193EEC6" w14:textId="4E792CE3" w:rsidTr="00891F1C">
        <w:tc>
          <w:tcPr>
            <w:cnfStyle w:val="001000000000" w:firstRow="0" w:lastRow="0" w:firstColumn="1" w:lastColumn="0" w:oddVBand="0" w:evenVBand="0" w:oddHBand="0" w:evenHBand="0" w:firstRowFirstColumn="0" w:firstRowLastColumn="0" w:lastRowFirstColumn="0" w:lastRowLastColumn="0"/>
            <w:tcW w:w="963" w:type="pct"/>
          </w:tcPr>
          <w:p w14:paraId="3C9F4499" w14:textId="60626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4517868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901CC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DAC68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B5C37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72F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A3162B8" w14:textId="5E175EA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A5087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4336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4AB1A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0A8F4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680ECA7" w14:textId="759358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86</w:t>
            </w:r>
          </w:p>
        </w:tc>
        <w:tc>
          <w:tcPr>
            <w:tcW w:w="285" w:type="pct"/>
          </w:tcPr>
          <w:p w14:paraId="2B0399E3" w14:textId="61D5E3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41" w:type="pct"/>
          </w:tcPr>
          <w:p w14:paraId="44335D6D" w14:textId="1ADE3CF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FAA76E1" w14:textId="0C00C6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19BBE253" w14:textId="14BAFC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93C720B" w14:textId="57E6462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33BE30B" w14:textId="33E0E3A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4B81F0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0437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3C3E7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A13D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D5A7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D9D6BE9" w14:textId="5FFD34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35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EF46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98EA6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97E9D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A7A40C4" w14:textId="5CAB7A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1F137333" w14:textId="5E2C1A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483736C1" w14:textId="6DDDB48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ADD8994" w14:textId="647E25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381ECC6B" w14:textId="567C956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3412C23" w14:textId="1094F4D3" w:rsidTr="00891F1C">
        <w:tc>
          <w:tcPr>
            <w:cnfStyle w:val="001000000000" w:firstRow="0" w:lastRow="0" w:firstColumn="1" w:lastColumn="0" w:oddVBand="0" w:evenVBand="0" w:oddHBand="0" w:evenHBand="0" w:firstRowFirstColumn="0" w:firstRowLastColumn="0" w:lastRowFirstColumn="0" w:lastRowLastColumn="0"/>
            <w:tcW w:w="963" w:type="pct"/>
          </w:tcPr>
          <w:p w14:paraId="6EEFC0FF" w14:textId="2BB84D3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7ECBEE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8B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D7A1E3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AFA61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4895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E61A25" w14:textId="12865A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5C2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733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2BD7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8A51BC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BBAD59" w14:textId="4978C18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41F606A0" w14:textId="37DBA4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668F3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ED925BD" w14:textId="047C037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3D80EEDC" w14:textId="249D69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1EC2408" w14:textId="16584E3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6472292" w14:textId="060D801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205E51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1DF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F6828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7FE60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7E9E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DE8AA1" w14:textId="469EA07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7924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76B86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EA59A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D68B9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1CD376" w14:textId="15D7C0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E8FE55" w14:textId="58F721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C71B9A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E6E0F92" w14:textId="1F0708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4BD0A64" w14:textId="5960387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BCCDA00" w14:textId="73446E93" w:rsidTr="00891F1C">
        <w:tc>
          <w:tcPr>
            <w:cnfStyle w:val="001000000000" w:firstRow="0" w:lastRow="0" w:firstColumn="1" w:lastColumn="0" w:oddVBand="0" w:evenVBand="0" w:oddHBand="0" w:evenHBand="0" w:firstRowFirstColumn="0" w:firstRowLastColumn="0" w:lastRowFirstColumn="0" w:lastRowLastColumn="0"/>
            <w:tcW w:w="963" w:type="pct"/>
          </w:tcPr>
          <w:p w14:paraId="60D8F8AC"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71" w:type="pct"/>
          </w:tcPr>
          <w:p w14:paraId="7EC8B7A5" w14:textId="19A021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85" w:type="pct"/>
          </w:tcPr>
          <w:p w14:paraId="753A3AFC" w14:textId="17585A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14" w:type="pct"/>
          </w:tcPr>
          <w:p w14:paraId="55F5D41A" w14:textId="33970C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F984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1DDE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2D6BB57" w14:textId="6AA54A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12DDE6E7" w14:textId="310111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14" w:type="pct"/>
          </w:tcPr>
          <w:p w14:paraId="65EFEDC7" w14:textId="10F639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773D8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02BC8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081DE88" w14:textId="68B559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5142EF2E" w14:textId="17CCF3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0FDEA782" w14:textId="2CA221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0A373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52EB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A26B61D" w14:textId="7694DB5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2F4DC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36" w:type="pct"/>
            <w:gridSpan w:val="5"/>
          </w:tcPr>
          <w:p w14:paraId="20C3FDD8" w14:textId="0C2D6BE4" w:rsidR="00891F1C" w:rsidRPr="009A3A34" w:rsidRDefault="00891F1C" w:rsidP="00891F1C">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37" w:type="pct"/>
            <w:gridSpan w:val="5"/>
          </w:tcPr>
          <w:p w14:paraId="1290C4F1" w14:textId="14B4E4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64" w:type="pct"/>
            <w:gridSpan w:val="5"/>
          </w:tcPr>
          <w:p w14:paraId="47AFF545" w14:textId="3FD814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6A0C55" w:rsidRPr="009A3A34" w14:paraId="2E84E292" w14:textId="44612F5C" w:rsidTr="00891F1C">
        <w:tc>
          <w:tcPr>
            <w:cnfStyle w:val="001000000000" w:firstRow="0" w:lastRow="0" w:firstColumn="1" w:lastColumn="0" w:oddVBand="0" w:evenVBand="0" w:oddHBand="0" w:evenHBand="0" w:firstRowFirstColumn="0" w:firstRowLastColumn="0" w:lastRowFirstColumn="0" w:lastRowLastColumn="0"/>
            <w:tcW w:w="963" w:type="pct"/>
          </w:tcPr>
          <w:p w14:paraId="7A25538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36" w:type="pct"/>
            <w:gridSpan w:val="5"/>
          </w:tcPr>
          <w:p w14:paraId="5CCBE48A" w14:textId="174894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37" w:type="pct"/>
            <w:gridSpan w:val="5"/>
          </w:tcPr>
          <w:p w14:paraId="6D5B5620" w14:textId="3927F6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64" w:type="pct"/>
            <w:gridSpan w:val="5"/>
          </w:tcPr>
          <w:p w14:paraId="5F62A759" w14:textId="262217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5</w:t>
            </w:r>
          </w:p>
        </w:tc>
      </w:tr>
      <w:tr w:rsidR="006A0C55" w:rsidRPr="009A3A34" w14:paraId="783F1F84" w14:textId="66BAF3B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F4D7F3"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36" w:type="pct"/>
            <w:gridSpan w:val="5"/>
          </w:tcPr>
          <w:p w14:paraId="6F1F1946" w14:textId="67F0D5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37" w:type="pct"/>
            <w:gridSpan w:val="5"/>
          </w:tcPr>
          <w:p w14:paraId="05149427" w14:textId="0A28D3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64" w:type="pct"/>
            <w:gridSpan w:val="5"/>
          </w:tcPr>
          <w:p w14:paraId="2D25CE3D" w14:textId="042172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7F00ADF9" w14:textId="1E65CA90" w:rsidTr="00891F1C">
        <w:tc>
          <w:tcPr>
            <w:cnfStyle w:val="001000000000" w:firstRow="0" w:lastRow="0" w:firstColumn="1" w:lastColumn="0" w:oddVBand="0" w:evenVBand="0" w:oddHBand="0" w:evenHBand="0" w:firstRowFirstColumn="0" w:firstRowLastColumn="0" w:lastRowFirstColumn="0" w:lastRowLastColumn="0"/>
            <w:tcW w:w="963" w:type="pct"/>
          </w:tcPr>
          <w:p w14:paraId="28A8FC7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36" w:type="pct"/>
            <w:gridSpan w:val="5"/>
          </w:tcPr>
          <w:p w14:paraId="49B3D2D7" w14:textId="416426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1337" w:type="pct"/>
            <w:gridSpan w:val="5"/>
          </w:tcPr>
          <w:p w14:paraId="4BF8DE3A" w14:textId="69454C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c>
          <w:tcPr>
            <w:tcW w:w="1364" w:type="pct"/>
            <w:gridSpan w:val="5"/>
          </w:tcPr>
          <w:p w14:paraId="4218A5F8" w14:textId="63EAB5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r>
      <w:tr w:rsidR="006A0C55" w:rsidRPr="009A3A34" w14:paraId="458AB056" w14:textId="46A3E2A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81F1A8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AIC</w:t>
            </w:r>
          </w:p>
        </w:tc>
        <w:tc>
          <w:tcPr>
            <w:tcW w:w="1336" w:type="pct"/>
            <w:gridSpan w:val="5"/>
          </w:tcPr>
          <w:p w14:paraId="780B5332" w14:textId="29DBDB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05.08</w:t>
            </w:r>
          </w:p>
        </w:tc>
        <w:tc>
          <w:tcPr>
            <w:tcW w:w="1337" w:type="pct"/>
            <w:gridSpan w:val="5"/>
          </w:tcPr>
          <w:p w14:paraId="26DFADE6" w14:textId="0C2431C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83.74</w:t>
            </w:r>
          </w:p>
        </w:tc>
        <w:tc>
          <w:tcPr>
            <w:tcW w:w="1364" w:type="pct"/>
            <w:gridSpan w:val="5"/>
          </w:tcPr>
          <w:p w14:paraId="183AE60E" w14:textId="28C2ED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31.12</w:t>
            </w:r>
          </w:p>
        </w:tc>
      </w:tr>
      <w:tr w:rsidR="006A0C55" w:rsidRPr="009A3A34" w14:paraId="16D1147B" w14:textId="26986235" w:rsidTr="00891F1C">
        <w:tc>
          <w:tcPr>
            <w:cnfStyle w:val="001000000000" w:firstRow="0" w:lastRow="0" w:firstColumn="1" w:lastColumn="0" w:oddVBand="0" w:evenVBand="0" w:oddHBand="0" w:evenHBand="0" w:firstRowFirstColumn="0" w:firstRowLastColumn="0" w:lastRowFirstColumn="0" w:lastRowLastColumn="0"/>
            <w:tcW w:w="963" w:type="pct"/>
          </w:tcPr>
          <w:p w14:paraId="749BAEE0"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36" w:type="pct"/>
            <w:gridSpan w:val="5"/>
          </w:tcPr>
          <w:p w14:paraId="0726B06B" w14:textId="4649A1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814.92</w:t>
            </w:r>
          </w:p>
        </w:tc>
        <w:tc>
          <w:tcPr>
            <w:tcW w:w="1337" w:type="pct"/>
            <w:gridSpan w:val="5"/>
          </w:tcPr>
          <w:p w14:paraId="37C4EEC0" w14:textId="15D073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24.57</w:t>
            </w:r>
          </w:p>
        </w:tc>
        <w:tc>
          <w:tcPr>
            <w:tcW w:w="1364" w:type="pct"/>
            <w:gridSpan w:val="5"/>
          </w:tcPr>
          <w:p w14:paraId="3EFC4ACB" w14:textId="5393541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84.62</w:t>
            </w:r>
          </w:p>
        </w:tc>
      </w:tr>
      <w:tr w:rsidR="006A0C55" w:rsidRPr="009A3A34" w14:paraId="142B41F6" w14:textId="6FCE28C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51A29715" w14:textId="77777777"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52FF7518" w14:textId="658AF18B"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 for NS-SEC, CAMSIS, RGSC</w:t>
            </w:r>
          </w:p>
        </w:tc>
      </w:tr>
    </w:tbl>
    <w:p w14:paraId="5A8E3F3A" w14:textId="77777777"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1E1C6B24" w14:textId="77777777" w:rsidR="00B947F6" w:rsidRPr="009A3A34" w:rsidRDefault="00B947F6" w:rsidP="009A3A34">
      <w:pPr>
        <w:pStyle w:val="Heading3"/>
        <w:spacing w:line="480" w:lineRule="auto"/>
        <w:rPr>
          <w:rFonts w:ascii="Book Antiqua" w:hAnsi="Book Antiqua" w:cs="Times New Roman"/>
          <w:b/>
          <w:bCs/>
          <w:color w:val="auto"/>
        </w:rPr>
      </w:pPr>
      <w:bookmarkStart w:id="45" w:name="_Toc137904662"/>
      <w:bookmarkEnd w:id="44"/>
      <w:r w:rsidRPr="009A3A34">
        <w:rPr>
          <w:rFonts w:ascii="Book Antiqua" w:hAnsi="Book Antiqua" w:cs="Times New Roman"/>
          <w:b/>
          <w:bCs/>
          <w:color w:val="auto"/>
        </w:rPr>
        <w:lastRenderedPageBreak/>
        <w:t>Discussion and Conclusions</w:t>
      </w:r>
      <w:bookmarkEnd w:id="45"/>
    </w:p>
    <w:p w14:paraId="4346FA1A" w14:textId="0C0F673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has sought to provide a sensitivity analysis of socio-economic measures into the model of economic activity </w:t>
      </w:r>
      <w:r w:rsidR="00804CFB" w:rsidRPr="009A3A34">
        <w:rPr>
          <w:rFonts w:ascii="Book Antiqua" w:hAnsi="Book Antiqua" w:cs="Times New Roman"/>
          <w:sz w:val="24"/>
          <w:szCs w:val="24"/>
        </w:rPr>
        <w:t>to</w:t>
      </w:r>
      <w:r w:rsidRPr="009A3A34">
        <w:rPr>
          <w:rFonts w:ascii="Book Antiqua" w:hAnsi="Book Antiqua" w:cs="Times New Roman"/>
          <w:sz w:val="24"/>
          <w:szCs w:val="24"/>
        </w:rPr>
        <w:t xml:space="preserve"> understand if there is any temporal sensitivity amongst the socio-economic measures </w:t>
      </w:r>
      <w:proofErr w:type="gramStart"/>
      <w:r w:rsidRPr="009A3A34">
        <w:rPr>
          <w:rFonts w:ascii="Book Antiqua" w:hAnsi="Book Antiqua" w:cs="Times New Roman"/>
          <w:sz w:val="24"/>
          <w:szCs w:val="24"/>
        </w:rPr>
        <w:t>and also</w:t>
      </w:r>
      <w:proofErr w:type="gramEnd"/>
      <w:r w:rsidRPr="009A3A34">
        <w:rPr>
          <w:rFonts w:ascii="Book Antiqua" w:hAnsi="Book Antiqua" w:cs="Times New Roman"/>
          <w:sz w:val="24"/>
          <w:szCs w:val="24"/>
        </w:rPr>
        <w:t xml:space="preserve"> to understand the best fit model amongst these measures. Overall, the findings suggest that there </w:t>
      </w:r>
      <w:proofErr w:type="gramStart"/>
      <w:r w:rsidRPr="009A3A34">
        <w:rPr>
          <w:rFonts w:ascii="Book Antiqua" w:hAnsi="Book Antiqua" w:cs="Times New Roman"/>
          <w:sz w:val="24"/>
          <w:szCs w:val="24"/>
        </w:rPr>
        <w:t>is</w:t>
      </w:r>
      <w:proofErr w:type="gramEnd"/>
      <w:r w:rsidRPr="009A3A34">
        <w:rPr>
          <w:rFonts w:ascii="Book Antiqua" w:hAnsi="Book Antiqua" w:cs="Times New Roman"/>
          <w:sz w:val="24"/>
          <w:szCs w:val="24"/>
        </w:rPr>
        <w:t xml:space="preserve"> </w:t>
      </w:r>
      <w:r w:rsidR="00B6643B" w:rsidRPr="009A3A34">
        <w:rPr>
          <w:rFonts w:ascii="Book Antiqua" w:hAnsi="Book Antiqua" w:cs="Times New Roman"/>
          <w:sz w:val="24"/>
          <w:szCs w:val="24"/>
        </w:rPr>
        <w:t xml:space="preserve">some differences between social stratification measures within each model – particularly with reference to the employment </w:t>
      </w:r>
      <w:r w:rsidR="002227D8" w:rsidRPr="009A3A34">
        <w:rPr>
          <w:rFonts w:ascii="Book Antiqua" w:hAnsi="Book Antiqua" w:cs="Times New Roman"/>
          <w:sz w:val="24"/>
          <w:szCs w:val="24"/>
        </w:rPr>
        <w:t xml:space="preserve">category of economic activity. Beyond this however there are relatively consistent stable </w:t>
      </w:r>
      <w:proofErr w:type="spellStart"/>
      <w:r w:rsidR="002227D8" w:rsidRPr="009A3A34">
        <w:rPr>
          <w:rFonts w:ascii="Book Antiqua" w:hAnsi="Book Antiqua" w:cs="Times New Roman"/>
          <w:sz w:val="24"/>
          <w:szCs w:val="24"/>
        </w:rPr>
        <w:t>subsntative</w:t>
      </w:r>
      <w:proofErr w:type="spellEnd"/>
      <w:r w:rsidR="002227D8" w:rsidRPr="009A3A34">
        <w:rPr>
          <w:rFonts w:ascii="Book Antiqua" w:hAnsi="Book Antiqua" w:cs="Times New Roman"/>
          <w:sz w:val="24"/>
          <w:szCs w:val="24"/>
        </w:rPr>
        <w:t xml:space="preserve"> findings between the models – though CAMSIS out of the three models is most likely to have small diverging findings. </w:t>
      </w:r>
    </w:p>
    <w:p w14:paraId="14F58FDD" w14:textId="6D58EED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1EA2039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comparing AIC </w:t>
      </w:r>
      <w:r w:rsidR="002227D8" w:rsidRPr="009A3A34">
        <w:rPr>
          <w:rFonts w:ascii="Book Antiqua" w:hAnsi="Book Antiqua" w:cs="Times New Roman"/>
          <w:sz w:val="24"/>
          <w:szCs w:val="24"/>
        </w:rPr>
        <w:t xml:space="preserve">statistics there is a slight advantage for the NS-SEC model. When </w:t>
      </w:r>
      <w:r w:rsidR="000B03CE" w:rsidRPr="009A3A34">
        <w:rPr>
          <w:rFonts w:ascii="Book Antiqua" w:hAnsi="Book Antiqua" w:cs="Times New Roman"/>
          <w:sz w:val="24"/>
          <w:szCs w:val="24"/>
        </w:rPr>
        <w:t>comparing</w:t>
      </w:r>
      <w:r w:rsidR="002227D8" w:rsidRPr="009A3A34">
        <w:rPr>
          <w:rFonts w:ascii="Book Antiqua" w:hAnsi="Book Antiqua" w:cs="Times New Roman"/>
          <w:sz w:val="24"/>
          <w:szCs w:val="24"/>
        </w:rPr>
        <w:t xml:space="preserve"> BIC statistics there is a slight advantage for the CAMSIS model</w:t>
      </w:r>
      <w:r w:rsidRPr="009A3A34">
        <w:rPr>
          <w:rFonts w:ascii="Book Antiqua" w:hAnsi="Book Antiqua" w:cs="Times New Roman"/>
          <w:sz w:val="24"/>
          <w:szCs w:val="24"/>
        </w:rPr>
        <w:t xml:space="preserve">. This would at first suggest the selection of the </w:t>
      </w:r>
      <w:r w:rsidR="002227D8" w:rsidRPr="009A3A34">
        <w:rPr>
          <w:rFonts w:ascii="Book Antiqua" w:hAnsi="Book Antiqua" w:cs="Times New Roman"/>
          <w:sz w:val="24"/>
          <w:szCs w:val="24"/>
        </w:rPr>
        <w:t xml:space="preserve">NS-SEC or </w:t>
      </w:r>
      <w:r w:rsidRPr="009A3A34">
        <w:rPr>
          <w:rFonts w:ascii="Book Antiqua" w:hAnsi="Book Antiqua" w:cs="Times New Roman"/>
          <w:sz w:val="24"/>
          <w:szCs w:val="24"/>
        </w:rPr>
        <w:t>CAMSIS model for substantive interpretation going forward</w:t>
      </w:r>
      <w:r w:rsidR="002227D8" w:rsidRPr="009A3A34">
        <w:rPr>
          <w:rFonts w:ascii="Book Antiqua" w:hAnsi="Book Antiqua" w:cs="Times New Roman"/>
          <w:sz w:val="24"/>
          <w:szCs w:val="24"/>
        </w:rPr>
        <w:t xml:space="preserve"> would be equally weighted</w:t>
      </w:r>
      <w:r w:rsidRPr="009A3A34">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w:t>
      </w:r>
      <w:r w:rsidRPr="009A3A34">
        <w:rPr>
          <w:rFonts w:ascii="Book Antiqua" w:hAnsi="Book Antiqua" w:cs="Times New Roman"/>
          <w:sz w:val="24"/>
          <w:szCs w:val="24"/>
        </w:rPr>
        <w:lastRenderedPageBreak/>
        <w:t xml:space="preserve">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46" w:name="_Toc137904663"/>
      <w:r w:rsidRPr="009A3A34">
        <w:rPr>
          <w:rFonts w:ascii="Book Antiqua" w:hAnsi="Book Antiqua" w:cs="Times New Roman"/>
          <w:b/>
          <w:bCs/>
          <w:color w:val="auto"/>
          <w:sz w:val="24"/>
          <w:szCs w:val="24"/>
        </w:rPr>
        <w:t>Missing Data in the NCDS</w:t>
      </w:r>
      <w:bookmarkEnd w:id="46"/>
    </w:p>
    <w:p w14:paraId="3A23A845" w14:textId="77777777" w:rsidR="00B947F6" w:rsidRPr="009A3A34" w:rsidRDefault="00B947F6" w:rsidP="009A3A34">
      <w:pPr>
        <w:pStyle w:val="Heading3"/>
        <w:spacing w:line="480" w:lineRule="auto"/>
        <w:rPr>
          <w:rFonts w:ascii="Book Antiqua" w:hAnsi="Book Antiqua" w:cs="Times New Roman"/>
          <w:b/>
          <w:bCs/>
          <w:color w:val="auto"/>
        </w:rPr>
      </w:pPr>
      <w:bookmarkStart w:id="47" w:name="_Toc137904664"/>
      <w:r w:rsidRPr="009A3A34">
        <w:rPr>
          <w:rFonts w:ascii="Book Antiqua" w:hAnsi="Book Antiqua" w:cs="Times New Roman"/>
          <w:b/>
          <w:bCs/>
          <w:color w:val="auto"/>
        </w:rPr>
        <w:t>Missing Data</w:t>
      </w:r>
      <w:bookmarkEnd w:id="47"/>
    </w:p>
    <w:p w14:paraId="04FB262D" w14:textId="41E3BC6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7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w:t>
      </w:r>
      <w:r w:rsidRPr="009A3A34">
        <w:rPr>
          <w:rFonts w:ascii="Book Antiqua" w:hAnsi="Book Antiqua" w:cs="Times New Roman"/>
          <w:sz w:val="24"/>
          <w:szCs w:val="24"/>
        </w:rPr>
        <w:lastRenderedPageBreak/>
        <w:t xml:space="preserve">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2D5919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If data is found to be </w:t>
      </w:r>
      <w:proofErr w:type="gramStart"/>
      <w:r w:rsidRPr="009A3A34">
        <w:rPr>
          <w:rFonts w:ascii="Book Antiqua" w:hAnsi="Book Antiqua" w:cs="Times New Roman"/>
          <w:sz w:val="24"/>
          <w:szCs w:val="24"/>
        </w:rPr>
        <w:t>MAR</w:t>
      </w:r>
      <w:proofErr w:type="gramEnd"/>
      <w:r w:rsidRPr="009A3A34">
        <w:rPr>
          <w:rFonts w:ascii="Book Antiqua" w:hAnsi="Book Antiqua" w:cs="Times New Roman"/>
          <w:sz w:val="24"/>
          <w:szCs w:val="24"/>
        </w:rPr>
        <w:t xml:space="preserve"> then approaches like multiple imputation (MI), inverse probability weighting are made available – the former being extensively documented with the NCDS in particular in (Hawkes and Plewis 2006). </w:t>
      </w:r>
    </w:p>
    <w:p w14:paraId="046C1A5E" w14:textId="5779D2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0B0E232" w14:textId="3AE2C9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second method that deals with missing data is the use of survey weights. Survey weights </w:t>
      </w:r>
      <w:proofErr w:type="gramStart"/>
      <w:r w:rsidRPr="009A3A34">
        <w:rPr>
          <w:rFonts w:ascii="Book Antiqua" w:hAnsi="Book Antiqua" w:cs="Times New Roman"/>
          <w:sz w:val="24"/>
          <w:szCs w:val="24"/>
        </w:rPr>
        <w:t>take into account</w:t>
      </w:r>
      <w:proofErr w:type="gramEnd"/>
      <w:r w:rsidRPr="009A3A34">
        <w:rPr>
          <w:rFonts w:ascii="Book Antiqua" w:hAnsi="Book Antiqua" w:cs="Times New Roman"/>
          <w:sz w:val="24"/>
          <w:szCs w:val="24"/>
        </w:rPr>
        <w:t xml:space="preserve"> missingness, Inverse Probability Weighting (IPW) creates weighted copies of complete cases so as to remove selection bias introduced by missing data. Whilst IPW is a method of dealing with missing data, alternatives such </w:t>
      </w:r>
      <w:r w:rsidRPr="009A3A34">
        <w:rPr>
          <w:rFonts w:ascii="Book Antiqua" w:hAnsi="Book Antiqua" w:cs="Times New Roman"/>
          <w:sz w:val="24"/>
          <w:szCs w:val="24"/>
        </w:rPr>
        <w:lastRenderedPageBreak/>
        <w:t xml:space="preserve">as multiple imputation are regarded as much more effici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Probability Weighting","volume":"68","author":[{"family":"Seaman","given":"Shaun R."},{"family":"White","given":"Ian R."},{"family":"Copas","given":"Andrew J."},{"family":"Li","given":"Leah"}],"issued":{"date-parts":[["2012",3]]}}},{"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eaman </w:t>
      </w:r>
      <w:r w:rsidRPr="009A3A34">
        <w:rPr>
          <w:rFonts w:ascii="Book Antiqua" w:hAnsi="Book Antiqua" w:cs="Times New Roman"/>
          <w:i/>
          <w:iCs/>
          <w:sz w:val="24"/>
          <w:szCs w:val="24"/>
        </w:rPr>
        <w:t>et al.</w:t>
      </w:r>
      <w:r w:rsidRPr="009A3A34">
        <w:rPr>
          <w:rFonts w:ascii="Book Antiqua" w:hAnsi="Book Antiqua" w:cs="Times New Roman"/>
          <w:sz w:val="24"/>
          <w:szCs w:val="24"/>
        </w:rPr>
        <w:t>, 2012; Seaman and White,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CE281A9" w14:textId="52A2D6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 third method involves Multiple Imputation (MI). This method substituted missing data with substituted values</w:t>
      </w:r>
      <w:r w:rsidRPr="009A3A34">
        <w:rPr>
          <w:rStyle w:val="FootnoteReference"/>
          <w:rFonts w:ascii="Book Antiqua" w:hAnsi="Book Antiqua" w:cs="Times New Roman"/>
          <w:sz w:val="24"/>
          <w:szCs w:val="24"/>
        </w:rPr>
        <w:footnoteReference w:id="12"/>
      </w:r>
      <w:r w:rsidRPr="009A3A34">
        <w:rPr>
          <w:rFonts w:ascii="Book Antiqua" w:hAnsi="Book Antiqua" w:cs="Times New Roman"/>
          <w:sz w:val="24"/>
          <w:szCs w:val="24"/>
        </w:rPr>
        <w:t xml:space="preserve">. MI is an attractive method because it is practical and widely applic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78952701" w14:textId="52E4544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bHM4vf","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cently, there has been some debate surrounding FIML vs MI approaches. </w:t>
      </w:r>
    </w:p>
    <w:p w14:paraId="0D063FD0" w14:textId="21912E2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ul Allison in a series of articl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2a, 2012b,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w:t>
      </w:r>
      <w:r w:rsidRPr="009A3A34">
        <w:rPr>
          <w:rFonts w:ascii="Book Antiqua" w:hAnsi="Book Antiqua" w:cs="Times New Roman"/>
          <w:sz w:val="24"/>
          <w:szCs w:val="24"/>
        </w:rPr>
        <w:lastRenderedPageBreak/>
        <w:t>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A3A34">
        <w:rPr>
          <w:rStyle w:val="FootnoteReference"/>
          <w:rFonts w:ascii="Book Antiqua" w:hAnsi="Book Antiqua" w:cs="Times New Roman"/>
          <w:sz w:val="24"/>
          <w:szCs w:val="24"/>
        </w:rPr>
        <w:footnoteReference w:id="13"/>
      </w:r>
      <w:r w:rsidRPr="009A3A34">
        <w:rPr>
          <w:rFonts w:ascii="Book Antiqua" w:hAnsi="Book Antiqua"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around 10</w:t>
      </w:r>
      <w:r w:rsidRPr="009A3A34">
        <w:rPr>
          <w:rStyle w:val="FootnoteReference"/>
          <w:rFonts w:ascii="Book Antiqua" w:hAnsi="Book Antiqua" w:cs="Times New Roman"/>
          <w:sz w:val="24"/>
          <w:szCs w:val="24"/>
        </w:rPr>
        <w:footnoteReference w:id="14"/>
      </w:r>
      <w:r w:rsidRPr="009A3A34">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91BDA9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 the subsequent question that naturally follows is how many imputations is sufficient? Silverwood et al (20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re are 12,450 individuals identified in the NCDS who indicated some form of economic activity at age 23. After using the variable related to the outcome of tracing and interview there are a total of 12,536 individuals within this sample</w:t>
      </w:r>
      <w:r w:rsidRPr="009A3A34">
        <w:rPr>
          <w:rStyle w:val="FootnoteReference"/>
          <w:rFonts w:ascii="Book Antiqua" w:hAnsi="Book Antiqua" w:cs="Times New Roman"/>
          <w:sz w:val="24"/>
          <w:szCs w:val="24"/>
        </w:rPr>
        <w:footnoteReference w:id="15"/>
      </w:r>
      <w:r w:rsidRPr="009A3A34">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6B3297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Patterns of missing data are presented in table 1.</w:t>
      </w:r>
      <w:r w:rsidR="00DB097B" w:rsidRPr="009A3A34">
        <w:rPr>
          <w:rFonts w:ascii="Book Antiqua" w:hAnsi="Book Antiqua" w:cs="Times New Roman"/>
          <w:sz w:val="24"/>
          <w:szCs w:val="24"/>
        </w:rPr>
        <w:t>14</w:t>
      </w:r>
      <w:r w:rsidRPr="009A3A34">
        <w:rPr>
          <w:rFonts w:ascii="Book Antiqua" w:hAnsi="Book Antiqua" w:cs="Times New Roman"/>
          <w:sz w:val="24"/>
          <w:szCs w:val="24"/>
        </w:rPr>
        <w:t xml:space="preserve">. Within the NCDS sample, </w:t>
      </w:r>
      <w:r w:rsidR="00DB097B" w:rsidRPr="009A3A34">
        <w:rPr>
          <w:rFonts w:ascii="Book Antiqua" w:hAnsi="Book Antiqua" w:cs="Times New Roman"/>
          <w:sz w:val="24"/>
          <w:szCs w:val="24"/>
        </w:rPr>
        <w:t>67</w:t>
      </w:r>
      <w:r w:rsidRPr="009A3A34">
        <w:rPr>
          <w:rFonts w:ascii="Book Antiqua" w:hAnsi="Book Antiqua" w:cs="Times New Roman"/>
          <w:sz w:val="24"/>
          <w:szCs w:val="24"/>
        </w:rPr>
        <w:t xml:space="preserve"> per cent have complete records on all variables, </w:t>
      </w:r>
      <w:r w:rsidR="00DB097B" w:rsidRPr="009A3A34">
        <w:rPr>
          <w:rFonts w:ascii="Book Antiqua" w:hAnsi="Book Antiqua" w:cs="Times New Roman"/>
          <w:sz w:val="24"/>
          <w:szCs w:val="24"/>
        </w:rPr>
        <w:t>17</w:t>
      </w:r>
      <w:r w:rsidRPr="009A3A34">
        <w:rPr>
          <w:rFonts w:ascii="Book Antiqua" w:hAnsi="Book Antiqua" w:cs="Times New Roman"/>
          <w:sz w:val="24"/>
          <w:szCs w:val="24"/>
        </w:rPr>
        <w:t xml:space="preserve"> per cent are missing values at socio-economic measures, a further </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per cent missing on socio-economic measures</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housing tenure</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per cent missing at housing tenure. Further missingness in the sample not presented in the table are &lt;1 per cent. In total, </w:t>
      </w:r>
      <w:r w:rsidR="00DB097B" w:rsidRPr="009A3A34">
        <w:rPr>
          <w:rFonts w:ascii="Book Antiqua" w:hAnsi="Book Antiqua" w:cs="Times New Roman"/>
          <w:sz w:val="24"/>
          <w:szCs w:val="24"/>
        </w:rPr>
        <w:t>8,448</w:t>
      </w:r>
      <w:r w:rsidRPr="009A3A34">
        <w:rPr>
          <w:rFonts w:ascii="Book Antiqua" w:hAnsi="Book Antiqua" w:cs="Times New Roman"/>
          <w:sz w:val="24"/>
          <w:szCs w:val="24"/>
        </w:rPr>
        <w:t xml:space="preserve"> cases have a complete observation at all variables</w:t>
      </w:r>
      <w:r w:rsidR="00DB097B" w:rsidRPr="009A3A34">
        <w:rPr>
          <w:rFonts w:ascii="Book Antiqua" w:hAnsi="Book Antiqua" w:cs="Times New Roman"/>
          <w:sz w:val="24"/>
          <w:szCs w:val="24"/>
        </w:rPr>
        <w:t>.</w:t>
      </w:r>
    </w:p>
    <w:p w14:paraId="6D7E417A" w14:textId="4870238D" w:rsidR="00EF59A7" w:rsidRPr="000B03CE" w:rsidRDefault="00B947F6" w:rsidP="009A3A34">
      <w:pPr>
        <w:spacing w:line="480" w:lineRule="auto"/>
        <w:rPr>
          <w:rFonts w:ascii="Book Antiqua" w:eastAsia="Times New Roman" w:hAnsi="Book Antiqua" w:cs="Times New Roman"/>
          <w:sz w:val="24"/>
          <w:szCs w:val="24"/>
          <w:lang w:eastAsia="en-GB"/>
        </w:rPr>
      </w:pPr>
      <w:r w:rsidRPr="009A3A34">
        <w:rPr>
          <w:rFonts w:ascii="Book Antiqua" w:hAnsi="Book Antiqua" w:cs="Times New Roman"/>
          <w:sz w:val="24"/>
          <w:szCs w:val="24"/>
        </w:rPr>
        <w:t xml:space="preserve">An overview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A3A34">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9A3A34">
        <w:rPr>
          <w:rFonts w:ascii="Book Antiqua" w:eastAsia="Times New Roman" w:hAnsi="Book Antiqua" w:cs="Times New Roman"/>
          <w:sz w:val="24"/>
          <w:szCs w:val="24"/>
          <w:lang w:eastAsia="en-GB"/>
        </w:rPr>
        <w:fldChar w:fldCharType="begin"/>
      </w:r>
      <w:r w:rsidR="00C86FBC" w:rsidRPr="009A3A34">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eastAsia="Times New Roman" w:hAnsi="Book Antiqua" w:cs="Times New Roman"/>
          <w:sz w:val="24"/>
          <w:szCs w:val="24"/>
          <w:lang w:eastAsia="en-GB"/>
        </w:rPr>
        <w:fldChar w:fldCharType="separate"/>
      </w:r>
      <w:r w:rsidRPr="009A3A34">
        <w:rPr>
          <w:rFonts w:ascii="Book Antiqua" w:hAnsi="Book Antiqua" w:cs="Times New Roman"/>
          <w:sz w:val="24"/>
          <w:szCs w:val="24"/>
        </w:rPr>
        <w:t>(Power and Elliott, 2006)</w:t>
      </w:r>
      <w:r w:rsidRPr="009A3A34">
        <w:rPr>
          <w:rFonts w:ascii="Book Antiqua" w:eastAsia="Times New Roman" w:hAnsi="Book Antiqua" w:cs="Times New Roman"/>
          <w:sz w:val="24"/>
          <w:szCs w:val="24"/>
          <w:lang w:eastAsia="en-GB"/>
        </w:rPr>
        <w:fldChar w:fldCharType="end"/>
      </w:r>
      <w:r w:rsidRPr="009A3A34">
        <w:rPr>
          <w:rFonts w:ascii="Book Antiqua" w:eastAsia="Times New Roman" w:hAnsi="Book Antiqua" w:cs="Times New Roman"/>
          <w:sz w:val="24"/>
          <w:szCs w:val="24"/>
          <w:lang w:eastAsia="en-GB"/>
        </w:rPr>
        <w:t xml:space="preserve">. This amounts to 12,536 </w:t>
      </w:r>
      <w:r w:rsidRPr="009A3A34">
        <w:rPr>
          <w:rFonts w:ascii="Book Antiqua" w:eastAsia="Times New Roman" w:hAnsi="Book Antiqua" w:cs="Times New Roman"/>
          <w:sz w:val="24"/>
          <w:szCs w:val="24"/>
          <w:lang w:eastAsia="en-GB"/>
        </w:rPr>
        <w:lastRenderedPageBreak/>
        <w:t xml:space="preserve">people successfully interviewed, meaning that 2,686 people who did not die, emigrate, or refuse to take part in the survey are missing from sweep 4 (age 23). </w:t>
      </w:r>
    </w:p>
    <w:p w14:paraId="54DBE4B1" w14:textId="5E772BAB" w:rsidR="00C4762D" w:rsidRPr="009A3A34" w:rsidRDefault="00C4762D" w:rsidP="009A3A34">
      <w:pPr>
        <w:pStyle w:val="Caption"/>
        <w:keepNext/>
        <w:spacing w:line="480" w:lineRule="auto"/>
        <w:rPr>
          <w:rFonts w:ascii="Book Antiqua" w:hAnsi="Book Antiqua" w:cs="Times New Roman"/>
          <w:color w:val="auto"/>
          <w:sz w:val="24"/>
          <w:szCs w:val="24"/>
        </w:rPr>
      </w:pPr>
      <w:bookmarkStart w:id="48" w:name="_Toc146487752"/>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issing data patterns for NCDS</w:t>
      </w:r>
      <w:bookmarkEnd w:id="48"/>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6A0C55" w:rsidRPr="009A3A3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9A3A34" w:rsidRDefault="008A7D0C" w:rsidP="00E1481F">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58C706D5" w14:textId="630657B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ercent Complete (%)</w:t>
            </w:r>
          </w:p>
        </w:tc>
        <w:tc>
          <w:tcPr>
            <w:tcW w:w="0" w:type="auto"/>
          </w:tcPr>
          <w:p w14:paraId="665E0460"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0" w:type="auto"/>
          </w:tcPr>
          <w:p w14:paraId="3FDABF66"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0" w:type="auto"/>
          </w:tcPr>
          <w:p w14:paraId="45ED94CE"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0" w:type="auto"/>
          </w:tcPr>
          <w:p w14:paraId="46727A21"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r>
      <w:tr w:rsidR="006A0C55" w:rsidRPr="009A3A3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9A3A34" w:rsidRDefault="00384425"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8448</w:t>
            </w:r>
          </w:p>
        </w:tc>
        <w:tc>
          <w:tcPr>
            <w:tcW w:w="0" w:type="auto"/>
          </w:tcPr>
          <w:p w14:paraId="76B91889" w14:textId="5AC337F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w:t>
            </w:r>
          </w:p>
        </w:tc>
        <w:tc>
          <w:tcPr>
            <w:tcW w:w="0" w:type="auto"/>
          </w:tcPr>
          <w:p w14:paraId="35EF4A17"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7FA13D2"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0FD7335D"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DDA229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9A3A34" w:rsidRDefault="00F54E1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w:t>
            </w:r>
            <w:r w:rsidR="000D5E67" w:rsidRPr="009A3A34">
              <w:rPr>
                <w:rFonts w:ascii="Book Antiqua" w:hAnsi="Book Antiqua" w:cs="Times New Roman"/>
                <w:b w:val="0"/>
                <w:bCs w:val="0"/>
                <w:color w:val="auto"/>
                <w:sz w:val="24"/>
                <w:szCs w:val="24"/>
              </w:rPr>
              <w:t>2</w:t>
            </w:r>
            <w:r w:rsidR="00BE2866" w:rsidRPr="009A3A34">
              <w:rPr>
                <w:rFonts w:ascii="Book Antiqua" w:hAnsi="Book Antiqua" w:cs="Times New Roman"/>
                <w:b w:val="0"/>
                <w:bCs w:val="0"/>
                <w:color w:val="auto"/>
                <w:sz w:val="24"/>
                <w:szCs w:val="24"/>
              </w:rPr>
              <w:t>0</w:t>
            </w:r>
            <w:r w:rsidRPr="009A3A34">
              <w:rPr>
                <w:rFonts w:ascii="Book Antiqua" w:hAnsi="Book Antiqua" w:cs="Times New Roman"/>
                <w:b w:val="0"/>
                <w:bCs w:val="0"/>
                <w:color w:val="auto"/>
                <w:sz w:val="24"/>
                <w:szCs w:val="24"/>
              </w:rPr>
              <w:t>1</w:t>
            </w:r>
          </w:p>
        </w:tc>
        <w:tc>
          <w:tcPr>
            <w:tcW w:w="0" w:type="auto"/>
          </w:tcPr>
          <w:p w14:paraId="043BF4EA" w14:textId="333CB19B"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w:t>
            </w:r>
          </w:p>
        </w:tc>
        <w:tc>
          <w:tcPr>
            <w:tcW w:w="0" w:type="auto"/>
          </w:tcPr>
          <w:p w14:paraId="0B2F6065"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391BCB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7900760A"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21BD502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163</w:t>
            </w:r>
            <w:r w:rsidR="00BE2866" w:rsidRPr="009A3A34">
              <w:rPr>
                <w:rFonts w:ascii="Book Antiqua" w:hAnsi="Book Antiqua" w:cs="Times New Roman"/>
                <w:b w:val="0"/>
                <w:bCs w:val="0"/>
                <w:color w:val="auto"/>
                <w:sz w:val="24"/>
                <w:szCs w:val="24"/>
              </w:rPr>
              <w:t>6</w:t>
            </w:r>
          </w:p>
        </w:tc>
        <w:tc>
          <w:tcPr>
            <w:tcW w:w="0" w:type="auto"/>
          </w:tcPr>
          <w:p w14:paraId="557ACFB3" w14:textId="2F19776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w:t>
            </w:r>
          </w:p>
        </w:tc>
        <w:tc>
          <w:tcPr>
            <w:tcW w:w="0" w:type="auto"/>
          </w:tcPr>
          <w:p w14:paraId="637EDBF8"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4C9A00C"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60DB5D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51</w:t>
            </w:r>
          </w:p>
        </w:tc>
        <w:tc>
          <w:tcPr>
            <w:tcW w:w="0" w:type="auto"/>
          </w:tcPr>
          <w:p w14:paraId="683EECB0" w14:textId="78A3A629"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0" w:type="auto"/>
          </w:tcPr>
          <w:p w14:paraId="510B116D"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0A8553F"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4DB12C6"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AA64E72" w14:textId="77777777" w:rsidTr="00A366D3">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9A3A34" w:rsidRDefault="004B223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Total = 12536</w:t>
            </w:r>
          </w:p>
        </w:tc>
      </w:tr>
    </w:tbl>
    <w:p w14:paraId="7DF12C2F" w14:textId="77777777" w:rsidR="00B947F6" w:rsidRPr="009A3A34" w:rsidRDefault="00B947F6" w:rsidP="00B947F6">
      <w:pPr>
        <w:rPr>
          <w:rFonts w:ascii="Book Antiqua" w:hAnsi="Book Antiqua" w:cs="Times New Roman"/>
          <w:sz w:val="24"/>
          <w:szCs w:val="24"/>
        </w:rPr>
      </w:pPr>
    </w:p>
    <w:p w14:paraId="2838FF30" w14:textId="113DBFE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ONS, 202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combined with refusal rates of 7.1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RHidMO0","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esents a reasonable case in explaining potential missingness of the largest missing variables in the model. </w:t>
      </w:r>
    </w:p>
    <w:p w14:paraId="2DA28E82" w14:textId="7517F07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complete case analysis is only valid if data can be considered MCAR. If data is found to be MAR, then steps should be taken to address this potential bias in </w:t>
      </w:r>
      <w:r w:rsidRPr="009A3A34">
        <w:rPr>
          <w:rFonts w:ascii="Book Antiqua" w:hAnsi="Book Antiqua" w:cs="Times New Roman"/>
          <w:sz w:val="24"/>
          <w:szCs w:val="24"/>
        </w:rPr>
        <w:lastRenderedPageBreak/>
        <w:t>analysis. The gold standard to deal with MAR related data is MI</w:t>
      </w:r>
      <w:r w:rsidR="0008602A" w:rsidRPr="009A3A34">
        <w:rPr>
          <w:rFonts w:ascii="Book Antiqua" w:hAnsi="Book Antiqua" w:cs="Times New Roman"/>
          <w:sz w:val="24"/>
          <w:szCs w:val="24"/>
        </w:rPr>
        <w:t xml:space="preserve"> </w:t>
      </w:r>
      <w:r w:rsidR="0008602A"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schema":"https://github.com/citation-style-language/schema/raw/master/csl-citation.json"} </w:instrText>
      </w:r>
      <w:r w:rsidR="0008602A" w:rsidRPr="009A3A34">
        <w:rPr>
          <w:rFonts w:ascii="Book Antiqua" w:hAnsi="Book Antiqua" w:cs="Times New Roman"/>
          <w:sz w:val="24"/>
          <w:szCs w:val="24"/>
        </w:rPr>
        <w:fldChar w:fldCharType="separate"/>
      </w:r>
      <w:r w:rsidR="0008602A" w:rsidRPr="009A3A34">
        <w:rPr>
          <w:rFonts w:ascii="Book Antiqua" w:hAnsi="Book Antiqua" w:cs="Times New Roman"/>
          <w:sz w:val="24"/>
          <w:szCs w:val="24"/>
        </w:rPr>
        <w:t>(Treiman, 2009)</w:t>
      </w:r>
      <w:r w:rsidR="0008602A"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9A3A34" w:rsidRDefault="00B947F6" w:rsidP="009A3A34">
      <w:pPr>
        <w:pStyle w:val="Heading3"/>
        <w:spacing w:line="480" w:lineRule="auto"/>
        <w:rPr>
          <w:rFonts w:ascii="Book Antiqua" w:hAnsi="Book Antiqua" w:cs="Times New Roman"/>
          <w:b/>
          <w:bCs/>
          <w:color w:val="auto"/>
        </w:rPr>
      </w:pPr>
      <w:bookmarkStart w:id="49" w:name="_Toc137904665"/>
      <w:r w:rsidRPr="009A3A34">
        <w:rPr>
          <w:rFonts w:ascii="Book Antiqua" w:hAnsi="Book Antiqua" w:cs="Times New Roman"/>
          <w:b/>
          <w:bCs/>
          <w:color w:val="auto"/>
        </w:rPr>
        <w:t>Multiple Imputation by Chained Equations</w:t>
      </w:r>
      <w:bookmarkEnd w:id="49"/>
    </w:p>
    <w:p w14:paraId="0A936BF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9A3A34">
        <w:rPr>
          <w:rFonts w:ascii="Book Antiqua" w:hAnsi="Book Antiqua" w:cs="Times New Roman"/>
          <w:sz w:val="24"/>
          <w:szCs w:val="24"/>
        </w:rPr>
        <w:t>svy</w:t>
      </w:r>
      <w:proofErr w:type="spellEnd"/>
      <w:r w:rsidRPr="009A3A34">
        <w:rPr>
          <w:rFonts w:ascii="Book Antiqua" w:hAnsi="Book Antiqua" w:cs="Times New Roman"/>
          <w:sz w:val="24"/>
          <w:szCs w:val="24"/>
        </w:rPr>
        <w:t xml:space="preserve"> suite and so can also adjust for complex survey design.</w:t>
      </w:r>
    </w:p>
    <w:p w14:paraId="54A24503"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4A41D99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9A3A34">
        <w:rPr>
          <w:rFonts w:ascii="Book Antiqua" w:hAnsi="Book Antiqua" w:cs="Times New Roman"/>
          <w:sz w:val="24"/>
          <w:szCs w:val="24"/>
        </w:rPr>
        <w:t>to</w:t>
      </w:r>
      <w:r w:rsidRPr="009A3A34">
        <w:rPr>
          <w:rFonts w:ascii="Book Antiqua" w:hAnsi="Book Antiqua" w:cs="Times New Roman"/>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w:t>
      </w:r>
      <w:r w:rsidRPr="009A3A34">
        <w:rPr>
          <w:rFonts w:ascii="Book Antiqua" w:hAnsi="Book Antiqua" w:cs="Times New Roman"/>
          <w:sz w:val="24"/>
          <w:szCs w:val="24"/>
        </w:rPr>
        <w:lastRenderedPageBreak/>
        <w:t xml:space="preserve">moves since child’s birth, sum of favourable learning environments. Some auxiliary variables such as cognitive ability was taken out as they were already included in the main model of analysis. </w:t>
      </w:r>
    </w:p>
    <w:p w14:paraId="26D6A068" w14:textId="67F6271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there is no clear consensus on the number of optimum imputations required to estimate the mod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629E6F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ere </w:t>
      </w:r>
      <w:r w:rsidR="00D26CB7" w:rsidRPr="009A3A34">
        <w:rPr>
          <w:rFonts w:ascii="Book Antiqua" w:hAnsi="Book Antiqua" w:cs="Times New Roman"/>
          <w:sz w:val="24"/>
          <w:szCs w:val="24"/>
        </w:rPr>
        <w:t>18</w:t>
      </w:r>
      <w:r w:rsidRPr="009A3A34">
        <w:rPr>
          <w:rFonts w:ascii="Book Antiqua" w:hAnsi="Book Antiqua" w:cs="Times New Roman"/>
          <w:sz w:val="24"/>
          <w:szCs w:val="24"/>
        </w:rPr>
        <w:t xml:space="preserve"> variables identified for inclusion in the imputation model. However, variables that are predictive of the chance of missing values but are not predictive of </w:t>
      </w:r>
      <w:r w:rsidRPr="009A3A34">
        <w:rPr>
          <w:rFonts w:ascii="Book Antiqua" w:hAnsi="Book Antiqua" w:cs="Times New Roman"/>
          <w:sz w:val="24"/>
          <w:szCs w:val="24"/>
        </w:rPr>
        <w:lastRenderedPageBreak/>
        <w:t xml:space="preserve">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4701D5D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w:t>
      </w:r>
      <w:r w:rsidR="00D26CB7"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indications of a MAR or MNAR mechanism being present. </w:t>
      </w:r>
    </w:p>
    <w:p w14:paraId="31E28C40" w14:textId="48FC8C5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w:t>
      </w:r>
      <w:r w:rsidR="000319AD" w:rsidRPr="009A3A34">
        <w:rPr>
          <w:rFonts w:ascii="Book Antiqua" w:hAnsi="Book Antiqua" w:cs="Times New Roman"/>
          <w:sz w:val="24"/>
          <w:szCs w:val="24"/>
        </w:rPr>
        <w:t xml:space="preserve">all the </w:t>
      </w:r>
      <w:r w:rsidRPr="009A3A34">
        <w:rPr>
          <w:rFonts w:ascii="Book Antiqua" w:hAnsi="Book Antiqua" w:cs="Times New Roman"/>
          <w:sz w:val="24"/>
          <w:szCs w:val="24"/>
        </w:rPr>
        <w:t xml:space="preserve">variables </w:t>
      </w:r>
      <w:r w:rsidR="000319AD" w:rsidRPr="009A3A34">
        <w:rPr>
          <w:rFonts w:ascii="Book Antiqua" w:hAnsi="Book Antiqua" w:cs="Times New Roman"/>
          <w:sz w:val="24"/>
          <w:szCs w:val="24"/>
        </w:rPr>
        <w:t>in the model being categorical in nature</w:t>
      </w:r>
      <w:r w:rsidRPr="009A3A34">
        <w:rPr>
          <w:rFonts w:ascii="Book Antiqua" w:hAnsi="Book Antiqua" w:cs="Times New Roman"/>
          <w:sz w:val="24"/>
          <w:szCs w:val="24"/>
        </w:rPr>
        <w:t xml:space="preserve">, convergence issues are </w:t>
      </w:r>
      <w:r w:rsidR="000319AD" w:rsidRPr="009A3A34">
        <w:rPr>
          <w:rFonts w:ascii="Book Antiqua" w:hAnsi="Book Antiqua" w:cs="Times New Roman"/>
          <w:sz w:val="24"/>
          <w:szCs w:val="24"/>
        </w:rPr>
        <w:t>a possibility</w:t>
      </w:r>
      <w:r w:rsidRPr="009A3A34">
        <w:rPr>
          <w:rFonts w:ascii="Book Antiqua" w:hAnsi="Book Antiqua" w:cs="Times New Roman"/>
          <w:sz w:val="24"/>
          <w:szCs w:val="24"/>
        </w:rPr>
        <w:t>. This risk is increased if a model has many categorical variables. Failure to converge was a consistent problem. Without resorting to re-coding analytical variables, the decision was made to drop one of the auxiliary variables in order to produce an imputed model</w:t>
      </w:r>
      <w:r w:rsidRPr="009A3A34">
        <w:rPr>
          <w:rStyle w:val="FootnoteReference"/>
          <w:rFonts w:ascii="Book Antiqua" w:hAnsi="Book Antiqua" w:cs="Times New Roman"/>
          <w:sz w:val="24"/>
          <w:szCs w:val="24"/>
        </w:rPr>
        <w:footnoteReference w:id="16"/>
      </w:r>
      <w:r w:rsidRPr="009A3A34">
        <w:rPr>
          <w:rFonts w:ascii="Book Antiqua" w:hAnsi="Book Antiqua" w:cs="Times New Roman"/>
          <w:sz w:val="24"/>
          <w:szCs w:val="24"/>
        </w:rPr>
        <w:t xml:space="preserve">. </w:t>
      </w:r>
    </w:p>
    <w:p w14:paraId="5B2B4EF6"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0B8CEF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next models presented will be a comparison of a complete case analysis using NS-SEC from the previous chapter and the imputed model in table 1.</w:t>
      </w:r>
      <w:r w:rsidR="00DB097B" w:rsidRPr="009A3A34">
        <w:rPr>
          <w:rFonts w:ascii="Book Antiqua" w:hAnsi="Book Antiqua" w:cs="Times New Roman"/>
          <w:sz w:val="24"/>
          <w:szCs w:val="24"/>
        </w:rPr>
        <w:t>15</w:t>
      </w:r>
      <w:r w:rsidRPr="009A3A34">
        <w:rPr>
          <w:rFonts w:ascii="Book Antiqua" w:hAnsi="Book Antiqua" w:cs="Times New Roman"/>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w:t>
      </w:r>
      <w:r w:rsidR="00650A0C" w:rsidRPr="009A3A34">
        <w:rPr>
          <w:rFonts w:ascii="Book Antiqua" w:hAnsi="Book Antiqua" w:cs="Times New Roman"/>
          <w:sz w:val="24"/>
          <w:szCs w:val="24"/>
        </w:rPr>
        <w:t>8,448</w:t>
      </w:r>
      <w:r w:rsidRPr="009A3A34">
        <w:rPr>
          <w:rFonts w:ascii="Book Antiqua" w:hAnsi="Book Antiqua" w:cs="Times New Roman"/>
          <w:sz w:val="24"/>
          <w:szCs w:val="24"/>
        </w:rPr>
        <w:t xml:space="preserve"> observations of the CCA model. </w:t>
      </w:r>
    </w:p>
    <w:p w14:paraId="62A88A1E" w14:textId="2DD426EB" w:rsidR="00B947F6" w:rsidRPr="009A3A34" w:rsidRDefault="00B947F6" w:rsidP="009A3A34">
      <w:pPr>
        <w:spacing w:line="480" w:lineRule="auto"/>
        <w:rPr>
          <w:rFonts w:ascii="Book Antiqua" w:hAnsi="Book Antiqua" w:cs="Times New Roman"/>
          <w:sz w:val="24"/>
          <w:szCs w:val="24"/>
        </w:rPr>
        <w:sectPr w:rsidR="00B947F6"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Overall, there is similarity between the complete case analysis and the imputed model. The substantive conclusions between CCA and MI models are near identical. There are some very slight differences in the log</w:t>
      </w:r>
      <w:r w:rsidR="000B03CE">
        <w:rPr>
          <w:rFonts w:ascii="Book Antiqua" w:hAnsi="Book Antiqua" w:cs="Times New Roman"/>
          <w:sz w:val="24"/>
          <w:szCs w:val="24"/>
        </w:rPr>
        <w:t>-</w:t>
      </w:r>
      <w:r w:rsidRPr="009A3A34">
        <w:rPr>
          <w:rFonts w:ascii="Book Antiqua" w:hAnsi="Book Antiqua" w:cs="Times New Roman"/>
          <w:sz w:val="24"/>
          <w:szCs w:val="24"/>
        </w:rPr>
        <w:t xml:space="preserve">odds </w:t>
      </w:r>
      <w:r w:rsidR="001E715F" w:rsidRPr="009A3A34">
        <w:rPr>
          <w:rFonts w:ascii="Book Antiqua" w:hAnsi="Book Antiqua" w:cs="Times New Roman"/>
          <w:sz w:val="24"/>
          <w:szCs w:val="24"/>
        </w:rPr>
        <w:t xml:space="preserve">and average marginal effects </w:t>
      </w:r>
      <w:r w:rsidRPr="009A3A34">
        <w:rPr>
          <w:rFonts w:ascii="Book Antiqua" w:hAnsi="Book Antiqua" w:cs="Times New Roman"/>
          <w:sz w:val="24"/>
          <w:szCs w:val="24"/>
        </w:rPr>
        <w:t xml:space="preserve">across </w:t>
      </w:r>
      <w:r w:rsidR="001E715F"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but these slight differences are not large enough to impact the substantive conclusions presented in the interpretation of the CCA model. </w:t>
      </w:r>
      <w:r w:rsidR="001E715F" w:rsidRPr="009A3A34">
        <w:rPr>
          <w:rFonts w:ascii="Book Antiqua" w:hAnsi="Book Antiqua" w:cs="Times New Roman"/>
          <w:sz w:val="24"/>
          <w:szCs w:val="24"/>
        </w:rPr>
        <w:t xml:space="preserve">The largest single difference in terms of </w:t>
      </w:r>
      <w:r w:rsidR="000B03CE" w:rsidRPr="009A3A34">
        <w:rPr>
          <w:rFonts w:ascii="Book Antiqua" w:hAnsi="Book Antiqua" w:cs="Times New Roman"/>
          <w:sz w:val="24"/>
          <w:szCs w:val="24"/>
        </w:rPr>
        <w:t>average</w:t>
      </w:r>
      <w:r w:rsidR="001E715F" w:rsidRPr="009A3A34">
        <w:rPr>
          <w:rFonts w:ascii="Book Antiqua" w:hAnsi="Book Antiqua" w:cs="Times New Roman"/>
          <w:sz w:val="24"/>
          <w:szCs w:val="24"/>
        </w:rPr>
        <w:t xml:space="preserve"> marginal effects between the CCA and the imputed model amounts to 3 per cent – a difference that </w:t>
      </w:r>
      <w:r w:rsidR="000B03CE" w:rsidRPr="009A3A34">
        <w:rPr>
          <w:rFonts w:ascii="Book Antiqua" w:hAnsi="Book Antiqua" w:cs="Times New Roman"/>
          <w:sz w:val="24"/>
          <w:szCs w:val="24"/>
        </w:rPr>
        <w:t>ultimately</w:t>
      </w:r>
      <w:r w:rsidR="001E715F" w:rsidRPr="009A3A34">
        <w:rPr>
          <w:rFonts w:ascii="Book Antiqua" w:hAnsi="Book Antiqua" w:cs="Times New Roman"/>
          <w:sz w:val="24"/>
          <w:szCs w:val="24"/>
        </w:rPr>
        <w:t xml:space="preserve"> does not change the substantive interpretation of the </w:t>
      </w:r>
      <w:r w:rsidR="000B03CE" w:rsidRPr="009A3A34">
        <w:rPr>
          <w:rFonts w:ascii="Book Antiqua" w:hAnsi="Book Antiqua" w:cs="Times New Roman"/>
          <w:sz w:val="24"/>
          <w:szCs w:val="24"/>
        </w:rPr>
        <w:t>overall</w:t>
      </w:r>
      <w:r w:rsidR="001E715F" w:rsidRPr="009A3A34">
        <w:rPr>
          <w:rFonts w:ascii="Book Antiqua" w:hAnsi="Book Antiqua" w:cs="Times New Roman"/>
          <w:sz w:val="24"/>
          <w:szCs w:val="24"/>
        </w:rPr>
        <w:t xml:space="preserve"> model. </w:t>
      </w:r>
      <w:r w:rsidRPr="009A3A34">
        <w:rPr>
          <w:rFonts w:ascii="Book Antiqua" w:hAnsi="Book Antiqua" w:cs="Times New Roman"/>
          <w:sz w:val="24"/>
          <w:szCs w:val="24"/>
        </w:rPr>
        <w:t>The imputed model confirms the substantive conclusions made from the CCA model</w:t>
      </w:r>
      <w:r w:rsidR="00375B39" w:rsidRPr="009A3A34">
        <w:rPr>
          <w:rFonts w:ascii="Book Antiqua" w:hAnsi="Book Antiqua" w:cs="Times New Roman"/>
          <w:sz w:val="24"/>
          <w:szCs w:val="24"/>
        </w:rPr>
        <w:t xml:space="preserve"> with some minor variation in log odds and average marginal effects</w:t>
      </w:r>
      <w:r w:rsidR="003E145B" w:rsidRPr="009A3A34">
        <w:rPr>
          <w:rFonts w:ascii="Book Antiqua" w:hAnsi="Book Antiqua" w:cs="Times New Roman"/>
          <w:sz w:val="24"/>
          <w:szCs w:val="24"/>
        </w:rPr>
        <w:t xml:space="preserve"> and a reduction in standard errors.</w:t>
      </w:r>
    </w:p>
    <w:p w14:paraId="13061C98" w14:textId="36A4B9C4" w:rsidR="00C4762D" w:rsidRPr="009A3A34" w:rsidRDefault="00C4762D" w:rsidP="009A3A34">
      <w:pPr>
        <w:pStyle w:val="Caption"/>
        <w:keepNext/>
        <w:spacing w:line="480" w:lineRule="auto"/>
        <w:rPr>
          <w:rFonts w:ascii="Book Antiqua" w:hAnsi="Book Antiqua" w:cs="Times New Roman"/>
          <w:color w:val="auto"/>
          <w:sz w:val="24"/>
          <w:szCs w:val="24"/>
        </w:rPr>
      </w:pPr>
      <w:bookmarkStart w:id="50" w:name="_Toc146487753"/>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Comparison of CCA NS-SEC vs Imputed NS-SEC</w:t>
      </w:r>
      <w:bookmarkEnd w:id="50"/>
    </w:p>
    <w:tbl>
      <w:tblPr>
        <w:tblStyle w:val="GridTable6Colorful"/>
        <w:tblW w:w="5000" w:type="pct"/>
        <w:tblLook w:val="04A0" w:firstRow="1" w:lastRow="0" w:firstColumn="1" w:lastColumn="0" w:noHBand="0" w:noVBand="1"/>
      </w:tblPr>
      <w:tblGrid>
        <w:gridCol w:w="5234"/>
        <w:gridCol w:w="919"/>
        <w:gridCol w:w="983"/>
        <w:gridCol w:w="723"/>
        <w:gridCol w:w="919"/>
        <w:gridCol w:w="930"/>
        <w:gridCol w:w="919"/>
        <w:gridCol w:w="995"/>
        <w:gridCol w:w="733"/>
        <w:gridCol w:w="797"/>
        <w:gridCol w:w="796"/>
      </w:tblGrid>
      <w:tr w:rsidR="006A0C55" w:rsidRPr="009A3A34" w14:paraId="0DE315E0" w14:textId="4A20B9D1"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CDF46CA" w14:textId="77777777" w:rsidR="006655B4" w:rsidRPr="009A3A34" w:rsidRDefault="006655B4" w:rsidP="006655B4">
            <w:pPr>
              <w:rPr>
                <w:rFonts w:ascii="Book Antiqua" w:hAnsi="Book Antiqua" w:cs="Times New Roman"/>
                <w:color w:val="auto"/>
                <w:sz w:val="24"/>
                <w:szCs w:val="24"/>
              </w:rPr>
            </w:pPr>
          </w:p>
        </w:tc>
        <w:tc>
          <w:tcPr>
            <w:tcW w:w="943" w:type="pct"/>
            <w:gridSpan w:val="3"/>
          </w:tcPr>
          <w:p w14:paraId="4CABB083" w14:textId="7777777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CCA NS-SEC</w:t>
            </w:r>
          </w:p>
        </w:tc>
        <w:tc>
          <w:tcPr>
            <w:tcW w:w="664" w:type="pct"/>
            <w:gridSpan w:val="2"/>
          </w:tcPr>
          <w:p w14:paraId="405EFB38" w14:textId="212511B9"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950" w:type="pct"/>
            <w:gridSpan w:val="3"/>
          </w:tcPr>
          <w:p w14:paraId="719F789D" w14:textId="11E2AEF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Imputed NS-SEC</w:t>
            </w:r>
          </w:p>
        </w:tc>
        <w:tc>
          <w:tcPr>
            <w:tcW w:w="566" w:type="pct"/>
            <w:gridSpan w:val="2"/>
          </w:tcPr>
          <w:p w14:paraId="64855A78" w14:textId="27FAE0CB"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r>
      <w:tr w:rsidR="006A0C55" w:rsidRPr="009A3A34" w14:paraId="3C3AC6A6" w14:textId="6AEC9BB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BCAE92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30" w:type="pct"/>
          </w:tcPr>
          <w:p w14:paraId="125F282E"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3" w:type="pct"/>
          </w:tcPr>
          <w:p w14:paraId="67952A3A"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60" w:type="pct"/>
          </w:tcPr>
          <w:p w14:paraId="6081D1C7"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330" w:type="pct"/>
          </w:tcPr>
          <w:p w14:paraId="68DAE8C3" w14:textId="07F5E84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333" w:type="pct"/>
          </w:tcPr>
          <w:p w14:paraId="0677460C" w14:textId="7FDC98F9"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330" w:type="pct"/>
          </w:tcPr>
          <w:p w14:paraId="6F59AFE8" w14:textId="16D863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7" w:type="pct"/>
          </w:tcPr>
          <w:p w14:paraId="5EBE57B5"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63" w:type="pct"/>
          </w:tcPr>
          <w:p w14:paraId="4737A17B"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37176E12" w14:textId="4C82C026"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21F7BF4" w14:textId="4F1247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r>
      <w:tr w:rsidR="006A0C55" w:rsidRPr="009A3A34" w14:paraId="3F525C09" w14:textId="5CE2EE78" w:rsidTr="00C4762D">
        <w:tc>
          <w:tcPr>
            <w:cnfStyle w:val="001000000000" w:firstRow="0" w:lastRow="0" w:firstColumn="1" w:lastColumn="0" w:oddVBand="0" w:evenVBand="0" w:oddHBand="0" w:evenHBand="0" w:firstRowFirstColumn="0" w:firstRowLastColumn="0" w:lastRowFirstColumn="0" w:lastRowLastColumn="0"/>
            <w:tcW w:w="1877" w:type="pct"/>
          </w:tcPr>
          <w:p w14:paraId="35E3956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30" w:type="pct"/>
          </w:tcPr>
          <w:p w14:paraId="76E7C571" w14:textId="670F44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48E7A43" w14:textId="0B3E109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F519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4A4CF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FE19B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DE80587" w14:textId="28C6D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928DE8A" w14:textId="710D1E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FEE2D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8C3B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E35F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B2707EE" w14:textId="15D6F03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A19524" w14:textId="0DBFDD1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2E3780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B8122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4118C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8CB3E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6849F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3B947B" w14:textId="3D295A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8BC0F5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1A67D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AFF4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C9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3E2D51" w14:textId="6D39B34F" w:rsidTr="00C4762D">
        <w:tc>
          <w:tcPr>
            <w:cnfStyle w:val="001000000000" w:firstRow="0" w:lastRow="0" w:firstColumn="1" w:lastColumn="0" w:oddVBand="0" w:evenVBand="0" w:oddHBand="0" w:evenHBand="0" w:firstRowFirstColumn="0" w:firstRowLastColumn="0" w:lastRowFirstColumn="0" w:lastRowLastColumn="0"/>
            <w:tcW w:w="1877" w:type="pct"/>
          </w:tcPr>
          <w:p w14:paraId="76A71631" w14:textId="049AB41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330" w:type="pct"/>
          </w:tcPr>
          <w:p w14:paraId="030B4719" w14:textId="4A3E27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2B33B4F" w14:textId="579FCFF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0F72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6871F0" w14:textId="58DB9F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E71F0D8" w14:textId="7C86F2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573236E" w14:textId="58E32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D23399B" w14:textId="1679F7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5D8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4440AC3" w14:textId="4833F7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A0DBA7" w14:textId="0C99EF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4931AE5" w14:textId="0B177C8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5D66C0" w14:textId="258C78F1"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330" w:type="pct"/>
          </w:tcPr>
          <w:p w14:paraId="7B3BA3FF" w14:textId="28F8FC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53" w:type="pct"/>
          </w:tcPr>
          <w:p w14:paraId="3A0F5C15" w14:textId="730E1E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A4C6193" w14:textId="7FAFFF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2729DF8" w14:textId="60202E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333" w:type="pct"/>
          </w:tcPr>
          <w:p w14:paraId="4256C018" w14:textId="4DA99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F483D56" w14:textId="14314C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2</w:t>
            </w:r>
          </w:p>
        </w:tc>
        <w:tc>
          <w:tcPr>
            <w:tcW w:w="357" w:type="pct"/>
          </w:tcPr>
          <w:p w14:paraId="7165ECAC" w14:textId="639199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6E3579EB" w14:textId="0F3598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6560170" w14:textId="5544CE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5" w:type="pct"/>
          </w:tcPr>
          <w:p w14:paraId="1F11C966" w14:textId="380B81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BCA983" w14:textId="08680CEC" w:rsidTr="00C4762D">
        <w:tc>
          <w:tcPr>
            <w:cnfStyle w:val="001000000000" w:firstRow="0" w:lastRow="0" w:firstColumn="1" w:lastColumn="0" w:oddVBand="0" w:evenVBand="0" w:oddHBand="0" w:evenHBand="0" w:firstRowFirstColumn="0" w:firstRowLastColumn="0" w:lastRowFirstColumn="0" w:lastRowLastColumn="0"/>
            <w:tcW w:w="1877" w:type="pct"/>
          </w:tcPr>
          <w:p w14:paraId="6A7B73AB" w14:textId="13ACF38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1D1154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CF56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E509C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230D9D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0BF625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59D568B" w14:textId="151424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00DF1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1E588C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822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C47C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D8B518" w14:textId="7EE6080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AAB0D42" w14:textId="6D07E3E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330" w:type="pct"/>
          </w:tcPr>
          <w:p w14:paraId="6F287ADC" w14:textId="019334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EFE3A9C" w14:textId="6B0148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A1B7A1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9A446B" w14:textId="7D830A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0FF19A9" w14:textId="27318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B26C0B6" w14:textId="092BD10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8BBB432" w14:textId="232B98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3FCD73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3208C2" w14:textId="26F803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F2213" w14:textId="139DFC4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9CA9BD" w14:textId="7A5B26D0" w:rsidTr="00C4762D">
        <w:tc>
          <w:tcPr>
            <w:cnfStyle w:val="001000000000" w:firstRow="0" w:lastRow="0" w:firstColumn="1" w:lastColumn="0" w:oddVBand="0" w:evenVBand="0" w:oddHBand="0" w:evenHBand="0" w:firstRowFirstColumn="0" w:firstRowLastColumn="0" w:lastRowFirstColumn="0" w:lastRowLastColumn="0"/>
            <w:tcW w:w="1877" w:type="pct"/>
          </w:tcPr>
          <w:p w14:paraId="35A80CF8" w14:textId="5A92A8B3"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Male</w:t>
            </w:r>
          </w:p>
        </w:tc>
        <w:tc>
          <w:tcPr>
            <w:tcW w:w="330" w:type="pct"/>
          </w:tcPr>
          <w:p w14:paraId="0B06693A" w14:textId="2B475F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53" w:type="pct"/>
          </w:tcPr>
          <w:p w14:paraId="0FFF9577" w14:textId="6C1F2A4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0" w:type="pct"/>
          </w:tcPr>
          <w:p w14:paraId="5B159CF8" w14:textId="02A65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07AC458" w14:textId="31D1BEA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5E15DC42" w14:textId="568B83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733AC69" w14:textId="05886E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7" w:type="pct"/>
          </w:tcPr>
          <w:p w14:paraId="446A1B93" w14:textId="522D2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63" w:type="pct"/>
          </w:tcPr>
          <w:p w14:paraId="35B0B1AA" w14:textId="194EB1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74FA21" w14:textId="7E6FF2D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15ECF9B1" w14:textId="5744A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E98A940" w14:textId="3F33C62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288F7A" w14:textId="7B1149D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561510A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12D1F5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B179DA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3DA94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E006FD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6E13D" w14:textId="07AFCA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6FBA5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F08C5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0F27A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45B1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780E480" w14:textId="4CBBC002" w:rsidTr="00C4762D">
        <w:tc>
          <w:tcPr>
            <w:cnfStyle w:val="001000000000" w:firstRow="0" w:lastRow="0" w:firstColumn="1" w:lastColumn="0" w:oddVBand="0" w:evenVBand="0" w:oddHBand="0" w:evenHBand="0" w:firstRowFirstColumn="0" w:firstRowLastColumn="0" w:lastRowFirstColumn="0" w:lastRowLastColumn="0"/>
            <w:tcW w:w="1877" w:type="pct"/>
          </w:tcPr>
          <w:p w14:paraId="540458C6" w14:textId="6149989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330" w:type="pct"/>
          </w:tcPr>
          <w:p w14:paraId="45CE8F4D" w14:textId="7290BF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5C61FA" w14:textId="12C6E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32787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2CE0D42" w14:textId="4152E4F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4675DB3" w14:textId="242694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E97E7E5" w14:textId="71CEC4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A81BE0" w14:textId="312CBE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04238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3C52A2" w14:textId="78A347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1DCC0" w14:textId="2B08B31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2BCEEE" w14:textId="7D3E8B49"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6D1525F" w14:textId="1C961FA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330" w:type="pct"/>
          </w:tcPr>
          <w:p w14:paraId="4751C048" w14:textId="744BB9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3" w:type="pct"/>
          </w:tcPr>
          <w:p w14:paraId="264A65B8" w14:textId="18097E0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0F2D1C56" w14:textId="3F33B89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1E4F1E9" w14:textId="772451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201F434B" w14:textId="475782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0A4D693" w14:textId="2C825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7" w:type="pct"/>
          </w:tcPr>
          <w:p w14:paraId="5EC89C3E" w14:textId="09D2AAF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511EE45E" w14:textId="51AD43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280709" w14:textId="324419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6372720B" w14:textId="0B304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B5FAE72" w14:textId="388DFA05" w:rsidTr="00C4762D">
        <w:tc>
          <w:tcPr>
            <w:cnfStyle w:val="001000000000" w:firstRow="0" w:lastRow="0" w:firstColumn="1" w:lastColumn="0" w:oddVBand="0" w:evenVBand="0" w:oddHBand="0" w:evenHBand="0" w:firstRowFirstColumn="0" w:firstRowLastColumn="0" w:lastRowFirstColumn="0" w:lastRowLastColumn="0"/>
            <w:tcW w:w="1877" w:type="pct"/>
          </w:tcPr>
          <w:p w14:paraId="46CAC376" w14:textId="6B77667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BB9723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445F74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D047E0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F4C0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D6E73F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064C417" w14:textId="6A655B5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4C37A8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A3F59A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7854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BD6C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F2CC31" w14:textId="32F77C4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0B3FD2A" w14:textId="130EF1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4042579" w14:textId="3E3C62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6E1E7E7A" w14:textId="2D8C47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22E70143" w14:textId="79A3B5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00051D9" w14:textId="033A25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2</w:t>
            </w:r>
          </w:p>
        </w:tc>
        <w:tc>
          <w:tcPr>
            <w:tcW w:w="333" w:type="pct"/>
          </w:tcPr>
          <w:p w14:paraId="33C53F57" w14:textId="68B91F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13283365" w14:textId="2164D1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46</w:t>
            </w:r>
          </w:p>
        </w:tc>
        <w:tc>
          <w:tcPr>
            <w:tcW w:w="357" w:type="pct"/>
          </w:tcPr>
          <w:p w14:paraId="08486B2F" w14:textId="52514E8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5D44941C" w14:textId="7AA54A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832185" w14:textId="6BC317F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5" w:type="pct"/>
          </w:tcPr>
          <w:p w14:paraId="5B67A893" w14:textId="073F809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A7E3743" w14:textId="32BB081D" w:rsidTr="00C4762D">
        <w:tc>
          <w:tcPr>
            <w:cnfStyle w:val="001000000000" w:firstRow="0" w:lastRow="0" w:firstColumn="1" w:lastColumn="0" w:oddVBand="0" w:evenVBand="0" w:oddHBand="0" w:evenHBand="0" w:firstRowFirstColumn="0" w:firstRowLastColumn="0" w:lastRowFirstColumn="0" w:lastRowLastColumn="0"/>
            <w:tcW w:w="1877" w:type="pct"/>
          </w:tcPr>
          <w:p w14:paraId="23CB56A0" w14:textId="66298B2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4AC6F1E5" w14:textId="187EED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53" w:type="pct"/>
          </w:tcPr>
          <w:p w14:paraId="4D3AB9C1" w14:textId="587D12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60F4F99A" w14:textId="5131E7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A0B2E95" w14:textId="2106F23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8</w:t>
            </w:r>
          </w:p>
        </w:tc>
        <w:tc>
          <w:tcPr>
            <w:tcW w:w="333" w:type="pct"/>
          </w:tcPr>
          <w:p w14:paraId="0F31B0C4" w14:textId="22861B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311876A4" w14:textId="311BB6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2</w:t>
            </w:r>
          </w:p>
        </w:tc>
        <w:tc>
          <w:tcPr>
            <w:tcW w:w="357" w:type="pct"/>
          </w:tcPr>
          <w:p w14:paraId="128C486C" w14:textId="71B1A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2AC31EB8" w14:textId="32198B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8EED657" w14:textId="4A19AC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4C330BEA" w14:textId="57922CE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0AD2563" w14:textId="5D5CDF8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71AC494" w14:textId="5BACB3B3"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58F4474B" w14:textId="027AF59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53" w:type="pct"/>
          </w:tcPr>
          <w:p w14:paraId="2E5FE6E2" w14:textId="422B3C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30292F63" w14:textId="0FAE7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30B517" w14:textId="0DC835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3</w:t>
            </w:r>
          </w:p>
        </w:tc>
        <w:tc>
          <w:tcPr>
            <w:tcW w:w="333" w:type="pct"/>
          </w:tcPr>
          <w:p w14:paraId="24EC2070" w14:textId="54B105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370BC727" w14:textId="005701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9</w:t>
            </w:r>
          </w:p>
        </w:tc>
        <w:tc>
          <w:tcPr>
            <w:tcW w:w="357" w:type="pct"/>
          </w:tcPr>
          <w:p w14:paraId="59E3E301" w14:textId="0E9F34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6889447" w14:textId="19042B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87A66B" w14:textId="1FD745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85" w:type="pct"/>
          </w:tcPr>
          <w:p w14:paraId="4EF74D5A" w14:textId="18F216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E55188" w14:textId="005F4858" w:rsidTr="00C4762D">
        <w:tc>
          <w:tcPr>
            <w:cnfStyle w:val="001000000000" w:firstRow="0" w:lastRow="0" w:firstColumn="1" w:lastColumn="0" w:oddVBand="0" w:evenVBand="0" w:oddHBand="0" w:evenHBand="0" w:firstRowFirstColumn="0" w:firstRowLastColumn="0" w:lastRowFirstColumn="0" w:lastRowLastColumn="0"/>
            <w:tcW w:w="1877" w:type="pct"/>
          </w:tcPr>
          <w:p w14:paraId="5D800647" w14:textId="63C53E7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137DBE4B" w14:textId="32C804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53" w:type="pct"/>
          </w:tcPr>
          <w:p w14:paraId="59F9F752" w14:textId="3E72F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6591E7D8" w14:textId="5C76D0A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473CBDE" w14:textId="262D64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07CE84F5" w14:textId="36692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9782841" w14:textId="11A52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4</w:t>
            </w:r>
          </w:p>
        </w:tc>
        <w:tc>
          <w:tcPr>
            <w:tcW w:w="357" w:type="pct"/>
          </w:tcPr>
          <w:p w14:paraId="01AD16D7" w14:textId="77891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6851E5AF" w14:textId="4FFC26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E0ECF2E" w14:textId="6F90AC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85" w:type="pct"/>
          </w:tcPr>
          <w:p w14:paraId="626718DB" w14:textId="7466B1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85B252" w14:textId="28316EF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075888E" w14:textId="564F5D1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38046144" w14:textId="5530B3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53" w:type="pct"/>
          </w:tcPr>
          <w:p w14:paraId="1B143198" w14:textId="4852B02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0BF4286" w14:textId="273C90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6CCD72D" w14:textId="7A15E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5</w:t>
            </w:r>
          </w:p>
        </w:tc>
        <w:tc>
          <w:tcPr>
            <w:tcW w:w="333" w:type="pct"/>
          </w:tcPr>
          <w:p w14:paraId="64298038" w14:textId="34EEF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7467F242" w14:textId="18CF4F7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9</w:t>
            </w:r>
          </w:p>
        </w:tc>
        <w:tc>
          <w:tcPr>
            <w:tcW w:w="357" w:type="pct"/>
          </w:tcPr>
          <w:p w14:paraId="52C5B740" w14:textId="414FB1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0613F409" w14:textId="175D8D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4D96F3A" w14:textId="1A9C0BA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0B79CC33" w14:textId="4C312F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45EE4D" w14:textId="5A9B804A" w:rsidTr="00C4762D">
        <w:tc>
          <w:tcPr>
            <w:cnfStyle w:val="001000000000" w:firstRow="0" w:lastRow="0" w:firstColumn="1" w:lastColumn="0" w:oddVBand="0" w:evenVBand="0" w:oddHBand="0" w:evenHBand="0" w:firstRowFirstColumn="0" w:firstRowLastColumn="0" w:lastRowFirstColumn="0" w:lastRowLastColumn="0"/>
            <w:tcW w:w="1877" w:type="pct"/>
          </w:tcPr>
          <w:p w14:paraId="1216BE59" w14:textId="39A3275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0D91058C" w14:textId="5976B7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53" w:type="pct"/>
          </w:tcPr>
          <w:p w14:paraId="0F8E7B98" w14:textId="3A593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68281E61" w14:textId="0AEDB5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0611780" w14:textId="4EFAA6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6</w:t>
            </w:r>
          </w:p>
        </w:tc>
        <w:tc>
          <w:tcPr>
            <w:tcW w:w="333" w:type="pct"/>
          </w:tcPr>
          <w:p w14:paraId="63CC8373" w14:textId="00D4380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62256DD" w14:textId="2728D0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4E6B3E24" w14:textId="7AB67B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033BCD77" w14:textId="7B04D73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EA7125" w14:textId="511FA4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1A9586D4" w14:textId="58D24B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A558109" w14:textId="756234B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DD3CFED" w14:textId="45A15C4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1DC7A4E" w14:textId="5C5BFDE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53" w:type="pct"/>
          </w:tcPr>
          <w:p w14:paraId="624CFFEA" w14:textId="502778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3F029E55" w14:textId="15349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E1F4484" w14:textId="687739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016E7B97" w14:textId="40F2D54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280F30D" w14:textId="37DBAC5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7" w:type="pct"/>
          </w:tcPr>
          <w:p w14:paraId="07F92134" w14:textId="58D6525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7B7B7572" w14:textId="03C23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778C8" w14:textId="4AF459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5" w:type="pct"/>
          </w:tcPr>
          <w:p w14:paraId="538DA8DF" w14:textId="05E02C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6EF504" w14:textId="7C946307" w:rsidTr="00C4762D">
        <w:tc>
          <w:tcPr>
            <w:cnfStyle w:val="001000000000" w:firstRow="0" w:lastRow="0" w:firstColumn="1" w:lastColumn="0" w:oddVBand="0" w:evenVBand="0" w:oddHBand="0" w:evenHBand="0" w:firstRowFirstColumn="0" w:firstRowLastColumn="0" w:lastRowFirstColumn="0" w:lastRowLastColumn="0"/>
            <w:tcW w:w="1877" w:type="pct"/>
          </w:tcPr>
          <w:p w14:paraId="4D442264" w14:textId="0E2FC7C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9E8344A" w14:textId="468F99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C2ACC2D" w14:textId="56F03D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0E7DD9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EB300F" w14:textId="3EEC165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D5BC9E1" w14:textId="022238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A2DFF98" w14:textId="068813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71B33418" w14:textId="2E926A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2E280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6B471F" w14:textId="64A9030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A7F296" w14:textId="42E5B8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D39044" w14:textId="3D1245D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9BA6C94" w14:textId="4E7BA93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FE4373D" w14:textId="5968B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53" w:type="pct"/>
          </w:tcPr>
          <w:p w14:paraId="21281852" w14:textId="21EBF0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0" w:type="pct"/>
          </w:tcPr>
          <w:p w14:paraId="1A39D0B1" w14:textId="73693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4814713" w14:textId="75D34E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3802CDCC" w14:textId="4670B6C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707D40B" w14:textId="355C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6</w:t>
            </w:r>
          </w:p>
        </w:tc>
        <w:tc>
          <w:tcPr>
            <w:tcW w:w="357" w:type="pct"/>
          </w:tcPr>
          <w:p w14:paraId="425E773F" w14:textId="771B9F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63" w:type="pct"/>
          </w:tcPr>
          <w:p w14:paraId="3D119024" w14:textId="6B2E9F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506A886" w14:textId="69CAC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0D879F" w14:textId="2325826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66C709" w14:textId="7F189BAD" w:rsidTr="00C4762D">
        <w:tc>
          <w:tcPr>
            <w:cnfStyle w:val="001000000000" w:firstRow="0" w:lastRow="0" w:firstColumn="1" w:lastColumn="0" w:oddVBand="0" w:evenVBand="0" w:oddHBand="0" w:evenHBand="0" w:firstRowFirstColumn="0" w:firstRowLastColumn="0" w:lastRowFirstColumn="0" w:lastRowLastColumn="0"/>
            <w:tcW w:w="1877" w:type="pct"/>
          </w:tcPr>
          <w:p w14:paraId="7CC63403" w14:textId="77777777" w:rsidR="006655B4" w:rsidRPr="009A3A34" w:rsidRDefault="006655B4" w:rsidP="006655B4">
            <w:pPr>
              <w:rPr>
                <w:rFonts w:ascii="Book Antiqua" w:hAnsi="Book Antiqua" w:cs="Times New Roman"/>
                <w:color w:val="auto"/>
                <w:sz w:val="24"/>
                <w:szCs w:val="24"/>
              </w:rPr>
            </w:pPr>
          </w:p>
        </w:tc>
        <w:tc>
          <w:tcPr>
            <w:tcW w:w="330" w:type="pct"/>
          </w:tcPr>
          <w:p w14:paraId="5AC659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677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E039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0178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75B82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C123941" w14:textId="5E9DD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122B596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41219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CA19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E192F8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CD6D607" w14:textId="5741918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36811E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Post-Schooling Education</w:t>
            </w:r>
          </w:p>
        </w:tc>
        <w:tc>
          <w:tcPr>
            <w:tcW w:w="330" w:type="pct"/>
          </w:tcPr>
          <w:p w14:paraId="3A846A1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4E7E3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0FA73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0E3B6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6A027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8E397A" w14:textId="3CBC43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3FD1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425C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7772E8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78E4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1D7375" w14:textId="7DE2D105" w:rsidTr="00C4762D">
        <w:tc>
          <w:tcPr>
            <w:cnfStyle w:val="001000000000" w:firstRow="0" w:lastRow="0" w:firstColumn="1" w:lastColumn="0" w:oddVBand="0" w:evenVBand="0" w:oddHBand="0" w:evenHBand="0" w:firstRowFirstColumn="0" w:firstRowLastColumn="0" w:lastRowFirstColumn="0" w:lastRowLastColumn="0"/>
            <w:tcW w:w="1877" w:type="pct"/>
          </w:tcPr>
          <w:p w14:paraId="08DDC6C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F1F7A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59A936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614A2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0FB9C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D1817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0A5B77A" w14:textId="06EC94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07CC0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CF2C2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05F88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79B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F4A66D" w14:textId="360052C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CE3351B" w14:textId="2A0ADE85"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ess than five O’levels</w:t>
            </w:r>
          </w:p>
        </w:tc>
        <w:tc>
          <w:tcPr>
            <w:tcW w:w="330" w:type="pct"/>
          </w:tcPr>
          <w:p w14:paraId="43793256" w14:textId="2657E6C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B8CEBCE" w14:textId="153D3B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083EFA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909FA2" w14:textId="6D2094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8851AB7" w14:textId="15F2E8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30F8C79" w14:textId="13E04F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68CE3C9" w14:textId="1F51F3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60B6A2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DF182" w14:textId="0C682B1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574128E" w14:textId="1349E9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F2B657" w14:textId="10F89F5D" w:rsidTr="00C4762D">
        <w:tc>
          <w:tcPr>
            <w:cnfStyle w:val="001000000000" w:firstRow="0" w:lastRow="0" w:firstColumn="1" w:lastColumn="0" w:oddVBand="0" w:evenVBand="0" w:oddHBand="0" w:evenHBand="0" w:firstRowFirstColumn="0" w:firstRowLastColumn="0" w:lastRowFirstColumn="0" w:lastRowLastColumn="0"/>
            <w:tcW w:w="1877" w:type="pct"/>
          </w:tcPr>
          <w:p w14:paraId="5AA15CEB" w14:textId="02F13F0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330" w:type="pct"/>
          </w:tcPr>
          <w:p w14:paraId="7B767B7C" w14:textId="2496E9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53" w:type="pct"/>
          </w:tcPr>
          <w:p w14:paraId="0B6C3544" w14:textId="0901E8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514436DC" w14:textId="7AFF58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D3A9E2D" w14:textId="22C905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31474BA1" w14:textId="14EA0D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0F988DD" w14:textId="555ECF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68</w:t>
            </w:r>
          </w:p>
        </w:tc>
        <w:tc>
          <w:tcPr>
            <w:tcW w:w="357" w:type="pct"/>
          </w:tcPr>
          <w:p w14:paraId="40045230" w14:textId="05AD291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00D1D55B" w14:textId="3CC31CC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39EF974" w14:textId="5C2D26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D067B18" w14:textId="2B75BF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82C5FC" w14:textId="6CAD060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49D68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9B739B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352D12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D20BC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909C0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C6D63A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BF79868" w14:textId="172D35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49E8D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1A33DB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D8D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CE4C1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647E7" w14:textId="3949AB5A" w:rsidTr="00C4762D">
        <w:tc>
          <w:tcPr>
            <w:cnfStyle w:val="001000000000" w:firstRow="0" w:lastRow="0" w:firstColumn="1" w:lastColumn="0" w:oddVBand="0" w:evenVBand="0" w:oddHBand="0" w:evenHBand="0" w:firstRowFirstColumn="0" w:firstRowLastColumn="0" w:lastRowFirstColumn="0" w:lastRowLastColumn="0"/>
            <w:tcW w:w="1877" w:type="pct"/>
          </w:tcPr>
          <w:p w14:paraId="69F212B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330" w:type="pct"/>
          </w:tcPr>
          <w:p w14:paraId="06C5AD5D" w14:textId="4C3960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8986DF3" w14:textId="7653F8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ABEE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8D5705" w14:textId="721454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A2D501B" w14:textId="110D73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7BF935D" w14:textId="4B94E5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B852A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EB006E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0D25C2" w14:textId="4693D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A3F80D9" w14:textId="2FBB0F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3E67C21" w14:textId="513EE6E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6013D49"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330" w:type="pct"/>
          </w:tcPr>
          <w:p w14:paraId="58990797" w14:textId="545CB02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53" w:type="pct"/>
          </w:tcPr>
          <w:p w14:paraId="01C4FF2E" w14:textId="15F05B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7D7E3A95" w14:textId="4763C2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454ECFE" w14:textId="4C0C7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333" w:type="pct"/>
          </w:tcPr>
          <w:p w14:paraId="2F72A673" w14:textId="1548F5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E9A7325" w14:textId="2766D7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6</w:t>
            </w:r>
          </w:p>
        </w:tc>
        <w:tc>
          <w:tcPr>
            <w:tcW w:w="357" w:type="pct"/>
          </w:tcPr>
          <w:p w14:paraId="36403D84" w14:textId="68C526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5984BA28" w14:textId="039673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E07B4BB" w14:textId="3843EA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52D6FED" w14:textId="27734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5BB9055" w14:textId="6B2BDDE4" w:rsidTr="00C4762D">
        <w:tc>
          <w:tcPr>
            <w:cnfStyle w:val="001000000000" w:firstRow="0" w:lastRow="0" w:firstColumn="1" w:lastColumn="0" w:oddVBand="0" w:evenVBand="0" w:oddHBand="0" w:evenHBand="0" w:firstRowFirstColumn="0" w:firstRowLastColumn="0" w:lastRowFirstColumn="0" w:lastRowLastColumn="0"/>
            <w:tcW w:w="1877" w:type="pct"/>
          </w:tcPr>
          <w:p w14:paraId="4C34D18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21573C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ABAC78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A84C1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8DF109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A4707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20823C8" w14:textId="5C6859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D5180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3AAD4EF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D482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EC6B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94AC3F7" w14:textId="64DEB7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9CD99B"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330" w:type="pct"/>
          </w:tcPr>
          <w:p w14:paraId="4754E926" w14:textId="34CBCB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F81287B" w14:textId="6C2EAED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8FAA9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DD89E22" w14:textId="2AEFA8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1EB42ED" w14:textId="4712EB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34D7959" w14:textId="01E9D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E34F0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003B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B36185D" w14:textId="0940E0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3873B5" w14:textId="18EDB5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FD88184" w14:textId="43BBD220" w:rsidTr="00C4762D">
        <w:tc>
          <w:tcPr>
            <w:cnfStyle w:val="001000000000" w:firstRow="0" w:lastRow="0" w:firstColumn="1" w:lastColumn="0" w:oddVBand="0" w:evenVBand="0" w:oddHBand="0" w:evenHBand="0" w:firstRowFirstColumn="0" w:firstRowLastColumn="0" w:lastRowFirstColumn="0" w:lastRowLastColumn="0"/>
            <w:tcW w:w="1877" w:type="pct"/>
          </w:tcPr>
          <w:p w14:paraId="144C7FD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330" w:type="pct"/>
          </w:tcPr>
          <w:p w14:paraId="55D071C1" w14:textId="0597A0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53" w:type="pct"/>
          </w:tcPr>
          <w:p w14:paraId="38A8EA7B" w14:textId="4F79D8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60" w:type="pct"/>
          </w:tcPr>
          <w:p w14:paraId="433843B4" w14:textId="1069B4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3BE7555" w14:textId="3BEE3A6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11D1CDA1" w14:textId="3D4323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08A341E" w14:textId="397327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357" w:type="pct"/>
          </w:tcPr>
          <w:p w14:paraId="30FE5A09" w14:textId="5BE22D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3" w:type="pct"/>
          </w:tcPr>
          <w:p w14:paraId="28D0DDC4" w14:textId="0F038B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29E81" w14:textId="684ED05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1778FAA2" w14:textId="79AC3C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E4B4D10" w14:textId="1733C6A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FED9292"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381CE15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46FE0C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B296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8019B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45B4FD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46E90C" w14:textId="38CA58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E67419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A4CC5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64360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580E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B7D690" w14:textId="251E8F23" w:rsidTr="00C4762D">
        <w:tc>
          <w:tcPr>
            <w:cnfStyle w:val="001000000000" w:firstRow="0" w:lastRow="0" w:firstColumn="1" w:lastColumn="0" w:oddVBand="0" w:evenVBand="0" w:oddHBand="0" w:evenHBand="0" w:firstRowFirstColumn="0" w:firstRowLastColumn="0" w:lastRowFirstColumn="0" w:lastRowLastColumn="0"/>
            <w:tcW w:w="1877" w:type="pct"/>
          </w:tcPr>
          <w:p w14:paraId="39D83162" w14:textId="39FA764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35EB5CE3" w14:textId="07853D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3" w:type="pct"/>
          </w:tcPr>
          <w:p w14:paraId="2157339A" w14:textId="6E097B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29636B32" w14:textId="7CCB798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17BC909" w14:textId="53BEC4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10B43DB" w14:textId="58846C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6614253E" w14:textId="4B6872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2DE5B1B0" w14:textId="79D708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5FDE7192" w14:textId="09D576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A61ECB0" w14:textId="55EE38A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06609D5" w14:textId="7DF0DB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0D0ED0" w14:textId="0593FB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EAF3B0F" w14:textId="558A7C2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5379AC41" w14:textId="3E637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53" w:type="pct"/>
          </w:tcPr>
          <w:p w14:paraId="7DD2128D" w14:textId="589ACF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7F1E9C5C" w14:textId="50493CD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F335DE9" w14:textId="6B4B6D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F71C2C" w14:textId="47B9F9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5461806A" w14:textId="2836EB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357" w:type="pct"/>
          </w:tcPr>
          <w:p w14:paraId="3B883A40" w14:textId="18D7F1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742F779F" w14:textId="7AF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E35C509" w14:textId="51E4FE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919F1E2" w14:textId="7DFF1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FCF853D" w14:textId="136130B7" w:rsidTr="00C4762D">
        <w:tc>
          <w:tcPr>
            <w:cnfStyle w:val="001000000000" w:firstRow="0" w:lastRow="0" w:firstColumn="1" w:lastColumn="0" w:oddVBand="0" w:evenVBand="0" w:oddHBand="0" w:evenHBand="0" w:firstRowFirstColumn="0" w:firstRowLastColumn="0" w:lastRowFirstColumn="0" w:lastRowLastColumn="0"/>
            <w:tcW w:w="1877" w:type="pct"/>
          </w:tcPr>
          <w:p w14:paraId="7BFE2BBC" w14:textId="0930886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60E0B3E5" w14:textId="6441EFF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3" w:type="pct"/>
          </w:tcPr>
          <w:p w14:paraId="276247E9" w14:textId="0D89C9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006D88D2" w14:textId="15105A9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249F30E8" w14:textId="44983F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6EFFA5DB" w14:textId="1FCC1EF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526853C" w14:textId="6C009F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31D1F0F7" w14:textId="5EF90D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5E161279" w14:textId="3886EE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411CE34" w14:textId="466711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12968625" w14:textId="035A60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41D8348" w14:textId="33A4EC9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3725B7" w14:textId="3F1A17C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09AEABEF" w14:textId="52AD66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0D06AA1F" w14:textId="05D626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53B926E0" w14:textId="4AE0D21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F14486D" w14:textId="74CD53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46AF00F7" w14:textId="040C512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1154163" w14:textId="608AC4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2</w:t>
            </w:r>
          </w:p>
        </w:tc>
        <w:tc>
          <w:tcPr>
            <w:tcW w:w="357" w:type="pct"/>
          </w:tcPr>
          <w:p w14:paraId="277A168F" w14:textId="1FD6B0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1C02A25" w14:textId="64B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9BD170" w14:textId="0D090E0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916458F" w14:textId="5CE019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3B3884D" w14:textId="467768D3" w:rsidTr="00C4762D">
        <w:tc>
          <w:tcPr>
            <w:cnfStyle w:val="001000000000" w:firstRow="0" w:lastRow="0" w:firstColumn="1" w:lastColumn="0" w:oddVBand="0" w:evenVBand="0" w:oddHBand="0" w:evenHBand="0" w:firstRowFirstColumn="0" w:firstRowLastColumn="0" w:lastRowFirstColumn="0" w:lastRowLastColumn="0"/>
            <w:tcW w:w="1877" w:type="pct"/>
          </w:tcPr>
          <w:p w14:paraId="4B4214F8" w14:textId="5D0C3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412B4BF1" w14:textId="2DC28A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3" w:type="pct"/>
          </w:tcPr>
          <w:p w14:paraId="350D369E" w14:textId="201245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60" w:type="pct"/>
          </w:tcPr>
          <w:p w14:paraId="56F50B9C" w14:textId="77F69E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569CEE" w14:textId="6791E6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6390FB" w14:textId="633F43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1CB5311" w14:textId="42C4E3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3</w:t>
            </w:r>
          </w:p>
        </w:tc>
        <w:tc>
          <w:tcPr>
            <w:tcW w:w="357" w:type="pct"/>
          </w:tcPr>
          <w:p w14:paraId="403E5C29" w14:textId="6FF49D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63" w:type="pct"/>
          </w:tcPr>
          <w:p w14:paraId="33627872" w14:textId="62453D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D023ACC" w14:textId="22E047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DFD3360" w14:textId="7BDCD0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E258062" w14:textId="25A8EA14"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980D879" w14:textId="5ADC253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5EFD8660" w14:textId="1CC10C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3" w:type="pct"/>
          </w:tcPr>
          <w:p w14:paraId="3F190AC9" w14:textId="7460F1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3EBF88CD" w14:textId="461C4A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B6D92BE" w14:textId="0D00AA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A33A047" w14:textId="6D8A8D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EFFAC3" w14:textId="04BDA3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1573DFF6" w14:textId="68E7D1F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1963A108" w14:textId="408C9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A06905" w14:textId="29ACE1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5C28D303" w14:textId="3D0B47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EEA58D1" w14:textId="2533FA73" w:rsidTr="00C4762D">
        <w:tc>
          <w:tcPr>
            <w:cnfStyle w:val="001000000000" w:firstRow="0" w:lastRow="0" w:firstColumn="1" w:lastColumn="0" w:oddVBand="0" w:evenVBand="0" w:oddHBand="0" w:evenHBand="0" w:firstRowFirstColumn="0" w:firstRowLastColumn="0" w:lastRowFirstColumn="0" w:lastRowLastColumn="0"/>
            <w:tcW w:w="1877" w:type="pct"/>
          </w:tcPr>
          <w:p w14:paraId="1FBAE63A" w14:textId="7A55C22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01F0281" w14:textId="08DCD5E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53" w:type="pct"/>
          </w:tcPr>
          <w:p w14:paraId="20AFFAFD" w14:textId="740EF5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1A3C7382" w14:textId="4D6263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962E51" w14:textId="775D6A5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64B7FE8D" w14:textId="55C68C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C281387" w14:textId="2998C48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4881D897" w14:textId="463285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85EFBB0" w14:textId="4C72C6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4645153" w14:textId="7409F0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61BD7E1" w14:textId="4F27AA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20D78B1" w14:textId="0535C5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E0BCE0" w14:textId="74F5915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6CBAD722" w14:textId="3510447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6DC13A2" w14:textId="0B9045F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3EA17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4BD3733" w14:textId="3D0F1A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2184CC7" w14:textId="077CF67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69187D0" w14:textId="01AD581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281420E3" w14:textId="025CED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73E74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C39739" w14:textId="48B8F7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ADC30E3" w14:textId="7AEC1A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DB4932" w14:textId="6C4C671A" w:rsidTr="00C4762D">
        <w:tc>
          <w:tcPr>
            <w:cnfStyle w:val="001000000000" w:firstRow="0" w:lastRow="0" w:firstColumn="1" w:lastColumn="0" w:oddVBand="0" w:evenVBand="0" w:oddHBand="0" w:evenHBand="0" w:firstRowFirstColumn="0" w:firstRowLastColumn="0" w:lastRowFirstColumn="0" w:lastRowLastColumn="0"/>
            <w:tcW w:w="1877" w:type="pct"/>
          </w:tcPr>
          <w:p w14:paraId="7007B3AB"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72849796" w14:textId="0656642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53" w:type="pct"/>
          </w:tcPr>
          <w:p w14:paraId="63B8480E" w14:textId="7C3E2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2FB136F3" w14:textId="65CD4C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E8E86C8" w14:textId="60080F9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E18463E" w14:textId="304BF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C95D767" w14:textId="29466E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1</w:t>
            </w:r>
          </w:p>
        </w:tc>
        <w:tc>
          <w:tcPr>
            <w:tcW w:w="357" w:type="pct"/>
          </w:tcPr>
          <w:p w14:paraId="5B755D10" w14:textId="5FFF9A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40801610" w14:textId="1FEB36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A8DA11" w14:textId="4F43B0B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1C4D5A" w14:textId="72DE99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A177D1" w14:textId="3AD047B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93AD6C" w14:textId="77777777" w:rsidR="006655B4" w:rsidRPr="009A3A34" w:rsidRDefault="006655B4" w:rsidP="006655B4">
            <w:pPr>
              <w:rPr>
                <w:rFonts w:ascii="Book Antiqua" w:hAnsi="Book Antiqua" w:cs="Times New Roman"/>
                <w:color w:val="auto"/>
                <w:sz w:val="24"/>
                <w:szCs w:val="24"/>
              </w:rPr>
            </w:pPr>
          </w:p>
        </w:tc>
        <w:tc>
          <w:tcPr>
            <w:tcW w:w="330" w:type="pct"/>
          </w:tcPr>
          <w:p w14:paraId="6370F3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2D271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24163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6DEAD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EC2936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1A0EC47" w14:textId="544B7B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535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8274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B74DA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5D19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A7D66DE" w14:textId="05B71FD1" w:rsidTr="00C4762D">
        <w:tc>
          <w:tcPr>
            <w:cnfStyle w:val="001000000000" w:firstRow="0" w:lastRow="0" w:firstColumn="1" w:lastColumn="0" w:oddVBand="0" w:evenVBand="0" w:oddHBand="0" w:evenHBand="0" w:firstRowFirstColumn="0" w:firstRowLastColumn="0" w:lastRowFirstColumn="0" w:lastRowLastColumn="0"/>
            <w:tcW w:w="1877" w:type="pct"/>
          </w:tcPr>
          <w:p w14:paraId="0B7E6C3D"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330" w:type="pct"/>
          </w:tcPr>
          <w:p w14:paraId="0C0B1570" w14:textId="3BB6D2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4222C9" w14:textId="6072BC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243D3C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D6E393B" w14:textId="6D952A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989F0C4" w14:textId="0E84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C3C7AA6" w14:textId="399E5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73A1CA1" w14:textId="4F87030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91C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741FC16" w14:textId="6A99B8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D4C3C30" w14:textId="264903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7D5EED" w14:textId="50ADDE2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65E4B0A" w14:textId="77777777" w:rsidR="006655B4" w:rsidRPr="009A3A34" w:rsidRDefault="006655B4" w:rsidP="006655B4">
            <w:pPr>
              <w:rPr>
                <w:rFonts w:ascii="Book Antiqua" w:hAnsi="Book Antiqua" w:cs="Times New Roman"/>
                <w:color w:val="auto"/>
                <w:sz w:val="24"/>
                <w:szCs w:val="24"/>
              </w:rPr>
            </w:pPr>
          </w:p>
        </w:tc>
        <w:tc>
          <w:tcPr>
            <w:tcW w:w="330" w:type="pct"/>
          </w:tcPr>
          <w:p w14:paraId="5A719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2FEB8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10828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BAD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B95FF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C1AA9" w14:textId="0BE6429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48677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4F0D08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4CB9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3104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A280290" w14:textId="28890C90" w:rsidTr="00C4762D">
        <w:tc>
          <w:tcPr>
            <w:cnfStyle w:val="001000000000" w:firstRow="0" w:lastRow="0" w:firstColumn="1" w:lastColumn="0" w:oddVBand="0" w:evenVBand="0" w:oddHBand="0" w:evenHBand="0" w:firstRowFirstColumn="0" w:firstRowLastColumn="0" w:lastRowFirstColumn="0" w:lastRowLastColumn="0"/>
            <w:tcW w:w="1877" w:type="pct"/>
          </w:tcPr>
          <w:p w14:paraId="15AFA2A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330" w:type="pct"/>
          </w:tcPr>
          <w:p w14:paraId="0DFFEA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DE0EB7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8B6C2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DE0E04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FE228C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4D82ED" w14:textId="6464F3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6A481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15AA0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5C12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3BAA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5692B3" w14:textId="060C069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BF7477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87DBB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A99C4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81F71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A39E8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25D3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9464FA5" w14:textId="7243E9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96A6DE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306B4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A7E1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671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BB9748D" w14:textId="730ECC63" w:rsidTr="00C4762D">
        <w:tc>
          <w:tcPr>
            <w:cnfStyle w:val="001000000000" w:firstRow="0" w:lastRow="0" w:firstColumn="1" w:lastColumn="0" w:oddVBand="0" w:evenVBand="0" w:oddHBand="0" w:evenHBand="0" w:firstRowFirstColumn="0" w:firstRowLastColumn="0" w:lastRowFirstColumn="0" w:lastRowLastColumn="0"/>
            <w:tcW w:w="1877" w:type="pct"/>
          </w:tcPr>
          <w:p w14:paraId="3B46D13E" w14:textId="1B863BC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330" w:type="pct"/>
          </w:tcPr>
          <w:p w14:paraId="26D606CD" w14:textId="762ED9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BCFA0B0" w14:textId="7F219B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75485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74E21B8" w14:textId="00C5D3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4C5A8AA0" w14:textId="403FE9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08B0DD4" w14:textId="3CCE2B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19E47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102D7A4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28C08E9" w14:textId="1847A2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C3E429" w14:textId="0F24F8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07BC254" w14:textId="0B14A57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4B90EE0" w14:textId="232B5FC9"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ive or More O’levels</w:t>
            </w:r>
          </w:p>
        </w:tc>
        <w:tc>
          <w:tcPr>
            <w:tcW w:w="330" w:type="pct"/>
          </w:tcPr>
          <w:p w14:paraId="5A7C966B" w14:textId="12360A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53" w:type="pct"/>
          </w:tcPr>
          <w:p w14:paraId="78A3680D" w14:textId="470750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2FDBAB1E" w14:textId="7EABE5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4A9D831" w14:textId="6EE3480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328EB75E" w14:textId="204F71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940630F" w14:textId="488507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0</w:t>
            </w:r>
          </w:p>
        </w:tc>
        <w:tc>
          <w:tcPr>
            <w:tcW w:w="357" w:type="pct"/>
          </w:tcPr>
          <w:p w14:paraId="56250306" w14:textId="1EAB8B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64F1EF72" w14:textId="3FC40B8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B498FC8" w14:textId="4CC33C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85" w:type="pct"/>
          </w:tcPr>
          <w:p w14:paraId="321D1615" w14:textId="1CBF37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7C26CD7" w14:textId="20E4F886" w:rsidTr="00C4762D">
        <w:tc>
          <w:tcPr>
            <w:cnfStyle w:val="001000000000" w:firstRow="0" w:lastRow="0" w:firstColumn="1" w:lastColumn="0" w:oddVBand="0" w:evenVBand="0" w:oddHBand="0" w:evenHBand="0" w:firstRowFirstColumn="0" w:firstRowLastColumn="0" w:lastRowFirstColumn="0" w:lastRowLastColumn="0"/>
            <w:tcW w:w="1877" w:type="pct"/>
          </w:tcPr>
          <w:p w14:paraId="16DAE92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672F78C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33A1F1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7C6E4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69F49B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70F321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2ACA16" w14:textId="281D4C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89790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998D8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03FD5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B1EF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2C728E2" w14:textId="3F21DB4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8D666AB"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330" w:type="pct"/>
          </w:tcPr>
          <w:p w14:paraId="342DA3E9" w14:textId="0BCEC6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5F5E9CD" w14:textId="378F5D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61734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48EC9E" w14:textId="22B42CE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9D5C837" w14:textId="752B3D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33BEF09" w14:textId="6D0166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E15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778EF7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2E1E" w14:textId="779601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E74191" w14:textId="50B8B4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4D2237" w14:textId="12CAFF51" w:rsidTr="00C4762D">
        <w:tc>
          <w:tcPr>
            <w:cnfStyle w:val="001000000000" w:firstRow="0" w:lastRow="0" w:firstColumn="1" w:lastColumn="0" w:oddVBand="0" w:evenVBand="0" w:oddHBand="0" w:evenHBand="0" w:firstRowFirstColumn="0" w:firstRowLastColumn="0" w:lastRowFirstColumn="0" w:lastRowLastColumn="0"/>
            <w:tcW w:w="1877" w:type="pct"/>
          </w:tcPr>
          <w:p w14:paraId="6D78330D"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 xml:space="preserve">  Male</w:t>
            </w:r>
          </w:p>
        </w:tc>
        <w:tc>
          <w:tcPr>
            <w:tcW w:w="330" w:type="pct"/>
          </w:tcPr>
          <w:p w14:paraId="374B6878" w14:textId="138806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3" w:type="pct"/>
          </w:tcPr>
          <w:p w14:paraId="62F3890D" w14:textId="555CFB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33DDA02C" w14:textId="459914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2A97D76" w14:textId="16E66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333" w:type="pct"/>
          </w:tcPr>
          <w:p w14:paraId="3DF770F4" w14:textId="20499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85699C4" w14:textId="496EE2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7" w:type="pct"/>
          </w:tcPr>
          <w:p w14:paraId="0D55CF9E" w14:textId="7B4AC6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300AAAF4" w14:textId="642D9C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B716E5E" w14:textId="2612DA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10B17D47" w14:textId="5E2835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8C02BE2" w14:textId="041FBEC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E266E1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330" w:type="pct"/>
          </w:tcPr>
          <w:p w14:paraId="63599D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F946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07DA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3F27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79A68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D58A8D7" w14:textId="58B5200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523AD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6A811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03CE6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66B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4F1E2A" w14:textId="32B02E3D" w:rsidTr="00C4762D">
        <w:tc>
          <w:tcPr>
            <w:cnfStyle w:val="001000000000" w:firstRow="0" w:lastRow="0" w:firstColumn="1" w:lastColumn="0" w:oddVBand="0" w:evenVBand="0" w:oddHBand="0" w:evenHBand="0" w:firstRowFirstColumn="0" w:firstRowLastColumn="0" w:lastRowFirstColumn="0" w:lastRowLastColumn="0"/>
            <w:tcW w:w="1877" w:type="pct"/>
          </w:tcPr>
          <w:p w14:paraId="3F60565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Own Home</w:t>
            </w:r>
          </w:p>
        </w:tc>
        <w:tc>
          <w:tcPr>
            <w:tcW w:w="330" w:type="pct"/>
          </w:tcPr>
          <w:p w14:paraId="6DDD2E41" w14:textId="61590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9446DF8" w14:textId="11F9AF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13BB4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D395C0F" w14:textId="42D86B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9D70703" w14:textId="03A7083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A92655E" w14:textId="39B2C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7C0C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4BAA4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ED9EA55" w14:textId="486503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BEAA0E5" w14:textId="6632C7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F7F058F" w14:textId="632B36A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44DE85"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330" w:type="pct"/>
          </w:tcPr>
          <w:p w14:paraId="4A193CB4" w14:textId="6DE79D5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453A9B8F" w14:textId="4BBDBF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46E9DE7" w14:textId="0B85B8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FEE2623" w14:textId="39F1F2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4A123F4" w14:textId="11EF1D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2ACA8C5" w14:textId="6934AB6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357" w:type="pct"/>
          </w:tcPr>
          <w:p w14:paraId="44D35F2A" w14:textId="5976D7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7BF6A0AD" w14:textId="424A780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2A0A4DA" w14:textId="17644A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BDC66C2" w14:textId="2F63E1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33FDAD0" w14:textId="215EDBE6" w:rsidTr="00C4762D">
        <w:tc>
          <w:tcPr>
            <w:cnfStyle w:val="001000000000" w:firstRow="0" w:lastRow="0" w:firstColumn="1" w:lastColumn="0" w:oddVBand="0" w:evenVBand="0" w:oddHBand="0" w:evenHBand="0" w:firstRowFirstColumn="0" w:firstRowLastColumn="0" w:lastRowFirstColumn="0" w:lastRowLastColumn="0"/>
            <w:tcW w:w="1877" w:type="pct"/>
          </w:tcPr>
          <w:p w14:paraId="07050A6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76CE7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808BA7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1E6609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14864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6FF4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54AC3" w14:textId="54ED19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1E211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8D876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B04C4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26B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11EA4E" w14:textId="1BF7F3D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3BA5226" w14:textId="4DF496F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DEE6DEC" w14:textId="24072F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53" w:type="pct"/>
          </w:tcPr>
          <w:p w14:paraId="4EFBC2C9" w14:textId="42B26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B6C80DF" w14:textId="50E3122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27991FA" w14:textId="1D5A6D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465765EA" w14:textId="313401C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7C98BB68" w14:textId="2AE5A0D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7" w:type="pct"/>
          </w:tcPr>
          <w:p w14:paraId="0A5A812A" w14:textId="1B4F99F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63" w:type="pct"/>
          </w:tcPr>
          <w:p w14:paraId="4D19EFD0" w14:textId="32A9B0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C4D4B3A" w14:textId="7E1B08E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25334DD" w14:textId="350D8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4D790F09" w14:textId="1D1FB204" w:rsidTr="00C4762D">
        <w:tc>
          <w:tcPr>
            <w:cnfStyle w:val="001000000000" w:firstRow="0" w:lastRow="0" w:firstColumn="1" w:lastColumn="0" w:oddVBand="0" w:evenVBand="0" w:oddHBand="0" w:evenHBand="0" w:firstRowFirstColumn="0" w:firstRowLastColumn="0" w:lastRowFirstColumn="0" w:lastRowLastColumn="0"/>
            <w:tcW w:w="1877" w:type="pct"/>
          </w:tcPr>
          <w:p w14:paraId="0556BA2F" w14:textId="361DC26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B315CB0" w14:textId="29E831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53" w:type="pct"/>
          </w:tcPr>
          <w:p w14:paraId="5FBDADF1" w14:textId="7F073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0AC6E6DF" w14:textId="3F632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5F240E1" w14:textId="33343B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3489199B" w14:textId="75DF71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B93B735" w14:textId="21EDA2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7</w:t>
            </w:r>
          </w:p>
        </w:tc>
        <w:tc>
          <w:tcPr>
            <w:tcW w:w="357" w:type="pct"/>
          </w:tcPr>
          <w:p w14:paraId="3CE81697" w14:textId="4CE39E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EB76A62" w14:textId="6E686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3FF960" w14:textId="41CFA6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63FD11FA" w14:textId="411B6DD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38664CA" w14:textId="7EA78B7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842B984" w14:textId="472FAE7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72D3D058" w14:textId="3DA0D3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53" w:type="pct"/>
          </w:tcPr>
          <w:p w14:paraId="42ECC68A" w14:textId="3AB7E4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10897E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762C95" w14:textId="181C38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70DAA17E" w14:textId="0DAF9D3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5CD1422" w14:textId="0AA82D3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7</w:t>
            </w:r>
          </w:p>
        </w:tc>
        <w:tc>
          <w:tcPr>
            <w:tcW w:w="357" w:type="pct"/>
          </w:tcPr>
          <w:p w14:paraId="2789FDB2" w14:textId="4C83E3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73D668FB" w14:textId="17FBD6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B35EB7C" w14:textId="7B323B5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7C9D7644" w14:textId="299CD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99CB5CC" w14:textId="3FCF1799" w:rsidTr="00C4762D">
        <w:tc>
          <w:tcPr>
            <w:cnfStyle w:val="001000000000" w:firstRow="0" w:lastRow="0" w:firstColumn="1" w:lastColumn="0" w:oddVBand="0" w:evenVBand="0" w:oddHBand="0" w:evenHBand="0" w:firstRowFirstColumn="0" w:firstRowLastColumn="0" w:lastRowFirstColumn="0" w:lastRowLastColumn="0"/>
            <w:tcW w:w="1877" w:type="pct"/>
          </w:tcPr>
          <w:p w14:paraId="55D559BF" w14:textId="593A99D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74E0CF59" w14:textId="37D2D9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6F7F76CD" w14:textId="4A5144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0" w:type="pct"/>
          </w:tcPr>
          <w:p w14:paraId="07FD7EDA" w14:textId="2AB229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B788EEB" w14:textId="252F8C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5006A45E" w14:textId="2C1C50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2F825B9" w14:textId="0E723F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24CBEA59" w14:textId="355A63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DEA1E64" w14:textId="3A698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C597C" w14:textId="0A6DBDB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6C91D08" w14:textId="5A2F35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7C16BB" w14:textId="6C6B643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F73A49" w14:textId="4047DE7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0683E0EF" w14:textId="593A9E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53" w:type="pct"/>
          </w:tcPr>
          <w:p w14:paraId="0C58DF35" w14:textId="498BC50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4877B87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80096D" w14:textId="5558454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0AEE7C07" w14:textId="366741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3EB85C4" w14:textId="29DC7E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357" w:type="pct"/>
          </w:tcPr>
          <w:p w14:paraId="6D778B50" w14:textId="4B9A9B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E2877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D88D0" w14:textId="1356EF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6EF0878A" w14:textId="51C14D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44D7974" w14:textId="1C8CB930" w:rsidTr="00C4762D">
        <w:tc>
          <w:tcPr>
            <w:cnfStyle w:val="001000000000" w:firstRow="0" w:lastRow="0" w:firstColumn="1" w:lastColumn="0" w:oddVBand="0" w:evenVBand="0" w:oddHBand="0" w:evenHBand="0" w:firstRowFirstColumn="0" w:firstRowLastColumn="0" w:lastRowFirstColumn="0" w:lastRowLastColumn="0"/>
            <w:tcW w:w="1877" w:type="pct"/>
          </w:tcPr>
          <w:p w14:paraId="6080B922" w14:textId="265B2C15"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454B25D8" w14:textId="1004006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53" w:type="pct"/>
          </w:tcPr>
          <w:p w14:paraId="6EF796CC" w14:textId="52A7586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2B610D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AA00B1" w14:textId="3256792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235D98BE" w14:textId="3A738E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548A3FB" w14:textId="7A18C5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357" w:type="pct"/>
          </w:tcPr>
          <w:p w14:paraId="0EC7BFEF" w14:textId="52CDBC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201AEE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E6D5BA5" w14:textId="187B4E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5DA92A3F" w14:textId="03470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4C6578" w14:textId="3DC69B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39322D" w14:textId="100545D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0C46DCCA" w14:textId="49AD69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53" w:type="pct"/>
          </w:tcPr>
          <w:p w14:paraId="1590EF5A" w14:textId="35773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43B0B7C" w14:textId="396A16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E75E24" w14:textId="7E2FF9C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3FBDED" w14:textId="118E49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834924E" w14:textId="58B9716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33DD705C" w14:textId="0AF6D3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512C51D6" w14:textId="3A0F50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87142F" w14:textId="5A1FF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747D3C5" w14:textId="7812AC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6AF3869" w14:textId="6993D95F" w:rsidTr="00C4762D">
        <w:tc>
          <w:tcPr>
            <w:cnfStyle w:val="001000000000" w:firstRow="0" w:lastRow="0" w:firstColumn="1" w:lastColumn="0" w:oddVBand="0" w:evenVBand="0" w:oddHBand="0" w:evenHBand="0" w:firstRowFirstColumn="0" w:firstRowLastColumn="0" w:lastRowFirstColumn="0" w:lastRowLastColumn="0"/>
            <w:tcW w:w="1877" w:type="pct"/>
          </w:tcPr>
          <w:p w14:paraId="2F1E8A57" w14:textId="180EB5F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1AE0957" w14:textId="535B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4CA9315C" w14:textId="0B5EE3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1D77F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8F74C60" w14:textId="1AAA21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51614F9" w14:textId="0BCAE7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34AB160" w14:textId="71661A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3835DF5" w14:textId="48994E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1B84E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9CDBE7B" w14:textId="40B4F9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07032D" w14:textId="79C29D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1620580" w14:textId="7011C43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07136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880812D" w14:textId="21C9B1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53" w:type="pct"/>
          </w:tcPr>
          <w:p w14:paraId="24E899FA" w14:textId="67357E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0A67E49D" w14:textId="218A1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1FC21FB" w14:textId="021C08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A80F37D" w14:textId="0884A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EBA17E0" w14:textId="6B2F8E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5432D918" w14:textId="39E5E9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3DBF5D10" w14:textId="23B1F5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6DD4C7" w14:textId="6A6E91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A251C4" w14:textId="2ED833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FD069F2" w14:textId="1227C4EA" w:rsidTr="00C4762D">
        <w:tc>
          <w:tcPr>
            <w:cnfStyle w:val="001000000000" w:firstRow="0" w:lastRow="0" w:firstColumn="1" w:lastColumn="0" w:oddVBand="0" w:evenVBand="0" w:oddHBand="0" w:evenHBand="0" w:firstRowFirstColumn="0" w:firstRowLastColumn="0" w:lastRowFirstColumn="0" w:lastRowLastColumn="0"/>
            <w:tcW w:w="1877" w:type="pct"/>
          </w:tcPr>
          <w:p w14:paraId="587A05C5" w14:textId="77777777" w:rsidR="006655B4" w:rsidRPr="009A3A34" w:rsidRDefault="006655B4" w:rsidP="006655B4">
            <w:pPr>
              <w:rPr>
                <w:rFonts w:ascii="Book Antiqua" w:hAnsi="Book Antiqua" w:cs="Times New Roman"/>
                <w:color w:val="auto"/>
                <w:sz w:val="24"/>
                <w:szCs w:val="24"/>
              </w:rPr>
            </w:pPr>
          </w:p>
        </w:tc>
        <w:tc>
          <w:tcPr>
            <w:tcW w:w="330" w:type="pct"/>
          </w:tcPr>
          <w:p w14:paraId="5C3C43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EF9B6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CD53A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7F34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3FA647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B33A18A" w14:textId="6009D34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6C90A1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9940D5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8652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BA10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D44274" w14:textId="6F16555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97D2A4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330" w:type="pct"/>
          </w:tcPr>
          <w:p w14:paraId="01CAC21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8431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C5EDF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9C2BF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76AF0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EA0729A" w14:textId="67EC18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C597F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07FE7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35C08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48F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FCAC96" w14:textId="638836FB" w:rsidTr="00C4762D">
        <w:tc>
          <w:tcPr>
            <w:cnfStyle w:val="001000000000" w:firstRow="0" w:lastRow="0" w:firstColumn="1" w:lastColumn="0" w:oddVBand="0" w:evenVBand="0" w:oddHBand="0" w:evenHBand="0" w:firstRowFirstColumn="0" w:firstRowLastColumn="0" w:lastRowFirstColumn="0" w:lastRowLastColumn="0"/>
            <w:tcW w:w="1877" w:type="pct"/>
          </w:tcPr>
          <w:p w14:paraId="3B0609D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1B49C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8D29C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2C4D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A9CCD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612E9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4EED947" w14:textId="0C9CCA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252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BF339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53AAF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B225E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F67938" w14:textId="7C641BC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475C4CB" w14:textId="0957522A"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Less than five O’levels</w:t>
            </w:r>
          </w:p>
        </w:tc>
        <w:tc>
          <w:tcPr>
            <w:tcW w:w="330" w:type="pct"/>
          </w:tcPr>
          <w:p w14:paraId="550B7277" w14:textId="2C1AD0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33332D73" w14:textId="48CE83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D63760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176833" w14:textId="63B792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CFEC766" w14:textId="147591E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BB40844" w14:textId="4E8FC8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4AE001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246D8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740F7A" w14:textId="7669F0D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7898E10" w14:textId="594A60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1EF4A0" w14:textId="631BB249" w:rsidTr="00C4762D">
        <w:tc>
          <w:tcPr>
            <w:cnfStyle w:val="001000000000" w:firstRow="0" w:lastRow="0" w:firstColumn="1" w:lastColumn="0" w:oddVBand="0" w:evenVBand="0" w:oddHBand="0" w:evenHBand="0" w:firstRowFirstColumn="0" w:firstRowLastColumn="0" w:lastRowFirstColumn="0" w:lastRowLastColumn="0"/>
            <w:tcW w:w="1877" w:type="pct"/>
          </w:tcPr>
          <w:p w14:paraId="54954504" w14:textId="58F21D6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Five or More O’levels</w:t>
            </w:r>
          </w:p>
        </w:tc>
        <w:tc>
          <w:tcPr>
            <w:tcW w:w="330" w:type="pct"/>
          </w:tcPr>
          <w:p w14:paraId="7D8584F7" w14:textId="23A7B0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53" w:type="pct"/>
          </w:tcPr>
          <w:p w14:paraId="064AE1C2" w14:textId="2C56A4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01C383DB" w14:textId="12E9E8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FA3D84B" w14:textId="7D6A02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D0E9AF6" w14:textId="66DFCDC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44A61AC3" w14:textId="553493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4</w:t>
            </w:r>
          </w:p>
        </w:tc>
        <w:tc>
          <w:tcPr>
            <w:tcW w:w="357" w:type="pct"/>
          </w:tcPr>
          <w:p w14:paraId="335D7925" w14:textId="782C42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3FD43CE" w14:textId="3C3B4D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8B492C" w14:textId="047454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8937662" w14:textId="11DA3B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47F28B35" w14:textId="0C315B9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C9B8035"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49242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0198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A4F01B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D8203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4BB2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22AF1" w14:textId="145BB5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23628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2B800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6F37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9400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8793E5A" w14:textId="34D6D6DF" w:rsidTr="00C4762D">
        <w:tc>
          <w:tcPr>
            <w:cnfStyle w:val="001000000000" w:firstRow="0" w:lastRow="0" w:firstColumn="1" w:lastColumn="0" w:oddVBand="0" w:evenVBand="0" w:oddHBand="0" w:evenHBand="0" w:firstRowFirstColumn="0" w:firstRowLastColumn="0" w:lastRowFirstColumn="0" w:lastRowLastColumn="0"/>
            <w:tcW w:w="1877" w:type="pct"/>
          </w:tcPr>
          <w:p w14:paraId="3ED35C8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w:t>
            </w:r>
            <w:r w:rsidRPr="009A3A34">
              <w:rPr>
                <w:rFonts w:ascii="Book Antiqua" w:hAnsi="Book Antiqua" w:cs="Times New Roman"/>
                <w:i/>
                <w:iCs/>
                <w:color w:val="auto"/>
                <w:sz w:val="24"/>
                <w:szCs w:val="24"/>
              </w:rPr>
              <w:t>Female</w:t>
            </w:r>
          </w:p>
        </w:tc>
        <w:tc>
          <w:tcPr>
            <w:tcW w:w="330" w:type="pct"/>
          </w:tcPr>
          <w:p w14:paraId="4D916C93" w14:textId="38A9F5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EFF32D2" w14:textId="68640D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F4D7F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7CCC1D" w14:textId="32E7256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46F02AF" w14:textId="689220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B326910" w14:textId="7C18F4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7F578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F144A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0994981" w14:textId="36D907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FE08C5" w14:textId="3EF8AB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1892FF2" w14:textId="1CA34C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E59BFFC"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330" w:type="pct"/>
          </w:tcPr>
          <w:p w14:paraId="642716B6" w14:textId="74E1FC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53" w:type="pct"/>
          </w:tcPr>
          <w:p w14:paraId="4A9F4119" w14:textId="0E4FE6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60" w:type="pct"/>
          </w:tcPr>
          <w:p w14:paraId="5A913505" w14:textId="2A5BCD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29CC2B7" w14:textId="48FE70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A000B2" w14:textId="6433FAB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0FABF1F6" w14:textId="11C6E7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7" w:type="pct"/>
          </w:tcPr>
          <w:p w14:paraId="526E287B" w14:textId="73A5AF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3" w:type="pct"/>
          </w:tcPr>
          <w:p w14:paraId="6713E6C6" w14:textId="490FC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FC35482" w14:textId="5389CA6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3FC06967" w14:textId="7F84FFA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76DDA1C1" w14:textId="539859E0" w:rsidTr="00C4762D">
        <w:tc>
          <w:tcPr>
            <w:cnfStyle w:val="001000000000" w:firstRow="0" w:lastRow="0" w:firstColumn="1" w:lastColumn="0" w:oddVBand="0" w:evenVBand="0" w:oddHBand="0" w:evenHBand="0" w:firstRowFirstColumn="0" w:firstRowLastColumn="0" w:lastRowFirstColumn="0" w:lastRowLastColumn="0"/>
            <w:tcW w:w="1877" w:type="pct"/>
          </w:tcPr>
          <w:p w14:paraId="07010D9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4E740A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4C15E3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947446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BF95E1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473D4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7417C" w14:textId="134761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3D3822B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D998D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559E10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E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F26EF9" w14:textId="6457566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F935CE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330" w:type="pct"/>
          </w:tcPr>
          <w:p w14:paraId="435EEFA4" w14:textId="191A9D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C1C407E" w14:textId="27FFEA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2E2FA6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3302B3A" w14:textId="39267F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2B7DFF5" w14:textId="14F321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8AD89C6" w14:textId="5AA90F2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48B65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2D0CA6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ADFCEB" w14:textId="516F7C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9BBBBE" w14:textId="3D14FF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B9E2123" w14:textId="427E0C37" w:rsidTr="00C4762D">
        <w:tc>
          <w:tcPr>
            <w:cnfStyle w:val="001000000000" w:firstRow="0" w:lastRow="0" w:firstColumn="1" w:lastColumn="0" w:oddVBand="0" w:evenVBand="0" w:oddHBand="0" w:evenHBand="0" w:firstRowFirstColumn="0" w:firstRowLastColumn="0" w:lastRowFirstColumn="0" w:lastRowLastColumn="0"/>
            <w:tcW w:w="1877" w:type="pct"/>
          </w:tcPr>
          <w:p w14:paraId="259802D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 xml:space="preserve">  Don't Own Home</w:t>
            </w:r>
          </w:p>
        </w:tc>
        <w:tc>
          <w:tcPr>
            <w:tcW w:w="330" w:type="pct"/>
          </w:tcPr>
          <w:p w14:paraId="53B2281B" w14:textId="30FDA3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53" w:type="pct"/>
          </w:tcPr>
          <w:p w14:paraId="74B97583" w14:textId="3AA4AC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09DE1D67" w14:textId="5A686B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EA18CAF" w14:textId="4E5958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34B31AA6" w14:textId="54B0DC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291AA0CE" w14:textId="03176C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7D97D500" w14:textId="7BF03B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44D35CDB" w14:textId="2E80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C476D6" w14:textId="48BB7A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8A7698D" w14:textId="54E81B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690DEB34" w14:textId="498942A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C6A24E9"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0F16FF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05E1B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53FB0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61D97A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2906BF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76EEA29" w14:textId="56122E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51A23E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6DF215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82723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CFDB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D7357C" w14:textId="0E3082CC" w:rsidTr="00C4762D">
        <w:tc>
          <w:tcPr>
            <w:cnfStyle w:val="001000000000" w:firstRow="0" w:lastRow="0" w:firstColumn="1" w:lastColumn="0" w:oddVBand="0" w:evenVBand="0" w:oddHBand="0" w:evenHBand="0" w:firstRowFirstColumn="0" w:firstRowLastColumn="0" w:lastRowFirstColumn="0" w:lastRowLastColumn="0"/>
            <w:tcW w:w="1877" w:type="pct"/>
          </w:tcPr>
          <w:p w14:paraId="56050E85" w14:textId="3965431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1B0ADBFC" w14:textId="72EC0B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0AA619F5" w14:textId="648BC8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60" w:type="pct"/>
          </w:tcPr>
          <w:p w14:paraId="213E8374" w14:textId="619F4FE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9E73CA3" w14:textId="1FFCC3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7F033E" w14:textId="3EE050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645BC80" w14:textId="498B3B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9</w:t>
            </w:r>
          </w:p>
        </w:tc>
        <w:tc>
          <w:tcPr>
            <w:tcW w:w="357" w:type="pct"/>
          </w:tcPr>
          <w:p w14:paraId="6C5D5FA7" w14:textId="617CC7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263" w:type="pct"/>
          </w:tcPr>
          <w:p w14:paraId="552B6BE6" w14:textId="12949B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3AB14C" w14:textId="1C535D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616837A" w14:textId="4E1A9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028F682" w14:textId="58BEE87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42BDB92" w14:textId="2A439DA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1933DE3" w14:textId="5710C8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53" w:type="pct"/>
          </w:tcPr>
          <w:p w14:paraId="68BA231A" w14:textId="13D663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60" w:type="pct"/>
          </w:tcPr>
          <w:p w14:paraId="47E17D07" w14:textId="22B74E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C917039" w14:textId="3E70DC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4A6AA2B2" w14:textId="0AD2F0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086548E" w14:textId="0CAC5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40</w:t>
            </w:r>
          </w:p>
        </w:tc>
        <w:tc>
          <w:tcPr>
            <w:tcW w:w="357" w:type="pct"/>
          </w:tcPr>
          <w:p w14:paraId="2C668B5A" w14:textId="2A05E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63" w:type="pct"/>
          </w:tcPr>
          <w:p w14:paraId="74FCC546" w14:textId="600F2F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E6D96" w14:textId="059C333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2EE7FA1D" w14:textId="21606D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56EABD" w14:textId="1472F3D1" w:rsidTr="00C4762D">
        <w:tc>
          <w:tcPr>
            <w:cnfStyle w:val="001000000000" w:firstRow="0" w:lastRow="0" w:firstColumn="1" w:lastColumn="0" w:oddVBand="0" w:evenVBand="0" w:oddHBand="0" w:evenHBand="0" w:firstRowFirstColumn="0" w:firstRowLastColumn="0" w:lastRowFirstColumn="0" w:lastRowLastColumn="0"/>
            <w:tcW w:w="1877" w:type="pct"/>
          </w:tcPr>
          <w:p w14:paraId="5E85983D" w14:textId="7DB912D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462E5325" w14:textId="2A281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3" w:type="pct"/>
          </w:tcPr>
          <w:p w14:paraId="7A389D5C" w14:textId="6EB39D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68F9DA57" w14:textId="7BABB5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BE538F0" w14:textId="595A69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CF2182E" w14:textId="7C99F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3A28A0" w14:textId="77F06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7</w:t>
            </w:r>
          </w:p>
        </w:tc>
        <w:tc>
          <w:tcPr>
            <w:tcW w:w="357" w:type="pct"/>
          </w:tcPr>
          <w:p w14:paraId="563566FA" w14:textId="3A65A8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3" w:type="pct"/>
          </w:tcPr>
          <w:p w14:paraId="59BC7164" w14:textId="3D939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1DC89A" w14:textId="546572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9006521" w14:textId="207342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DC219DD" w14:textId="3F34726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A780D3A" w14:textId="26028A0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3</w:t>
            </w:r>
          </w:p>
        </w:tc>
        <w:tc>
          <w:tcPr>
            <w:tcW w:w="330" w:type="pct"/>
          </w:tcPr>
          <w:p w14:paraId="6AA06F97" w14:textId="49BE8A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53" w:type="pct"/>
          </w:tcPr>
          <w:p w14:paraId="27E5E812" w14:textId="551EC0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60" w:type="pct"/>
          </w:tcPr>
          <w:p w14:paraId="3A04C9D0" w14:textId="17DE06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3F5BC29" w14:textId="390782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B08C7E" w14:textId="703661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4BF1125" w14:textId="4E9679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5</w:t>
            </w:r>
          </w:p>
        </w:tc>
        <w:tc>
          <w:tcPr>
            <w:tcW w:w="357" w:type="pct"/>
          </w:tcPr>
          <w:p w14:paraId="11019774" w14:textId="3D2256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63" w:type="pct"/>
          </w:tcPr>
          <w:p w14:paraId="051BFCE9" w14:textId="3C461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929024" w14:textId="52E7D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A1614AA" w14:textId="28EA4B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E524033" w14:textId="1C239487" w:rsidTr="00C4762D">
        <w:tc>
          <w:tcPr>
            <w:cnfStyle w:val="001000000000" w:firstRow="0" w:lastRow="0" w:firstColumn="1" w:lastColumn="0" w:oddVBand="0" w:evenVBand="0" w:oddHBand="0" w:evenHBand="0" w:firstRowFirstColumn="0" w:firstRowLastColumn="0" w:lastRowFirstColumn="0" w:lastRowLastColumn="0"/>
            <w:tcW w:w="1877" w:type="pct"/>
          </w:tcPr>
          <w:p w14:paraId="3A66F4FF" w14:textId="0849B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1AD1BFF1" w14:textId="3CE4BB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53" w:type="pct"/>
          </w:tcPr>
          <w:p w14:paraId="7BBD4A34" w14:textId="2AE0A6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7D49BF0" w14:textId="63BE23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AD6CA21" w14:textId="715441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E155B53" w14:textId="485763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226F0128" w14:textId="790ACA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5</w:t>
            </w:r>
          </w:p>
        </w:tc>
        <w:tc>
          <w:tcPr>
            <w:tcW w:w="357" w:type="pct"/>
          </w:tcPr>
          <w:p w14:paraId="178C3380" w14:textId="449F4F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78A0726A" w14:textId="496BBA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8ACF2F5" w14:textId="23FED46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C05BF8F" w14:textId="3F5CB9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89D909B" w14:textId="239293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75A962" w14:textId="2F8CCB6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60F01208" w14:textId="06CBDC6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74F09971" w14:textId="2965E9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4D3B6A67" w14:textId="45B472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0976F2C" w14:textId="5B8780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A6B6E20" w14:textId="786B6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B6DD00D" w14:textId="045D4D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357" w:type="pct"/>
          </w:tcPr>
          <w:p w14:paraId="3ED36C5F" w14:textId="44A7D8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4FF156D9" w14:textId="2ACA29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105EF7" w14:textId="02263DD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4930E146" w14:textId="63331F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D1BF781" w14:textId="733F237A" w:rsidTr="00C4762D">
        <w:tc>
          <w:tcPr>
            <w:cnfStyle w:val="001000000000" w:firstRow="0" w:lastRow="0" w:firstColumn="1" w:lastColumn="0" w:oddVBand="0" w:evenVBand="0" w:oddHBand="0" w:evenHBand="0" w:firstRowFirstColumn="0" w:firstRowLastColumn="0" w:lastRowFirstColumn="0" w:lastRowLastColumn="0"/>
            <w:tcW w:w="1877" w:type="pct"/>
          </w:tcPr>
          <w:p w14:paraId="4FC178FA" w14:textId="072D241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4C4AF399" w14:textId="21276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53" w:type="pct"/>
          </w:tcPr>
          <w:p w14:paraId="72701A2F" w14:textId="6E7BB8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0" w:type="pct"/>
          </w:tcPr>
          <w:p w14:paraId="51A9629A" w14:textId="1B50D9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652018D" w14:textId="4A7895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3" w:type="pct"/>
          </w:tcPr>
          <w:p w14:paraId="185F88EF" w14:textId="0F113F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A388C94" w14:textId="566C6B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357" w:type="pct"/>
          </w:tcPr>
          <w:p w14:paraId="1675F36B" w14:textId="5579FD3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3" w:type="pct"/>
          </w:tcPr>
          <w:p w14:paraId="460807B1" w14:textId="2396F0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4FA98F8" w14:textId="102043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840F27C" w14:textId="208BD3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A051EE" w14:textId="4EA35FE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D47050" w14:textId="150F270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DE55E84" w14:textId="305ED6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367C34C" w14:textId="1DFEFE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EBC272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3501DF9" w14:textId="23BBB8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51751ABF" w14:textId="73AF65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337F131" w14:textId="2414EA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2CCAC7" w14:textId="7728ABB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56C164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986587" w14:textId="449B3E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CA401FA" w14:textId="12B5D5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6C40922" w14:textId="6AECCFD3" w:rsidTr="00C4762D">
        <w:tc>
          <w:tcPr>
            <w:cnfStyle w:val="001000000000" w:firstRow="0" w:lastRow="0" w:firstColumn="1" w:lastColumn="0" w:oddVBand="0" w:evenVBand="0" w:oddHBand="0" w:evenHBand="0" w:firstRowFirstColumn="0" w:firstRowLastColumn="0" w:lastRowFirstColumn="0" w:lastRowLastColumn="0"/>
            <w:tcW w:w="1877" w:type="pct"/>
          </w:tcPr>
          <w:p w14:paraId="44C105C8"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330" w:type="pct"/>
          </w:tcPr>
          <w:p w14:paraId="3C07AFDC" w14:textId="7F5E07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53" w:type="pct"/>
          </w:tcPr>
          <w:p w14:paraId="0DF25B79" w14:textId="1E1C03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60" w:type="pct"/>
          </w:tcPr>
          <w:p w14:paraId="25ABEE8D" w14:textId="33BE31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E567960" w14:textId="2AC765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3817C3C" w14:textId="3E9FEA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FEB5689" w14:textId="149000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7" w:type="pct"/>
          </w:tcPr>
          <w:p w14:paraId="1263B245" w14:textId="5C5B73D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5BAB525" w14:textId="3B77AD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5563F4" w14:textId="164B41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EDC32C" w14:textId="6012F2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1926859" w14:textId="516529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99F3C23" w14:textId="77777777" w:rsidR="006655B4" w:rsidRPr="009A3A34" w:rsidRDefault="006655B4" w:rsidP="006655B4">
            <w:pPr>
              <w:rPr>
                <w:rFonts w:ascii="Book Antiqua" w:hAnsi="Book Antiqua" w:cs="Times New Roman"/>
                <w:color w:val="auto"/>
                <w:sz w:val="24"/>
                <w:szCs w:val="24"/>
              </w:rPr>
            </w:pPr>
          </w:p>
        </w:tc>
        <w:tc>
          <w:tcPr>
            <w:tcW w:w="330" w:type="pct"/>
          </w:tcPr>
          <w:p w14:paraId="0CD2D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104C5C2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C7744F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5D79E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0202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69C9B0E" w14:textId="498803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0F549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D05C6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6171D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FBCE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EED77C7" w14:textId="471F6F07" w:rsidTr="00C4762D">
        <w:tc>
          <w:tcPr>
            <w:cnfStyle w:val="001000000000" w:firstRow="0" w:lastRow="0" w:firstColumn="1" w:lastColumn="0" w:oddVBand="0" w:evenVBand="0" w:oddHBand="0" w:evenHBand="0" w:firstRowFirstColumn="0" w:firstRowLastColumn="0" w:lastRowFirstColumn="0" w:lastRowLastColumn="0"/>
            <w:tcW w:w="1877" w:type="pct"/>
          </w:tcPr>
          <w:p w14:paraId="48BA110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943" w:type="pct"/>
            <w:gridSpan w:val="3"/>
          </w:tcPr>
          <w:p w14:paraId="252CD6B9" w14:textId="39C31C3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c>
          <w:tcPr>
            <w:tcW w:w="330" w:type="pct"/>
          </w:tcPr>
          <w:p w14:paraId="7706F46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4E186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4436371F" w14:textId="47EE87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c>
          <w:tcPr>
            <w:tcW w:w="281" w:type="pct"/>
          </w:tcPr>
          <w:p w14:paraId="4E3908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F32B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D61C962" w14:textId="5AD3AE7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18ED21"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verage RVI</w:t>
            </w:r>
          </w:p>
        </w:tc>
        <w:tc>
          <w:tcPr>
            <w:tcW w:w="943" w:type="pct"/>
            <w:gridSpan w:val="3"/>
          </w:tcPr>
          <w:p w14:paraId="024DCA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C2E5A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C2A92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7D6817B0" w14:textId="7AF034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1</w:t>
            </w:r>
          </w:p>
        </w:tc>
        <w:tc>
          <w:tcPr>
            <w:tcW w:w="281" w:type="pct"/>
          </w:tcPr>
          <w:p w14:paraId="3C806B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D89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CD9973" w14:textId="61C95498" w:rsidTr="00C4762D">
        <w:tc>
          <w:tcPr>
            <w:cnfStyle w:val="001000000000" w:firstRow="0" w:lastRow="0" w:firstColumn="1" w:lastColumn="0" w:oddVBand="0" w:evenVBand="0" w:oddHBand="0" w:evenHBand="0" w:firstRowFirstColumn="0" w:firstRowLastColumn="0" w:lastRowFirstColumn="0" w:lastRowLastColumn="0"/>
            <w:tcW w:w="1877" w:type="pct"/>
          </w:tcPr>
          <w:p w14:paraId="4B77642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Largest FMI</w:t>
            </w:r>
          </w:p>
        </w:tc>
        <w:tc>
          <w:tcPr>
            <w:tcW w:w="943" w:type="pct"/>
            <w:gridSpan w:val="3"/>
          </w:tcPr>
          <w:p w14:paraId="3E4B1F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03249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BA8F01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630A8643" w14:textId="384434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4</w:t>
            </w:r>
          </w:p>
        </w:tc>
        <w:tc>
          <w:tcPr>
            <w:tcW w:w="281" w:type="pct"/>
          </w:tcPr>
          <w:p w14:paraId="6EB8E2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BF43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2AAC30B" w14:textId="5B952D3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0B0F68BA" w14:textId="77777777"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04F4E5F0" w14:textId="69317040"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arison of CCA NS-SEC vs Imputed NS-SEC model</w:t>
            </w:r>
          </w:p>
        </w:tc>
      </w:tr>
    </w:tbl>
    <w:p w14:paraId="4C096B84" w14:textId="77777777" w:rsidR="00B947F6" w:rsidRPr="009A3A34" w:rsidRDefault="00B947F6" w:rsidP="00B947F6">
      <w:pPr>
        <w:rPr>
          <w:rFonts w:ascii="Book Antiqua" w:hAnsi="Book Antiqua" w:cs="Times New Roman"/>
          <w:sz w:val="24"/>
          <w:szCs w:val="24"/>
        </w:rPr>
      </w:pPr>
    </w:p>
    <w:p w14:paraId="710C7F40" w14:textId="0D5F34AB"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077AA34E" w14:textId="3C25D3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per cent, indicating a requirement of at least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imputations – the MI model has 50 imputations. The relative efficiency indicates efficiency. The closer it is towards one indicates that the analysis has the right number of imputations. </w:t>
      </w:r>
    </w:p>
    <w:p w14:paraId="06D78DEE" w14:textId="595E06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average RVI score was 0.</w:t>
      </w:r>
      <w:r w:rsidR="00122A80" w:rsidRPr="009A3A34">
        <w:rPr>
          <w:rFonts w:ascii="Book Antiqua" w:hAnsi="Book Antiqua" w:cs="Times New Roman"/>
          <w:sz w:val="24"/>
          <w:szCs w:val="24"/>
        </w:rPr>
        <w:t>31</w:t>
      </w:r>
      <w:r w:rsidRPr="009A3A34">
        <w:rPr>
          <w:rFonts w:ascii="Book Antiqua" w:hAnsi="Book Antiqua" w:cs="Times New Roman"/>
          <w:sz w:val="24"/>
          <w:szCs w:val="24"/>
        </w:rPr>
        <w:t xml:space="preserve">,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w:t>
      </w:r>
      <w:r w:rsidRPr="009A3A34">
        <w:rPr>
          <w:rFonts w:ascii="Book Antiqua" w:hAnsi="Book Antiqua" w:cs="Times New Roman"/>
          <w:sz w:val="24"/>
          <w:szCs w:val="24"/>
        </w:rPr>
        <w:lastRenderedPageBreak/>
        <w:t xml:space="preserve">variables have a relative efficiency below 0.99. This lends support to the notion that 50 imputations </w:t>
      </w:r>
      <w:r w:rsidR="00F87056" w:rsidRPr="009A3A34">
        <w:rPr>
          <w:rFonts w:ascii="Book Antiqua" w:hAnsi="Book Antiqua" w:cs="Times New Roman"/>
          <w:sz w:val="24"/>
          <w:szCs w:val="24"/>
        </w:rPr>
        <w:t>are</w:t>
      </w:r>
      <w:r w:rsidRPr="009A3A34">
        <w:rPr>
          <w:rFonts w:ascii="Book Antiqua" w:hAnsi="Book Antiqua" w:cs="Times New Roman"/>
          <w:sz w:val="24"/>
          <w:szCs w:val="24"/>
        </w:rPr>
        <w:t xml:space="preserve"> an appropriate number. </w:t>
      </w:r>
    </w:p>
    <w:p w14:paraId="166C857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9A3A34" w:rsidRDefault="00B947F6" w:rsidP="009A3A34">
      <w:pPr>
        <w:pStyle w:val="Heading3"/>
        <w:spacing w:line="480" w:lineRule="auto"/>
        <w:rPr>
          <w:rFonts w:ascii="Book Antiqua" w:hAnsi="Book Antiqua" w:cs="Times New Roman"/>
          <w:b/>
          <w:bCs/>
          <w:color w:val="auto"/>
        </w:rPr>
      </w:pPr>
      <w:bookmarkStart w:id="51" w:name="_Toc137904666"/>
      <w:r w:rsidRPr="009A3A34">
        <w:rPr>
          <w:rFonts w:ascii="Book Antiqua" w:hAnsi="Book Antiqua" w:cs="Times New Roman"/>
          <w:b/>
          <w:bCs/>
          <w:color w:val="auto"/>
        </w:rPr>
        <w:t>Discussion and Conclusions</w:t>
      </w:r>
      <w:bookmarkEnd w:id="51"/>
    </w:p>
    <w:p w14:paraId="0B7FDEC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imputed models, this exercise in dealing with </w:t>
      </w:r>
      <w:r w:rsidRPr="009A3A34">
        <w:rPr>
          <w:rFonts w:ascii="Book Antiqua" w:hAnsi="Book Antiqua" w:cs="Times New Roman"/>
          <w:sz w:val="24"/>
          <w:szCs w:val="24"/>
        </w:rPr>
        <w:lastRenderedPageBreak/>
        <w:t xml:space="preserve">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13E8E0D9" w14:textId="101B557F" w:rsidR="00367581" w:rsidRPr="009A3A34" w:rsidRDefault="00367581" w:rsidP="009A3A34">
      <w:pPr>
        <w:pStyle w:val="Heading2"/>
        <w:spacing w:line="480" w:lineRule="auto"/>
        <w:rPr>
          <w:rFonts w:ascii="Book Antiqua" w:hAnsi="Book Antiqua" w:cs="Times New Roman"/>
          <w:b/>
          <w:bCs/>
          <w:color w:val="auto"/>
          <w:sz w:val="24"/>
          <w:szCs w:val="24"/>
        </w:rPr>
      </w:pPr>
      <w:bookmarkStart w:id="52" w:name="_Toc137904667"/>
      <w:r w:rsidRPr="009A3A34">
        <w:rPr>
          <w:rFonts w:ascii="Book Antiqua" w:hAnsi="Book Antiqua" w:cs="Times New Roman"/>
          <w:b/>
          <w:bCs/>
          <w:color w:val="auto"/>
          <w:sz w:val="24"/>
          <w:szCs w:val="24"/>
        </w:rPr>
        <w:t>Discussion and Conclusions</w:t>
      </w:r>
      <w:r w:rsidR="00280DC8" w:rsidRPr="009A3A34">
        <w:rPr>
          <w:rFonts w:ascii="Book Antiqua" w:hAnsi="Book Antiqua" w:cs="Times New Roman"/>
          <w:b/>
          <w:bCs/>
          <w:color w:val="auto"/>
          <w:sz w:val="24"/>
          <w:szCs w:val="24"/>
        </w:rPr>
        <w:t xml:space="preserve"> for Chapter One</w:t>
      </w:r>
      <w:bookmarkEnd w:id="52"/>
    </w:p>
    <w:p w14:paraId="6806916A"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AF3719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Booth and Satchell, 1994)</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well as the sex divide within the segregated labour market of the tim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Dex and Bukodi, 2012)</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E1767F5" w14:textId="21EA8CD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9A3A34">
        <w:rPr>
          <w:rFonts w:ascii="Book Antiqua" w:hAnsi="Book Antiqua" w:cs="Times New Roman"/>
          <w:sz w:val="24"/>
          <w:szCs w:val="24"/>
        </w:rPr>
        <w:lastRenderedPageBreak/>
        <w:t xml:space="preserve">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Goldthorpe, 1998)</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that given their structural position, women saw entering employment directly after mandatory schooling as the most secure and stable pathway for their given life course. </w:t>
      </w:r>
    </w:p>
    <w:p w14:paraId="12FC1A7E" w14:textId="3E2C9F34"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Saunders, 2021)</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02B4BFB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previous structural inequalities that have manifested during previous life domain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Mayer, 2009)</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their home would have a different magnitude of effect compared to an individual whose household had always owned their own home. Similarly, to this, an </w:t>
      </w:r>
      <w:r w:rsidRPr="009A3A34">
        <w:rPr>
          <w:rFonts w:ascii="Book Antiqua" w:hAnsi="Book Antiqua" w:cs="Times New Roman"/>
          <w:sz w:val="24"/>
          <w:szCs w:val="24"/>
        </w:rPr>
        <w:lastRenderedPageBreak/>
        <w:t xml:space="preserve">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5088F3E2"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5125C5"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 xml:space="preserve">(Hutchison, Prosser and Wedge, 1979; Connolly, Micklewright and Nickell, 1992; Booth and Satchell, 1994; Schoon </w:t>
      </w:r>
      <w:r w:rsidR="003A1A68" w:rsidRPr="009A3A34">
        <w:rPr>
          <w:rFonts w:ascii="Book Antiqua" w:hAnsi="Book Antiqua" w:cs="Times New Roman"/>
          <w:i/>
          <w:iCs/>
          <w:sz w:val="24"/>
          <w:szCs w:val="24"/>
        </w:rPr>
        <w:t>et al.</w:t>
      </w:r>
      <w:r w:rsidR="003A1A68" w:rsidRPr="009A3A34">
        <w:rPr>
          <w:rFonts w:ascii="Book Antiqua" w:hAnsi="Book Antiqua" w:cs="Times New Roman"/>
          <w:sz w:val="24"/>
          <w:szCs w:val="24"/>
        </w:rPr>
        <w:t>, 2001; Dolton, Joshi and Makepeace, 2002;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e not as sound. Whilst evidence has been found that concurs with the premise first emphasised in Saund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2003)</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nclusion of prior educational attainment alongside structural effects such as social class, sex, and housing tenure provide a much more complex relationship with </w:t>
      </w:r>
      <w:r w:rsidRPr="009A3A34">
        <w:rPr>
          <w:rFonts w:ascii="Book Antiqua" w:hAnsi="Book Antiqua" w:cs="Times New Roman"/>
          <w:sz w:val="24"/>
          <w:szCs w:val="24"/>
        </w:rPr>
        <w:lastRenderedPageBreak/>
        <w:t xml:space="preserve">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26721BB3"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w:t>
      </w:r>
      <w:r w:rsidR="00122A80" w:rsidRPr="009A3A34">
        <w:rPr>
          <w:rFonts w:ascii="Book Antiqua" w:hAnsi="Book Antiqua" w:cs="Times New Roman"/>
          <w:sz w:val="24"/>
          <w:szCs w:val="24"/>
        </w:rPr>
        <w:t xml:space="preserve"> The findings of this sensitivity analysis provided slightly divergent </w:t>
      </w:r>
      <w:proofErr w:type="spellStart"/>
      <w:r w:rsidR="00122A80" w:rsidRPr="009A3A34">
        <w:rPr>
          <w:rFonts w:ascii="Book Antiqua" w:hAnsi="Book Antiqua" w:cs="Times New Roman"/>
          <w:sz w:val="24"/>
          <w:szCs w:val="24"/>
        </w:rPr>
        <w:t>substnative</w:t>
      </w:r>
      <w:proofErr w:type="spellEnd"/>
      <w:r w:rsidR="00122A80" w:rsidRPr="009A3A34">
        <w:rPr>
          <w:rFonts w:ascii="Book Antiqua" w:hAnsi="Book Antiqua" w:cs="Times New Roman"/>
          <w:sz w:val="24"/>
          <w:szCs w:val="24"/>
        </w:rPr>
        <w:t xml:space="preserve"> findings</w:t>
      </w:r>
      <w:r w:rsidRPr="009A3A34">
        <w:rPr>
          <w:rFonts w:ascii="Book Antiqua" w:hAnsi="Book Antiqua" w:cs="Times New Roman"/>
          <w:sz w:val="24"/>
          <w:szCs w:val="24"/>
        </w:rPr>
        <w:t>. Choosing NS-SEC as the dominant model through the analysis was based upon a theoretical desire to understand class-based dynamics</w:t>
      </w:r>
      <w:r w:rsidR="00122A80" w:rsidRPr="009A3A34">
        <w:rPr>
          <w:rFonts w:ascii="Book Antiqua" w:hAnsi="Book Antiqua" w:cs="Times New Roman"/>
          <w:sz w:val="24"/>
          <w:szCs w:val="24"/>
        </w:rPr>
        <w:t xml:space="preserve"> as well as a slight preference with relation to AIC statistics</w:t>
      </w:r>
      <w:r w:rsidRPr="009A3A34">
        <w:rPr>
          <w:rFonts w:ascii="Book Antiqua" w:hAnsi="Book Antiqua" w:cs="Times New Roman"/>
          <w:sz w:val="24"/>
          <w:szCs w:val="24"/>
        </w:rPr>
        <w:t xml:space="preserve">. Through its implementation, social class was found to have a 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w:t>
      </w:r>
      <w:r w:rsidRPr="009A3A34">
        <w:rPr>
          <w:rFonts w:ascii="Book Antiqua" w:hAnsi="Book Antiqua" w:cs="Times New Roman"/>
          <w:sz w:val="24"/>
          <w:szCs w:val="24"/>
        </w:rPr>
        <w:lastRenderedPageBreak/>
        <w:t xml:space="preserve">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55AA1E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e literature has been updated, with prior literature being confirmed in some case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Connolly, Micklewright and Nickell, 1992; Booth and Satchell, 1994;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challenged in oth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5078FAD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t>
      </w:r>
      <w:r w:rsidRPr="009A3A34">
        <w:rPr>
          <w:rFonts w:ascii="Book Antiqua" w:hAnsi="Book Antiqua" w:cs="Times New Roman"/>
          <w:sz w:val="24"/>
          <w:szCs w:val="24"/>
        </w:rPr>
        <w:lastRenderedPageBreak/>
        <w:t xml:space="preserve">whether they manifest throughout the life domain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Mayer, 2009)</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wards is relatively important in the discussion of structural effects throughout the life course. </w:t>
      </w:r>
    </w:p>
    <w:p w14:paraId="6BB9BE63" w14:textId="77777777" w:rsidR="009106F1" w:rsidRPr="009A3A34" w:rsidRDefault="00851945"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9A3A34" w:rsidRDefault="009106F1" w:rsidP="009106F1">
      <w:pPr>
        <w:rPr>
          <w:rFonts w:ascii="Book Antiqua" w:hAnsi="Book Antiqua" w:cs="Times New Roman"/>
          <w:sz w:val="24"/>
          <w:szCs w:val="24"/>
        </w:rPr>
      </w:pPr>
    </w:p>
    <w:p w14:paraId="620C0BAF" w14:textId="77777777" w:rsidR="009106F1" w:rsidRPr="009A3A34" w:rsidRDefault="009106F1" w:rsidP="009106F1">
      <w:pPr>
        <w:rPr>
          <w:rFonts w:ascii="Book Antiqua" w:hAnsi="Book Antiqua" w:cs="Times New Roman"/>
          <w:sz w:val="24"/>
          <w:szCs w:val="24"/>
        </w:rPr>
      </w:pPr>
    </w:p>
    <w:p w14:paraId="5E154BBE" w14:textId="77777777" w:rsidR="009106F1" w:rsidRPr="009A3A34" w:rsidRDefault="009106F1" w:rsidP="009106F1">
      <w:pPr>
        <w:rPr>
          <w:rFonts w:ascii="Book Antiqua" w:hAnsi="Book Antiqua" w:cs="Times New Roman"/>
          <w:sz w:val="24"/>
          <w:szCs w:val="24"/>
        </w:rPr>
      </w:pPr>
    </w:p>
    <w:p w14:paraId="2951CD4D" w14:textId="77777777" w:rsidR="006655B4" w:rsidRPr="009A3A34" w:rsidRDefault="006655B4" w:rsidP="009106F1">
      <w:pPr>
        <w:rPr>
          <w:rFonts w:ascii="Book Antiqua" w:hAnsi="Book Antiqua" w:cs="Times New Roman"/>
          <w:sz w:val="24"/>
          <w:szCs w:val="24"/>
        </w:rPr>
      </w:pPr>
    </w:p>
    <w:p w14:paraId="577B69B2" w14:textId="77777777" w:rsidR="006655B4" w:rsidRPr="009A3A34" w:rsidRDefault="006655B4" w:rsidP="009106F1">
      <w:pPr>
        <w:rPr>
          <w:rFonts w:ascii="Book Antiqua" w:hAnsi="Book Antiqua" w:cs="Times New Roman"/>
          <w:sz w:val="24"/>
          <w:szCs w:val="24"/>
        </w:rPr>
      </w:pPr>
    </w:p>
    <w:p w14:paraId="798268C4" w14:textId="77777777" w:rsidR="006655B4" w:rsidRPr="009A3A34" w:rsidRDefault="006655B4" w:rsidP="009106F1">
      <w:pPr>
        <w:rPr>
          <w:rFonts w:ascii="Book Antiqua" w:hAnsi="Book Antiqua" w:cs="Times New Roman"/>
          <w:sz w:val="24"/>
          <w:szCs w:val="24"/>
        </w:rPr>
      </w:pPr>
    </w:p>
    <w:p w14:paraId="07E6880E" w14:textId="77777777" w:rsidR="006655B4" w:rsidRPr="009A3A34" w:rsidRDefault="006655B4" w:rsidP="009106F1">
      <w:pPr>
        <w:rPr>
          <w:rFonts w:ascii="Book Antiqua" w:hAnsi="Book Antiqua" w:cs="Times New Roman"/>
          <w:sz w:val="24"/>
          <w:szCs w:val="24"/>
        </w:rPr>
      </w:pPr>
    </w:p>
    <w:p w14:paraId="7FC8EEC4" w14:textId="77777777" w:rsidR="006655B4" w:rsidRPr="009A3A34" w:rsidRDefault="006655B4" w:rsidP="009106F1">
      <w:pPr>
        <w:rPr>
          <w:rFonts w:ascii="Book Antiqua" w:hAnsi="Book Antiqua" w:cs="Times New Roman"/>
          <w:sz w:val="24"/>
          <w:szCs w:val="24"/>
        </w:rPr>
      </w:pPr>
    </w:p>
    <w:p w14:paraId="01DD2AEA" w14:textId="77777777" w:rsidR="006655B4" w:rsidRPr="009A3A34" w:rsidRDefault="006655B4" w:rsidP="009106F1">
      <w:pPr>
        <w:rPr>
          <w:rFonts w:ascii="Book Antiqua" w:hAnsi="Book Antiqua" w:cs="Times New Roman"/>
          <w:sz w:val="24"/>
          <w:szCs w:val="24"/>
        </w:rPr>
      </w:pPr>
    </w:p>
    <w:p w14:paraId="2764B2C8" w14:textId="77777777" w:rsidR="006655B4" w:rsidRPr="009A3A34" w:rsidRDefault="006655B4" w:rsidP="009106F1">
      <w:pPr>
        <w:rPr>
          <w:rFonts w:ascii="Book Antiqua" w:hAnsi="Book Antiqua" w:cs="Times New Roman"/>
          <w:sz w:val="24"/>
          <w:szCs w:val="24"/>
        </w:rPr>
      </w:pPr>
    </w:p>
    <w:p w14:paraId="27425C47" w14:textId="77777777" w:rsidR="00347349" w:rsidRPr="009A3A34" w:rsidRDefault="00347349" w:rsidP="009106F1">
      <w:pPr>
        <w:rPr>
          <w:rFonts w:ascii="Book Antiqua" w:hAnsi="Book Antiqua" w:cs="Times New Roman"/>
          <w:sz w:val="24"/>
          <w:szCs w:val="24"/>
        </w:rPr>
      </w:pPr>
    </w:p>
    <w:p w14:paraId="5EF4FA90" w14:textId="77777777" w:rsidR="00347349" w:rsidRPr="009A3A34" w:rsidRDefault="00347349" w:rsidP="009106F1">
      <w:pPr>
        <w:rPr>
          <w:rFonts w:ascii="Book Antiqua" w:hAnsi="Book Antiqua" w:cs="Times New Roman"/>
          <w:sz w:val="24"/>
          <w:szCs w:val="24"/>
        </w:rPr>
      </w:pPr>
    </w:p>
    <w:p w14:paraId="07CC7C10" w14:textId="77777777" w:rsidR="00347349" w:rsidRPr="009A3A34" w:rsidRDefault="00347349" w:rsidP="009106F1">
      <w:pPr>
        <w:rPr>
          <w:rFonts w:ascii="Book Antiqua" w:hAnsi="Book Antiqua" w:cs="Times New Roman"/>
          <w:sz w:val="24"/>
          <w:szCs w:val="24"/>
        </w:rPr>
      </w:pPr>
    </w:p>
    <w:p w14:paraId="4829DC24" w14:textId="77777777" w:rsidR="00347349" w:rsidRPr="009A3A34" w:rsidRDefault="00347349" w:rsidP="009106F1">
      <w:pPr>
        <w:rPr>
          <w:rFonts w:ascii="Book Antiqua" w:hAnsi="Book Antiqua" w:cs="Times New Roman"/>
          <w:sz w:val="24"/>
          <w:szCs w:val="24"/>
        </w:rPr>
      </w:pPr>
    </w:p>
    <w:p w14:paraId="27FDADC1" w14:textId="77777777" w:rsidR="009106F1" w:rsidRDefault="009106F1" w:rsidP="009106F1">
      <w:pPr>
        <w:rPr>
          <w:rFonts w:ascii="Book Antiqua" w:hAnsi="Book Antiqua" w:cs="Times New Roman"/>
          <w:sz w:val="24"/>
          <w:szCs w:val="24"/>
        </w:rPr>
      </w:pPr>
    </w:p>
    <w:p w14:paraId="0FC5B96D" w14:textId="77777777" w:rsidR="000B03CE" w:rsidRPr="009A3A34" w:rsidRDefault="000B03CE" w:rsidP="009106F1">
      <w:pPr>
        <w:rPr>
          <w:rFonts w:ascii="Book Antiqua" w:hAnsi="Book Antiqua" w:cs="Times New Roman"/>
          <w:sz w:val="24"/>
          <w:szCs w:val="24"/>
        </w:rPr>
      </w:pPr>
    </w:p>
    <w:p w14:paraId="56422B5F" w14:textId="6B43639B" w:rsidR="00367581" w:rsidRPr="009A3A34" w:rsidRDefault="00367581" w:rsidP="009106F1">
      <w:pPr>
        <w:rPr>
          <w:rFonts w:ascii="Book Antiqua" w:hAnsi="Book Antiqua" w:cs="Times New Roman"/>
          <w:sz w:val="24"/>
          <w:szCs w:val="24"/>
        </w:rPr>
      </w:pPr>
      <w:r w:rsidRPr="009A3A34">
        <w:rPr>
          <w:rFonts w:ascii="Book Antiqua" w:hAnsi="Book Antiqua" w:cs="Times New Roman"/>
          <w:b/>
          <w:bCs/>
          <w:sz w:val="24"/>
          <w:szCs w:val="24"/>
        </w:rPr>
        <w:lastRenderedPageBreak/>
        <w:t>Appendix</w:t>
      </w:r>
      <w:r w:rsidR="00C4762D" w:rsidRPr="009A3A34">
        <w:rPr>
          <w:rFonts w:ascii="Book Antiqua" w:hAnsi="Book Antiqua" w:cs="Times New Roman"/>
          <w:b/>
          <w:bCs/>
          <w:sz w:val="24"/>
          <w:szCs w:val="24"/>
        </w:rPr>
        <w:t>:</w:t>
      </w:r>
    </w:p>
    <w:p w14:paraId="694DAEBE" w14:textId="6AA5F583" w:rsidR="00CE053C" w:rsidRPr="009A3A34" w:rsidRDefault="00CE053C" w:rsidP="00CE053C">
      <w:pPr>
        <w:pStyle w:val="Caption"/>
        <w:keepNext/>
        <w:rPr>
          <w:rFonts w:ascii="Book Antiqua" w:hAnsi="Book Antiqua" w:cs="Times New Roman"/>
          <w:color w:val="auto"/>
          <w:sz w:val="24"/>
          <w:szCs w:val="24"/>
        </w:rPr>
      </w:pPr>
      <w:bookmarkStart w:id="53" w:name="_Toc137904684"/>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53"/>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1A9836D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C7C842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2FE7F4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08CCBB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6470C4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553F01C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9B3CF3D" w14:textId="0A938FC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322241A2" w14:textId="622F32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673CC1F6" w14:textId="74FA9B0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0E9D99A" w14:textId="1F430B9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64DBD9D" w14:textId="6CFA33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2F70139E" w14:textId="70A7E07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1B75276A" w14:textId="680D000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7875BC69" w14:textId="6CBA851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57C9FD1B" w14:textId="266D35A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7AFFE379" w14:textId="401E3A7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45C6A406" w14:textId="609D06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708F58D0" w14:textId="16CC4BB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1D6946A" w14:textId="3C78715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3008952E" w14:textId="0E7D729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544FC40D" w14:textId="3D553F7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321055C" w14:textId="3C2517A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74D75DB4" w14:textId="089F712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0532C6F1" w14:textId="11E948B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490A5E38" w14:textId="7E93E83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2DCD7066" w14:textId="1A8F785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3D5DBBAB" w14:textId="08BC76A8"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4FF554F4" w14:textId="1FE036E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11C8F992" w14:textId="678ECDD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661B2337" w14:textId="6E90912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672F00BA" w14:textId="0963DB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99.86</w:t>
            </w:r>
          </w:p>
        </w:tc>
        <w:tc>
          <w:tcPr>
            <w:tcW w:w="0" w:type="auto"/>
          </w:tcPr>
          <w:p w14:paraId="113BBF08" w14:textId="41B9DE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73</w:t>
            </w:r>
          </w:p>
        </w:tc>
        <w:tc>
          <w:tcPr>
            <w:tcW w:w="0" w:type="auto"/>
          </w:tcPr>
          <w:p w14:paraId="3C1C591E" w14:textId="468DBE7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2693AB1E" w14:textId="3325EE9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0A1861DD" w14:textId="045D23F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15.86</w:t>
            </w:r>
          </w:p>
        </w:tc>
        <w:tc>
          <w:tcPr>
            <w:tcW w:w="0" w:type="auto"/>
          </w:tcPr>
          <w:p w14:paraId="646F0518" w14:textId="00FC0F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72.19</w:t>
            </w:r>
          </w:p>
        </w:tc>
      </w:tr>
    </w:tbl>
    <w:p w14:paraId="557B6B61" w14:textId="77777777" w:rsidR="00B947F6" w:rsidRPr="009A3A34" w:rsidRDefault="00B947F6" w:rsidP="00B947F6">
      <w:pPr>
        <w:rPr>
          <w:rFonts w:ascii="Book Antiqua" w:hAnsi="Book Antiqua" w:cs="Times New Roman"/>
          <w:sz w:val="24"/>
          <w:szCs w:val="24"/>
        </w:rPr>
      </w:pPr>
    </w:p>
    <w:p w14:paraId="5E729D23" w14:textId="7BC8A2CA" w:rsidR="00CE053C" w:rsidRPr="009A3A34" w:rsidRDefault="00CE053C" w:rsidP="00CE053C">
      <w:pPr>
        <w:pStyle w:val="Caption"/>
        <w:keepNext/>
        <w:rPr>
          <w:rFonts w:ascii="Book Antiqua" w:hAnsi="Book Antiqua" w:cs="Times New Roman"/>
          <w:color w:val="auto"/>
          <w:sz w:val="24"/>
          <w:szCs w:val="24"/>
        </w:rPr>
      </w:pPr>
      <w:bookmarkStart w:id="54" w:name="_Toc137904685"/>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54"/>
    </w:p>
    <w:tbl>
      <w:tblPr>
        <w:tblStyle w:val="GridTable6Colorful"/>
        <w:tblW w:w="0" w:type="auto"/>
        <w:tblLook w:val="04A0" w:firstRow="1" w:lastRow="0" w:firstColumn="1" w:lastColumn="0" w:noHBand="0" w:noVBand="1"/>
      </w:tblPr>
      <w:tblGrid>
        <w:gridCol w:w="1515"/>
        <w:gridCol w:w="1237"/>
        <w:gridCol w:w="1250"/>
        <w:gridCol w:w="1250"/>
        <w:gridCol w:w="1542"/>
        <w:gridCol w:w="1111"/>
        <w:gridCol w:w="1111"/>
      </w:tblGrid>
      <w:tr w:rsidR="006A0C55" w:rsidRPr="009A3A34"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6DCCA1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4DD7C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6B5B21F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2233D20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390E59B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7693F0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2CDD54C1" w14:textId="39B789B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42092E61" w14:textId="6384AD2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54516E7" w14:textId="5C49158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68C89AF" w14:textId="71CE8AA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88B02D4" w14:textId="4FED704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57F8230E" w14:textId="0C1C143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3EA1E4A" w14:textId="5FF51B81"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798EB8D" w14:textId="3146AEF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209164EE" w14:textId="782CBA4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4D9B6BC" w14:textId="4552E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2F440D95" w14:textId="5311203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60C9EB50" w14:textId="33E66C4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3442AA35" w14:textId="6BA6F17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0" w:type="auto"/>
          </w:tcPr>
          <w:p w14:paraId="7C887291" w14:textId="4BC1DE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0" w:type="auto"/>
          </w:tcPr>
          <w:p w14:paraId="19A0112D" w14:textId="54D24B2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0" w:type="auto"/>
          </w:tcPr>
          <w:p w14:paraId="2CBF9F6D" w14:textId="63B17F2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0" w:type="auto"/>
          </w:tcPr>
          <w:p w14:paraId="4E53D54A" w14:textId="4B7467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0" w:type="auto"/>
          </w:tcPr>
          <w:p w14:paraId="012A56AC" w14:textId="551D99F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w:t>
            </w:r>
            <w:r w:rsidRPr="009A3A34">
              <w:rPr>
                <w:rFonts w:ascii="Book Antiqua" w:hAnsi="Book Antiqua" w:cs="Times New Roman"/>
                <w:color w:val="auto"/>
                <w:sz w:val="24"/>
                <w:szCs w:val="24"/>
              </w:rPr>
              <w:lastRenderedPageBreak/>
              <w:t>+ Sex + Tenure</w:t>
            </w:r>
          </w:p>
        </w:tc>
        <w:tc>
          <w:tcPr>
            <w:tcW w:w="0" w:type="auto"/>
          </w:tcPr>
          <w:p w14:paraId="4D01150F" w14:textId="1FC5B6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677.49</w:t>
            </w:r>
          </w:p>
        </w:tc>
        <w:tc>
          <w:tcPr>
            <w:tcW w:w="0" w:type="auto"/>
          </w:tcPr>
          <w:p w14:paraId="3D91C84D" w14:textId="3A7A4E2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0" w:type="auto"/>
          </w:tcPr>
          <w:p w14:paraId="1CBE1960" w14:textId="2D79DE4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0" w:type="auto"/>
          </w:tcPr>
          <w:p w14:paraId="43E044D4" w14:textId="3B054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0" w:type="auto"/>
          </w:tcPr>
          <w:p w14:paraId="0DBD4166" w14:textId="0994A78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0" w:type="auto"/>
          </w:tcPr>
          <w:p w14:paraId="3082AB5D" w14:textId="24878E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CAMSIS</w:t>
            </w:r>
          </w:p>
        </w:tc>
        <w:tc>
          <w:tcPr>
            <w:tcW w:w="0" w:type="auto"/>
          </w:tcPr>
          <w:p w14:paraId="4CB70B84" w14:textId="7AB7374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43.74</w:t>
            </w:r>
          </w:p>
        </w:tc>
        <w:tc>
          <w:tcPr>
            <w:tcW w:w="0" w:type="auto"/>
          </w:tcPr>
          <w:p w14:paraId="2541988D" w14:textId="53A7552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3.75</w:t>
            </w:r>
          </w:p>
        </w:tc>
        <w:tc>
          <w:tcPr>
            <w:tcW w:w="0" w:type="auto"/>
          </w:tcPr>
          <w:p w14:paraId="60862BA4" w14:textId="7498B2A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0" w:type="auto"/>
          </w:tcPr>
          <w:p w14:paraId="16452B4A" w14:textId="762B416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0" w:type="auto"/>
          </w:tcPr>
          <w:p w14:paraId="769A8142" w14:textId="3B4683A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3.74</w:t>
            </w:r>
          </w:p>
        </w:tc>
        <w:tc>
          <w:tcPr>
            <w:tcW w:w="0" w:type="auto"/>
          </w:tcPr>
          <w:p w14:paraId="205DB6D7" w14:textId="756455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24.57</w:t>
            </w:r>
          </w:p>
        </w:tc>
      </w:tr>
    </w:tbl>
    <w:p w14:paraId="3CF68712" w14:textId="77777777" w:rsidR="00B947F6" w:rsidRPr="009A3A34" w:rsidRDefault="00B947F6" w:rsidP="00B947F6">
      <w:pPr>
        <w:rPr>
          <w:rFonts w:ascii="Book Antiqua" w:hAnsi="Book Antiqua" w:cs="Times New Roman"/>
          <w:sz w:val="24"/>
          <w:szCs w:val="24"/>
        </w:rPr>
      </w:pPr>
    </w:p>
    <w:p w14:paraId="2EA6A59D" w14:textId="5B1A176B" w:rsidR="00CE053C" w:rsidRPr="009A3A34" w:rsidRDefault="00CE053C" w:rsidP="00CE053C">
      <w:pPr>
        <w:pStyle w:val="Caption"/>
        <w:keepNext/>
        <w:rPr>
          <w:rFonts w:ascii="Book Antiqua" w:hAnsi="Book Antiqua" w:cs="Times New Roman"/>
          <w:color w:val="auto"/>
          <w:sz w:val="24"/>
          <w:szCs w:val="24"/>
        </w:rPr>
      </w:pPr>
      <w:bookmarkStart w:id="55" w:name="_Toc137904686"/>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55"/>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77997B0"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BCFD5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134F307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002505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53D10C0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15C703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7531DDCC" w14:textId="0432640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1516C6EF" w14:textId="78D3195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5DA80FD" w14:textId="0C840C0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A932C4C" w14:textId="5EB425C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B1736E8" w14:textId="6130CCB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14A206D9" w14:textId="1992CCD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4EAE00A" w14:textId="59DF4A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1A1B5A7" w14:textId="718F4C2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43C29D9C" w14:textId="0F58F1E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C2550A0" w14:textId="77706E83"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5E92D3A1" w14:textId="2643111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41CDA898" w14:textId="43A3F3D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D6165E8" w14:textId="196E84A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4C8F6B11" w14:textId="492A91F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350B59B2" w14:textId="5906AEE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F7CD86F" w14:textId="2A3A717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4387DAD6" w14:textId="34EB597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4DE32CA4" w14:textId="2C55BA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3F733044" w14:textId="7C40F32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410F8183" w14:textId="0E6EB9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0AE84C25" w14:textId="139CDED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CBDDAD8" w14:textId="0995A67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6A815B2C" w14:textId="78BC678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7F93847E" w14:textId="0554B97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443AD187" w14:textId="2C04276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20.21</w:t>
            </w:r>
          </w:p>
        </w:tc>
        <w:tc>
          <w:tcPr>
            <w:tcW w:w="0" w:type="auto"/>
          </w:tcPr>
          <w:p w14:paraId="1F8502EF" w14:textId="74B6CF5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0.38</w:t>
            </w:r>
          </w:p>
        </w:tc>
        <w:tc>
          <w:tcPr>
            <w:tcW w:w="0" w:type="auto"/>
          </w:tcPr>
          <w:p w14:paraId="4CCE4AF6" w14:textId="784906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w:t>
            </w:r>
          </w:p>
        </w:tc>
        <w:tc>
          <w:tcPr>
            <w:tcW w:w="0" w:type="auto"/>
          </w:tcPr>
          <w:p w14:paraId="211EABCA" w14:textId="4431696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0" w:type="auto"/>
          </w:tcPr>
          <w:p w14:paraId="30B137DB" w14:textId="7FE449C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68.21</w:t>
            </w:r>
          </w:p>
        </w:tc>
        <w:tc>
          <w:tcPr>
            <w:tcW w:w="0" w:type="auto"/>
          </w:tcPr>
          <w:p w14:paraId="19B88D60" w14:textId="157117B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7.21</w:t>
            </w:r>
          </w:p>
        </w:tc>
      </w:tr>
    </w:tbl>
    <w:p w14:paraId="281C6781" w14:textId="77777777" w:rsidR="00B947F6" w:rsidRPr="009A3A34" w:rsidRDefault="00B947F6" w:rsidP="00B947F6">
      <w:pPr>
        <w:rPr>
          <w:rFonts w:ascii="Book Antiqua" w:hAnsi="Book Antiqua" w:cs="Times New Roman"/>
          <w:sz w:val="24"/>
          <w:szCs w:val="24"/>
        </w:rPr>
      </w:pPr>
    </w:p>
    <w:p w14:paraId="5B71E79E" w14:textId="13013D6A" w:rsidR="00CE053C" w:rsidRPr="009A3A34" w:rsidRDefault="00CE053C" w:rsidP="00CE053C">
      <w:pPr>
        <w:pStyle w:val="Caption"/>
        <w:keepNext/>
        <w:rPr>
          <w:rFonts w:ascii="Book Antiqua" w:hAnsi="Book Antiqua" w:cs="Times New Roman"/>
          <w:color w:val="auto"/>
          <w:sz w:val="24"/>
          <w:szCs w:val="24"/>
        </w:rPr>
      </w:pPr>
      <w:bookmarkStart w:id="56" w:name="_Toc137904687"/>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56"/>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26" w:type="pct"/>
          </w:tcPr>
          <w:p w14:paraId="50FFC80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7FAA2DD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38" w:type="pct"/>
          </w:tcPr>
          <w:p w14:paraId="3EAD041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787" w:type="pct"/>
          </w:tcPr>
          <w:p w14:paraId="0E81E94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25" w:type="pct"/>
          </w:tcPr>
          <w:p w14:paraId="28E002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25" w:type="pct"/>
          </w:tcPr>
          <w:p w14:paraId="34D60FB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26" w:type="pct"/>
          </w:tcPr>
          <w:p w14:paraId="0BE30BA0" w14:textId="5BD55BA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2041B226" w14:textId="265B5B3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38" w:type="pct"/>
          </w:tcPr>
          <w:p w14:paraId="135C180D" w14:textId="011BE92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787" w:type="pct"/>
          </w:tcPr>
          <w:p w14:paraId="4F135FB2" w14:textId="2D464E5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25" w:type="pct"/>
          </w:tcPr>
          <w:p w14:paraId="354B199D" w14:textId="16D6385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25" w:type="pct"/>
          </w:tcPr>
          <w:p w14:paraId="1D226FBC" w14:textId="0F107DF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26" w:type="pct"/>
          </w:tcPr>
          <w:p w14:paraId="6D1ED859" w14:textId="41B4A4E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535EAE50" w14:textId="4F4CBB9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38" w:type="pct"/>
          </w:tcPr>
          <w:p w14:paraId="72522720" w14:textId="431FBBB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787" w:type="pct"/>
          </w:tcPr>
          <w:p w14:paraId="54B3DE53" w14:textId="7EC58B9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25" w:type="pct"/>
          </w:tcPr>
          <w:p w14:paraId="1364FEFB" w14:textId="60E2FAF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25" w:type="pct"/>
          </w:tcPr>
          <w:p w14:paraId="24969B15" w14:textId="360336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Educational Attainment + Sex</w:t>
            </w:r>
          </w:p>
        </w:tc>
        <w:tc>
          <w:tcPr>
            <w:tcW w:w="626" w:type="pct"/>
          </w:tcPr>
          <w:p w14:paraId="0EB3B0DE" w14:textId="0F13AE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38" w:type="pct"/>
          </w:tcPr>
          <w:p w14:paraId="1E94F072" w14:textId="7D06D6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38" w:type="pct"/>
          </w:tcPr>
          <w:p w14:paraId="52D8F6F1" w14:textId="182D8CD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787" w:type="pct"/>
          </w:tcPr>
          <w:p w14:paraId="688657DC" w14:textId="58DCB90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25" w:type="pct"/>
          </w:tcPr>
          <w:p w14:paraId="04E58ABC" w14:textId="4D5458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25" w:type="pct"/>
          </w:tcPr>
          <w:p w14:paraId="750812C7" w14:textId="44EA31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26" w:type="pct"/>
          </w:tcPr>
          <w:p w14:paraId="0B97F25F" w14:textId="63A8522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38" w:type="pct"/>
          </w:tcPr>
          <w:p w14:paraId="5F39CDFF" w14:textId="07C8A76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38" w:type="pct"/>
          </w:tcPr>
          <w:p w14:paraId="47A0A546" w14:textId="7AF3343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787" w:type="pct"/>
          </w:tcPr>
          <w:p w14:paraId="78F14F02" w14:textId="1053A50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25" w:type="pct"/>
          </w:tcPr>
          <w:p w14:paraId="5C710519" w14:textId="3988297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25" w:type="pct"/>
          </w:tcPr>
          <w:p w14:paraId="76DD7635" w14:textId="6F3C768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59.12</w:t>
            </w:r>
          </w:p>
        </w:tc>
        <w:tc>
          <w:tcPr>
            <w:tcW w:w="638" w:type="pct"/>
          </w:tcPr>
          <w:p w14:paraId="2FCC88AB" w14:textId="4437D51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37</w:t>
            </w:r>
          </w:p>
        </w:tc>
        <w:tc>
          <w:tcPr>
            <w:tcW w:w="638" w:type="pct"/>
          </w:tcPr>
          <w:p w14:paraId="54A3D18D" w14:textId="453C92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w:t>
            </w:r>
          </w:p>
        </w:tc>
        <w:tc>
          <w:tcPr>
            <w:tcW w:w="787" w:type="pct"/>
          </w:tcPr>
          <w:p w14:paraId="2BAAE85D" w14:textId="6B9E9B0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25" w:type="pct"/>
          </w:tcPr>
          <w:p w14:paraId="56A0FEF7" w14:textId="283046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31.12</w:t>
            </w:r>
          </w:p>
        </w:tc>
        <w:tc>
          <w:tcPr>
            <w:tcW w:w="625" w:type="pct"/>
          </w:tcPr>
          <w:p w14:paraId="796238FF" w14:textId="4F6FF36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84.62</w:t>
            </w:r>
          </w:p>
        </w:tc>
      </w:tr>
    </w:tbl>
    <w:p w14:paraId="227F1F27" w14:textId="77777777" w:rsidR="00C4762D" w:rsidRPr="009A3A34" w:rsidRDefault="00C4762D" w:rsidP="00B947F6">
      <w:pPr>
        <w:pStyle w:val="Heading1"/>
        <w:rPr>
          <w:rFonts w:ascii="Book Antiqua" w:hAnsi="Book Antiqua" w:cs="Times New Roman"/>
          <w:b/>
          <w:bCs/>
          <w:color w:val="auto"/>
          <w:sz w:val="24"/>
          <w:szCs w:val="24"/>
        </w:rPr>
      </w:pPr>
      <w:bookmarkStart w:id="57" w:name="_Toc137904668"/>
    </w:p>
    <w:p w14:paraId="0E24DDD2" w14:textId="77777777" w:rsidR="00C4762D" w:rsidRPr="009A3A34" w:rsidRDefault="00C4762D" w:rsidP="00C4762D">
      <w:pPr>
        <w:rPr>
          <w:rFonts w:ascii="Book Antiqua" w:hAnsi="Book Antiqua" w:cs="Times New Roman"/>
          <w:sz w:val="24"/>
          <w:szCs w:val="24"/>
        </w:rPr>
      </w:pPr>
    </w:p>
    <w:p w14:paraId="3E870B4E" w14:textId="77777777" w:rsidR="00C4762D" w:rsidRPr="009A3A34" w:rsidRDefault="00C4762D" w:rsidP="00C4762D">
      <w:pPr>
        <w:rPr>
          <w:rFonts w:ascii="Book Antiqua" w:hAnsi="Book Antiqua" w:cs="Times New Roman"/>
          <w:sz w:val="24"/>
          <w:szCs w:val="24"/>
        </w:rPr>
      </w:pPr>
    </w:p>
    <w:p w14:paraId="07F3AC41" w14:textId="6C2D5768" w:rsidR="00B947F6" w:rsidRPr="009A3A34" w:rsidRDefault="00B947F6" w:rsidP="00B947F6">
      <w:pPr>
        <w:pStyle w:val="Heading1"/>
        <w:rPr>
          <w:rFonts w:ascii="Book Antiqua" w:hAnsi="Book Antiqua" w:cs="Times New Roman"/>
          <w:b/>
          <w:bCs/>
          <w:color w:val="auto"/>
          <w:sz w:val="24"/>
          <w:szCs w:val="24"/>
        </w:rPr>
      </w:pPr>
      <w:r w:rsidRPr="009A3A34">
        <w:rPr>
          <w:rFonts w:ascii="Book Antiqua" w:hAnsi="Book Antiqua" w:cs="Times New Roman"/>
          <w:b/>
          <w:bCs/>
          <w:color w:val="auto"/>
          <w:sz w:val="24"/>
          <w:szCs w:val="24"/>
        </w:rPr>
        <w:t>Data Citation</w:t>
      </w:r>
      <w:bookmarkEnd w:id="57"/>
    </w:p>
    <w:p w14:paraId="610986FA" w14:textId="136EFA89" w:rsidR="00B947F6" w:rsidRPr="009A3A34" w:rsidRDefault="00B947F6" w:rsidP="006655B4">
      <w:pPr>
        <w:pStyle w:val="Heading2"/>
        <w:rPr>
          <w:rFonts w:ascii="Book Antiqua" w:hAnsi="Book Antiqua" w:cs="Times New Roman"/>
          <w:b/>
          <w:bCs/>
          <w:color w:val="auto"/>
          <w:sz w:val="24"/>
          <w:szCs w:val="24"/>
        </w:rPr>
      </w:pPr>
      <w:bookmarkStart w:id="58" w:name="_Toc137904669"/>
      <w:r w:rsidRPr="009A3A34">
        <w:rPr>
          <w:rFonts w:ascii="Book Antiqua" w:hAnsi="Book Antiqua" w:cs="Times New Roman"/>
          <w:b/>
          <w:bCs/>
          <w:color w:val="auto"/>
          <w:sz w:val="24"/>
          <w:szCs w:val="24"/>
        </w:rPr>
        <w:t>Bibliography</w:t>
      </w:r>
      <w:bookmarkEnd w:id="58"/>
    </w:p>
    <w:p w14:paraId="72375BEF" w14:textId="77777777" w:rsidR="00CE1424" w:rsidRPr="009A3A34" w:rsidRDefault="006655B4" w:rsidP="00CE1424">
      <w:pPr>
        <w:pStyle w:val="Bibliography"/>
        <w:rPr>
          <w:rFonts w:ascii="Book Antiqua" w:hAnsi="Book Antiqua" w:cs="Times New Roman"/>
          <w:sz w:val="24"/>
          <w:szCs w:val="24"/>
        </w:rPr>
      </w:pP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BIBL {"uncited":[],"omitted":[],"custom":[]} CSL_BIBLIOGRAPHY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Allison, P. (2012a) ‘312-2012: Handling Missing Data by Maximum Likelihood’.</w:t>
      </w:r>
    </w:p>
    <w:p w14:paraId="50CED10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Allison, P. (2012b) ‘Why Maximum Likelihood is Better Than Multiple Imputation’, </w:t>
      </w:r>
      <w:r w:rsidRPr="009A3A34">
        <w:rPr>
          <w:rFonts w:ascii="Book Antiqua" w:hAnsi="Book Antiqua" w:cs="Times New Roman"/>
          <w:i/>
          <w:iCs/>
          <w:sz w:val="24"/>
          <w:szCs w:val="24"/>
        </w:rPr>
        <w:t>Statistical Horizons</w:t>
      </w:r>
      <w:r w:rsidRPr="009A3A34">
        <w:rPr>
          <w:rFonts w:ascii="Book Antiqua" w:hAnsi="Book Antiqua" w:cs="Times New Roman"/>
          <w:sz w:val="24"/>
          <w:szCs w:val="24"/>
        </w:rPr>
        <w:t>, 9 July. Available at: https://statisticalhorizons.com/ml-better-than-mi/ (Accessed: 15 May 2023).</w:t>
      </w:r>
    </w:p>
    <w:p w14:paraId="2936582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Allison, P. (2015) ‘Maximum Likelihood is Better than Multiple Imputation: Part II’, </w:t>
      </w:r>
      <w:r w:rsidRPr="009A3A34">
        <w:rPr>
          <w:rFonts w:ascii="Book Antiqua" w:hAnsi="Book Antiqua" w:cs="Times New Roman"/>
          <w:i/>
          <w:iCs/>
          <w:sz w:val="24"/>
          <w:szCs w:val="24"/>
        </w:rPr>
        <w:t>Statistical Horizons</w:t>
      </w:r>
      <w:r w:rsidRPr="009A3A34">
        <w:rPr>
          <w:rFonts w:ascii="Book Antiqua" w:hAnsi="Book Antiqua" w:cs="Times New Roman"/>
          <w:sz w:val="24"/>
          <w:szCs w:val="24"/>
        </w:rPr>
        <w:t>, 5 May. Available at: https://statisticalhorizons.com/ml-is-better-than-mi/ (Accessed: 15 May 2023).</w:t>
      </w:r>
    </w:p>
    <w:p w14:paraId="24E0C31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Anders, J. and Dorsett, R. (2017) ‘What young English people do once they reach school-leaving age: A cross-cohort comparison for the last 30 years’, </w:t>
      </w:r>
      <w:r w:rsidRPr="009A3A34">
        <w:rPr>
          <w:rFonts w:ascii="Book Antiqua" w:hAnsi="Book Antiqua" w:cs="Times New Roman"/>
          <w:i/>
          <w:iCs/>
          <w:sz w:val="24"/>
          <w:szCs w:val="24"/>
        </w:rPr>
        <w:t>Longitudinal and Life Course Studies</w:t>
      </w:r>
      <w:r w:rsidRPr="009A3A34">
        <w:rPr>
          <w:rFonts w:ascii="Book Antiqua" w:hAnsi="Book Antiqua" w:cs="Times New Roman"/>
          <w:sz w:val="24"/>
          <w:szCs w:val="24"/>
        </w:rPr>
        <w:t>, 8(1). Available at: https://doi.org/10.14301/llcs.v8i1.399.</w:t>
      </w:r>
    </w:p>
    <w:p w14:paraId="5DA9D51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Arulampalam, W. and Booth, A.L. (1997) ‘Who gets over the training hurdle? A study of the training experiences of young men and women in Britain’, </w:t>
      </w:r>
      <w:r w:rsidRPr="009A3A34">
        <w:rPr>
          <w:rFonts w:ascii="Book Antiqua" w:hAnsi="Book Antiqua" w:cs="Times New Roman"/>
          <w:i/>
          <w:iCs/>
          <w:sz w:val="24"/>
          <w:szCs w:val="24"/>
        </w:rPr>
        <w:t>Journal of Population Economics</w:t>
      </w:r>
      <w:r w:rsidRPr="009A3A34">
        <w:rPr>
          <w:rFonts w:ascii="Book Antiqua" w:hAnsi="Book Antiqua" w:cs="Times New Roman"/>
          <w:sz w:val="24"/>
          <w:szCs w:val="24"/>
        </w:rPr>
        <w:t>, 10(2), pp. 197–217. Available at: https://doi.org/10.1007/s001480050038.</w:t>
      </w:r>
    </w:p>
    <w:p w14:paraId="576013D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Arulampalam, W.N. and Booth, A.L. (2001) ‘Learning and Earning: Do Multiple Training Events Pay? A Decade of Evidence from a Cohort of Young British Men’, </w:t>
      </w:r>
      <w:r w:rsidRPr="009A3A34">
        <w:rPr>
          <w:rFonts w:ascii="Book Antiqua" w:hAnsi="Book Antiqua" w:cs="Times New Roman"/>
          <w:i/>
          <w:iCs/>
          <w:sz w:val="24"/>
          <w:szCs w:val="24"/>
        </w:rPr>
        <w:t>Economica</w:t>
      </w:r>
      <w:r w:rsidRPr="009A3A34">
        <w:rPr>
          <w:rFonts w:ascii="Book Antiqua" w:hAnsi="Book Antiqua" w:cs="Times New Roman"/>
          <w:sz w:val="24"/>
          <w:szCs w:val="24"/>
        </w:rPr>
        <w:t>, 68(271), pp. 379–400. Available at: https://doi.org/10.1111/1468-0335.00252.</w:t>
      </w:r>
    </w:p>
    <w:p w14:paraId="1BE5119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ck, U. (2002) </w:t>
      </w:r>
      <w:r w:rsidRPr="009A3A34">
        <w:rPr>
          <w:rFonts w:ascii="Book Antiqua" w:hAnsi="Book Antiqua" w:cs="Times New Roman"/>
          <w:i/>
          <w:iCs/>
          <w:sz w:val="24"/>
          <w:szCs w:val="24"/>
        </w:rPr>
        <w:t>Individualisation: Institutionalized Individualism and its Social and Political Consequences</w:t>
      </w:r>
      <w:r w:rsidRPr="009A3A34">
        <w:rPr>
          <w:rFonts w:ascii="Book Antiqua" w:hAnsi="Book Antiqua" w:cs="Times New Roman"/>
          <w:sz w:val="24"/>
          <w:szCs w:val="24"/>
        </w:rPr>
        <w:t>. SAGE Publications.</w:t>
      </w:r>
    </w:p>
    <w:p w14:paraId="3DDFBCF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ck, U. (2014) </w:t>
      </w:r>
      <w:r w:rsidRPr="009A3A34">
        <w:rPr>
          <w:rFonts w:ascii="Book Antiqua" w:hAnsi="Book Antiqua" w:cs="Times New Roman"/>
          <w:i/>
          <w:iCs/>
          <w:sz w:val="24"/>
          <w:szCs w:val="24"/>
        </w:rPr>
        <w:t>The brave new world of work</w:t>
      </w:r>
      <w:r w:rsidRPr="009A3A34">
        <w:rPr>
          <w:rFonts w:ascii="Book Antiqua" w:hAnsi="Book Antiqua" w:cs="Times New Roman"/>
          <w:sz w:val="24"/>
          <w:szCs w:val="24"/>
        </w:rPr>
        <w:t>. John Wiley &amp; Sons.</w:t>
      </w:r>
    </w:p>
    <w:p w14:paraId="4B605E8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ck, U., Giddens, A. and Lash, S. (1994) </w:t>
      </w:r>
      <w:r w:rsidRPr="009A3A34">
        <w:rPr>
          <w:rFonts w:ascii="Book Antiqua" w:hAnsi="Book Antiqua" w:cs="Times New Roman"/>
          <w:i/>
          <w:iCs/>
          <w:sz w:val="24"/>
          <w:szCs w:val="24"/>
        </w:rPr>
        <w:t>Reflexive modernization: Politics, tradition and aesthetics in the modern social order</w:t>
      </w:r>
      <w:r w:rsidRPr="009A3A34">
        <w:rPr>
          <w:rFonts w:ascii="Book Antiqua" w:hAnsi="Book Antiqua" w:cs="Times New Roman"/>
          <w:sz w:val="24"/>
          <w:szCs w:val="24"/>
        </w:rPr>
        <w:t>. Stanford University Press.</w:t>
      </w:r>
    </w:p>
    <w:p w14:paraId="4B16B62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rgman, M.M. and Joye, D. (2001) ‘Comparing Social Stratification Schemas: CAMSIS, CSP-CH, Goldthorpe, ISCO-88, Treiman, and Wright’, </w:t>
      </w:r>
      <w:r w:rsidRPr="009A3A34">
        <w:rPr>
          <w:rFonts w:ascii="Book Antiqua" w:hAnsi="Book Antiqua" w:cs="Times New Roman"/>
          <w:i/>
          <w:iCs/>
          <w:sz w:val="24"/>
          <w:szCs w:val="24"/>
        </w:rPr>
        <w:t xml:space="preserve">Cambridge studies in </w:t>
      </w:r>
      <w:proofErr w:type="gramStart"/>
      <w:r w:rsidRPr="009A3A34">
        <w:rPr>
          <w:rFonts w:ascii="Book Antiqua" w:hAnsi="Book Antiqua" w:cs="Times New Roman"/>
          <w:i/>
          <w:iCs/>
          <w:sz w:val="24"/>
          <w:szCs w:val="24"/>
        </w:rPr>
        <w:t>Social</w:t>
      </w:r>
      <w:proofErr w:type="gramEnd"/>
      <w:r w:rsidRPr="009A3A34">
        <w:rPr>
          <w:rFonts w:ascii="Book Antiqua" w:hAnsi="Book Antiqua" w:cs="Times New Roman"/>
          <w:i/>
          <w:iCs/>
          <w:sz w:val="24"/>
          <w:szCs w:val="24"/>
        </w:rPr>
        <w:t xml:space="preserve"> research</w:t>
      </w:r>
      <w:r w:rsidRPr="009A3A34">
        <w:rPr>
          <w:rFonts w:ascii="Book Antiqua" w:hAnsi="Book Antiqua" w:cs="Times New Roman"/>
          <w:sz w:val="24"/>
          <w:szCs w:val="24"/>
        </w:rPr>
        <w:t>, p. 53.</w:t>
      </w:r>
    </w:p>
    <w:p w14:paraId="415806C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ernardi, L., Huinink, J. and Settersten, R.A. (2019) ‘The life course cube: A tool for studying lives’, </w:t>
      </w:r>
      <w:r w:rsidRPr="009A3A34">
        <w:rPr>
          <w:rFonts w:ascii="Book Antiqua" w:hAnsi="Book Antiqua" w:cs="Times New Roman"/>
          <w:i/>
          <w:iCs/>
          <w:sz w:val="24"/>
          <w:szCs w:val="24"/>
        </w:rPr>
        <w:t>Advances in Life Course Research</w:t>
      </w:r>
      <w:r w:rsidRPr="009A3A34">
        <w:rPr>
          <w:rFonts w:ascii="Book Antiqua" w:hAnsi="Book Antiqua" w:cs="Times New Roman"/>
          <w:sz w:val="24"/>
          <w:szCs w:val="24"/>
        </w:rPr>
        <w:t>, 41, p. 100258. Available at: https://doi.org/10.1016/j.alcr.2018.11.004.</w:t>
      </w:r>
    </w:p>
    <w:p w14:paraId="690A15F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lanchflower, D. and Lynch, L. (1992) </w:t>
      </w:r>
      <w:r w:rsidRPr="009A3A34">
        <w:rPr>
          <w:rFonts w:ascii="Book Antiqua" w:hAnsi="Book Antiqua" w:cs="Times New Roman"/>
          <w:i/>
          <w:iCs/>
          <w:sz w:val="24"/>
          <w:szCs w:val="24"/>
        </w:rPr>
        <w:t>Training at Work: A Comparison of U.S. and British Youths</w:t>
      </w:r>
      <w:r w:rsidRPr="009A3A34">
        <w:rPr>
          <w:rFonts w:ascii="Book Antiqua" w:hAnsi="Book Antiqua" w:cs="Times New Roman"/>
          <w:sz w:val="24"/>
          <w:szCs w:val="24"/>
        </w:rPr>
        <w:t>. w4037. Cambridge, MA: National Bureau of Economic Research, p. w4037. Available at: https://doi.org/10.3386/w4037.</w:t>
      </w:r>
    </w:p>
    <w:p w14:paraId="42F91AE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landen, J. and Macmillan, L. (2014) ‘Education and Intergenerational Mobility: Help or Hindrance?’, </w:t>
      </w:r>
      <w:r w:rsidRPr="009A3A34">
        <w:rPr>
          <w:rFonts w:ascii="Book Antiqua" w:hAnsi="Book Antiqua" w:cs="Times New Roman"/>
          <w:i/>
          <w:iCs/>
          <w:sz w:val="24"/>
          <w:szCs w:val="24"/>
        </w:rPr>
        <w:t>Centre for Analysis of Social Exclusion</w:t>
      </w:r>
      <w:r w:rsidRPr="009A3A34">
        <w:rPr>
          <w:rFonts w:ascii="Book Antiqua" w:hAnsi="Book Antiqua" w:cs="Times New Roman"/>
          <w:sz w:val="24"/>
          <w:szCs w:val="24"/>
        </w:rPr>
        <w:t xml:space="preserve"> [Preprint].</w:t>
      </w:r>
    </w:p>
    <w:p w14:paraId="698A64B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lundell, R.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00) ‘The Returns to Higher Education in Britain: Evidence </w:t>
      </w:r>
      <w:proofErr w:type="gramStart"/>
      <w:r w:rsidRPr="009A3A34">
        <w:rPr>
          <w:rFonts w:ascii="Book Antiqua" w:hAnsi="Book Antiqua" w:cs="Times New Roman"/>
          <w:sz w:val="24"/>
          <w:szCs w:val="24"/>
        </w:rPr>
        <w:t>From</w:t>
      </w:r>
      <w:proofErr w:type="gramEnd"/>
      <w:r w:rsidRPr="009A3A34">
        <w:rPr>
          <w:rFonts w:ascii="Book Antiqua" w:hAnsi="Book Antiqua" w:cs="Times New Roman"/>
          <w:sz w:val="24"/>
          <w:szCs w:val="24"/>
        </w:rPr>
        <w:t xml:space="preserve"> a British Cohort’, </w:t>
      </w:r>
      <w:r w:rsidRPr="009A3A34">
        <w:rPr>
          <w:rFonts w:ascii="Book Antiqua" w:hAnsi="Book Antiqua" w:cs="Times New Roman"/>
          <w:i/>
          <w:iCs/>
          <w:sz w:val="24"/>
          <w:szCs w:val="24"/>
        </w:rPr>
        <w:t>The Economic Journal</w:t>
      </w:r>
      <w:r w:rsidRPr="009A3A34">
        <w:rPr>
          <w:rFonts w:ascii="Book Antiqua" w:hAnsi="Book Antiqua" w:cs="Times New Roman"/>
          <w:sz w:val="24"/>
          <w:szCs w:val="24"/>
        </w:rPr>
        <w:t>, 110(461), pp. F82–F99. Available at: https://doi.org/10.1111/1468-0297.00508.</w:t>
      </w:r>
    </w:p>
    <w:p w14:paraId="7D4694E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lundell, R., Dearden, L. and Sianesi, B. (2001) ‘Estimating the Returns to Education: Models, Methods and Results’, </w:t>
      </w:r>
      <w:r w:rsidRPr="009A3A34">
        <w:rPr>
          <w:rFonts w:ascii="Book Antiqua" w:hAnsi="Book Antiqua" w:cs="Times New Roman"/>
          <w:i/>
          <w:iCs/>
          <w:sz w:val="24"/>
          <w:szCs w:val="24"/>
        </w:rPr>
        <w:t>Centre for the Economics of Education</w:t>
      </w:r>
      <w:r w:rsidRPr="009A3A34">
        <w:rPr>
          <w:rFonts w:ascii="Book Antiqua" w:hAnsi="Book Antiqua" w:cs="Times New Roman"/>
          <w:sz w:val="24"/>
          <w:szCs w:val="24"/>
        </w:rPr>
        <w:t xml:space="preserve"> [Preprint].</w:t>
      </w:r>
    </w:p>
    <w:p w14:paraId="17CC16C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ooth, A.L. and Satchell, S.E. (1994) ‘APPRENTICESHIPS AND JOB TENURE’, </w:t>
      </w:r>
      <w:r w:rsidRPr="009A3A34">
        <w:rPr>
          <w:rFonts w:ascii="Book Antiqua" w:hAnsi="Book Antiqua" w:cs="Times New Roman"/>
          <w:i/>
          <w:iCs/>
          <w:sz w:val="24"/>
          <w:szCs w:val="24"/>
        </w:rPr>
        <w:t>Oxford Economic Papers</w:t>
      </w:r>
      <w:r w:rsidRPr="009A3A34">
        <w:rPr>
          <w:rFonts w:ascii="Book Antiqua" w:hAnsi="Book Antiqua" w:cs="Times New Roman"/>
          <w:sz w:val="24"/>
          <w:szCs w:val="24"/>
        </w:rPr>
        <w:t>, 46(4), pp. 676–695. Available at: https://doi.org/10.1093/oxfordjournals.oep.a042153.</w:t>
      </w:r>
    </w:p>
    <w:p w14:paraId="0B92794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ottero, W. (2004) ‘Class Identities and the Identity of Class’, </w:t>
      </w:r>
      <w:r w:rsidRPr="009A3A34">
        <w:rPr>
          <w:rFonts w:ascii="Book Antiqua" w:hAnsi="Book Antiqua" w:cs="Times New Roman"/>
          <w:i/>
          <w:iCs/>
          <w:sz w:val="24"/>
          <w:szCs w:val="24"/>
        </w:rPr>
        <w:t>Sociology</w:t>
      </w:r>
      <w:r w:rsidRPr="009A3A34">
        <w:rPr>
          <w:rFonts w:ascii="Book Antiqua" w:hAnsi="Book Antiqua" w:cs="Times New Roman"/>
          <w:sz w:val="24"/>
          <w:szCs w:val="24"/>
        </w:rPr>
        <w:t>, 38(5), pp. 985–1003. Available at: https://doi.org/10.1177/0038038504047182.</w:t>
      </w:r>
    </w:p>
    <w:p w14:paraId="0D438059"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runello, G. and Rocco, L. (2017) ‘The Labor Market Effects of Academic and Vocational Education over the Life Cycle: Evidence Based on a British Cohort’, </w:t>
      </w:r>
      <w:r w:rsidRPr="009A3A34">
        <w:rPr>
          <w:rFonts w:ascii="Book Antiqua" w:hAnsi="Book Antiqua" w:cs="Times New Roman"/>
          <w:i/>
          <w:iCs/>
          <w:sz w:val="24"/>
          <w:szCs w:val="24"/>
        </w:rPr>
        <w:t>Journal of Human Capital</w:t>
      </w:r>
      <w:r w:rsidRPr="009A3A34">
        <w:rPr>
          <w:rFonts w:ascii="Book Antiqua" w:hAnsi="Book Antiqua" w:cs="Times New Roman"/>
          <w:sz w:val="24"/>
          <w:szCs w:val="24"/>
        </w:rPr>
        <w:t>, 11(1), pp. 106–166. Available at: https://doi.org/10.1086/690234.</w:t>
      </w:r>
    </w:p>
    <w:p w14:paraId="719F8AD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ukodi, E., Goldthorpe, J.H. and Kuha, J. (2017) ‘The pattern of social fluidity within the British class structure: a topological model’, </w:t>
      </w:r>
      <w:r w:rsidRPr="009A3A34">
        <w:rPr>
          <w:rFonts w:ascii="Book Antiqua" w:hAnsi="Book Antiqua" w:cs="Times New Roman"/>
          <w:i/>
          <w:iCs/>
          <w:sz w:val="24"/>
          <w:szCs w:val="24"/>
        </w:rPr>
        <w:t xml:space="preserve">Journal of the Royal Statistical Society: </w:t>
      </w:r>
      <w:r w:rsidRPr="009A3A34">
        <w:rPr>
          <w:rFonts w:ascii="Book Antiqua" w:hAnsi="Book Antiqua" w:cs="Times New Roman"/>
          <w:i/>
          <w:iCs/>
          <w:sz w:val="24"/>
          <w:szCs w:val="24"/>
        </w:rPr>
        <w:lastRenderedPageBreak/>
        <w:t>Series A (Statistics in Society)</w:t>
      </w:r>
      <w:r w:rsidRPr="009A3A34">
        <w:rPr>
          <w:rFonts w:ascii="Book Antiqua" w:hAnsi="Book Antiqua" w:cs="Times New Roman"/>
          <w:sz w:val="24"/>
          <w:szCs w:val="24"/>
        </w:rPr>
        <w:t>, 180(3), pp. 841–862. Available at: https://doi.org/10.1111/rssa.12234.</w:t>
      </w:r>
    </w:p>
    <w:p w14:paraId="109EDA1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1998a) ‘Britain’s birth cohort studies: their use in the study of children’, </w:t>
      </w:r>
      <w:r w:rsidRPr="009A3A34">
        <w:rPr>
          <w:rFonts w:ascii="Book Antiqua" w:hAnsi="Book Antiqua" w:cs="Times New Roman"/>
          <w:i/>
          <w:iCs/>
          <w:sz w:val="24"/>
          <w:szCs w:val="24"/>
        </w:rPr>
        <w:t>Children &amp; Society</w:t>
      </w:r>
      <w:r w:rsidRPr="009A3A34">
        <w:rPr>
          <w:rFonts w:ascii="Book Antiqua" w:hAnsi="Book Antiqua" w:cs="Times New Roman"/>
          <w:sz w:val="24"/>
          <w:szCs w:val="24"/>
        </w:rPr>
        <w:t>, 12(5), pp. 390–395. Available at: https://doi.org/10.1111/j.1099-0860.1998.tb00095.x.</w:t>
      </w:r>
    </w:p>
    <w:p w14:paraId="39205DD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1998b) ‘Education and Family Components of Identity in the Transition from School to Work’, </w:t>
      </w:r>
      <w:r w:rsidRPr="009A3A34">
        <w:rPr>
          <w:rFonts w:ascii="Book Antiqua" w:hAnsi="Book Antiqua" w:cs="Times New Roman"/>
          <w:i/>
          <w:iCs/>
          <w:sz w:val="24"/>
          <w:szCs w:val="24"/>
        </w:rPr>
        <w:t>International Journal of Behavioral Development</w:t>
      </w:r>
      <w:r w:rsidRPr="009A3A34">
        <w:rPr>
          <w:rFonts w:ascii="Book Antiqua" w:hAnsi="Book Antiqua" w:cs="Times New Roman"/>
          <w:sz w:val="24"/>
          <w:szCs w:val="24"/>
        </w:rPr>
        <w:t>, 22(1), pp. 29–53. Available at: https://doi.org/10.1080/016502598384504.</w:t>
      </w:r>
    </w:p>
    <w:p w14:paraId="29BE077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2005) ‘Rethinking the Youth Phase of the Life-course: The Case for Emerging Adulthood?’, </w:t>
      </w:r>
      <w:r w:rsidRPr="009A3A34">
        <w:rPr>
          <w:rFonts w:ascii="Book Antiqua" w:hAnsi="Book Antiqua" w:cs="Times New Roman"/>
          <w:i/>
          <w:iCs/>
          <w:sz w:val="24"/>
          <w:szCs w:val="24"/>
        </w:rPr>
        <w:t>Journal of Youth Studies</w:t>
      </w:r>
      <w:r w:rsidRPr="009A3A34">
        <w:rPr>
          <w:rFonts w:ascii="Book Antiqua" w:hAnsi="Book Antiqua" w:cs="Times New Roman"/>
          <w:sz w:val="24"/>
          <w:szCs w:val="24"/>
        </w:rPr>
        <w:t>, 8(4), pp. 367–384. Available at: https://doi.org/10.1080/13676260500431628.</w:t>
      </w:r>
    </w:p>
    <w:p w14:paraId="7A31E0D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2012) ‘Policy Reflections Guided by Longitudinal Study, Youth Training, Social Exclusion, and More Recently Neet’, </w:t>
      </w:r>
      <w:r w:rsidRPr="009A3A34">
        <w:rPr>
          <w:rFonts w:ascii="Book Antiqua" w:hAnsi="Book Antiqua" w:cs="Times New Roman"/>
          <w:i/>
          <w:iCs/>
          <w:sz w:val="24"/>
          <w:szCs w:val="24"/>
        </w:rPr>
        <w:t>British Journal of Educational Studies</w:t>
      </w:r>
      <w:r w:rsidRPr="009A3A34">
        <w:rPr>
          <w:rFonts w:ascii="Book Antiqua" w:hAnsi="Book Antiqua" w:cs="Times New Roman"/>
          <w:sz w:val="24"/>
          <w:szCs w:val="24"/>
        </w:rPr>
        <w:t>, 60(1), pp. 39–52. Available at: https://doi.org/10.1080/00071005.2011.650943.</w:t>
      </w:r>
    </w:p>
    <w:p w14:paraId="668C365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and Joshi, H. (2002) ‘Equality and Opportunity in Education: Evidence from the 1958 and 1970 birth cohort studies’, </w:t>
      </w:r>
      <w:r w:rsidRPr="009A3A34">
        <w:rPr>
          <w:rFonts w:ascii="Book Antiqua" w:hAnsi="Book Antiqua" w:cs="Times New Roman"/>
          <w:i/>
          <w:iCs/>
          <w:sz w:val="24"/>
          <w:szCs w:val="24"/>
        </w:rPr>
        <w:t>Oxford Review of Education</w:t>
      </w:r>
      <w:r w:rsidRPr="009A3A34">
        <w:rPr>
          <w:rFonts w:ascii="Book Antiqua" w:hAnsi="Book Antiqua" w:cs="Times New Roman"/>
          <w:sz w:val="24"/>
          <w:szCs w:val="24"/>
        </w:rPr>
        <w:t>, 28(4), pp. 405–425. Available at: https://doi.org/10.1080/0305498022000013599.</w:t>
      </w:r>
    </w:p>
    <w:p w14:paraId="2C0D2FA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and Joshi, H. (2007) ‘BUILDING THE EVIDENCE BASE FROM LONGITUDINAL DATA: The aims, content and achievements of the British birth cohort studies’, </w:t>
      </w:r>
      <w:r w:rsidRPr="009A3A34">
        <w:rPr>
          <w:rFonts w:ascii="Book Antiqua" w:hAnsi="Book Antiqua" w:cs="Times New Roman"/>
          <w:i/>
          <w:iCs/>
          <w:sz w:val="24"/>
          <w:szCs w:val="24"/>
        </w:rPr>
        <w:t>Innovation: The European Journal of Social Science Research</w:t>
      </w:r>
      <w:r w:rsidRPr="009A3A34">
        <w:rPr>
          <w:rFonts w:ascii="Book Antiqua" w:hAnsi="Book Antiqua" w:cs="Times New Roman"/>
          <w:sz w:val="24"/>
          <w:szCs w:val="24"/>
        </w:rPr>
        <w:t>, 20(2), pp. 159–179. Available at: https://doi.org/10.1080/13511610701502255.</w:t>
      </w:r>
    </w:p>
    <w:p w14:paraId="10E8D15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Bynner, J. and Parsons, S. (2000) ‘Marginalization and Value Shifts under the Changing Economic Circumstances Surrounding the Transition to Work: A Comparison of Cohorts Born in 1958 and 1970’, </w:t>
      </w:r>
      <w:r w:rsidRPr="009A3A34">
        <w:rPr>
          <w:rFonts w:ascii="Book Antiqua" w:hAnsi="Book Antiqua" w:cs="Times New Roman"/>
          <w:i/>
          <w:iCs/>
          <w:sz w:val="24"/>
          <w:szCs w:val="24"/>
        </w:rPr>
        <w:t>Journal of Youth Studies</w:t>
      </w:r>
      <w:r w:rsidRPr="009A3A34">
        <w:rPr>
          <w:rFonts w:ascii="Book Antiqua" w:hAnsi="Book Antiqua" w:cs="Times New Roman"/>
          <w:sz w:val="24"/>
          <w:szCs w:val="24"/>
        </w:rPr>
        <w:t>, 3(3), pp. 237–249. Available at: https://doi.org/10.1080/713684379.</w:t>
      </w:r>
    </w:p>
    <w:p w14:paraId="4EB2A8C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Bynner, J., Wiggins, R. and Parsons, S. (1996) ‘AN EXPLORATORY COMPARATIVE ANALYSIS OF DATA COLLECTED IN THE 1958 AND 1970 BRITISH BIRTH COHORT STUDIES</w:t>
      </w:r>
      <w:proofErr w:type="gramStart"/>
      <w:r w:rsidRPr="009A3A34">
        <w:rPr>
          <w:rFonts w:ascii="Book Antiqua" w:hAnsi="Book Antiqua" w:cs="Times New Roman"/>
          <w:sz w:val="24"/>
          <w:szCs w:val="24"/>
        </w:rPr>
        <w:t>’:,</w:t>
      </w:r>
      <w:proofErr w:type="gramEnd"/>
      <w:r w:rsidRPr="009A3A34">
        <w:rPr>
          <w:rFonts w:ascii="Book Antiqua" w:hAnsi="Book Antiqua" w:cs="Times New Roman"/>
          <w:sz w:val="24"/>
          <w:szCs w:val="24"/>
        </w:rPr>
        <w:t xml:space="preserve"> </w:t>
      </w:r>
      <w:r w:rsidRPr="009A3A34">
        <w:rPr>
          <w:rFonts w:ascii="Book Antiqua" w:hAnsi="Book Antiqua" w:cs="Times New Roman"/>
          <w:i/>
          <w:iCs/>
          <w:sz w:val="24"/>
          <w:szCs w:val="24"/>
        </w:rPr>
        <w:t>Conference of the International Sociological Association</w:t>
      </w:r>
      <w:r w:rsidRPr="009A3A34">
        <w:rPr>
          <w:rFonts w:ascii="Book Antiqua" w:hAnsi="Book Antiqua" w:cs="Times New Roman"/>
          <w:sz w:val="24"/>
          <w:szCs w:val="24"/>
        </w:rPr>
        <w:t xml:space="preserve"> [Preprint].</w:t>
      </w:r>
    </w:p>
    <w:p w14:paraId="3701B56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arpenter, J.R. and Kenward, M. (2012) </w:t>
      </w:r>
      <w:r w:rsidRPr="009A3A34">
        <w:rPr>
          <w:rFonts w:ascii="Book Antiqua" w:hAnsi="Book Antiqua" w:cs="Times New Roman"/>
          <w:i/>
          <w:iCs/>
          <w:sz w:val="24"/>
          <w:szCs w:val="24"/>
        </w:rPr>
        <w:t>Multiple imputation and its application</w:t>
      </w:r>
      <w:r w:rsidRPr="009A3A34">
        <w:rPr>
          <w:rFonts w:ascii="Book Antiqua" w:hAnsi="Book Antiqua" w:cs="Times New Roman"/>
          <w:sz w:val="24"/>
          <w:szCs w:val="24"/>
        </w:rPr>
        <w:t>. John Wiley &amp; Sons.</w:t>
      </w:r>
    </w:p>
    <w:p w14:paraId="57992BD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ebulla, A. and Tomaszewski, W. (2013) ‘The demise of certainty: shifts in aspirations and achievement at the turn of the century’, </w:t>
      </w:r>
      <w:r w:rsidRPr="009A3A34">
        <w:rPr>
          <w:rFonts w:ascii="Book Antiqua" w:hAnsi="Book Antiqua" w:cs="Times New Roman"/>
          <w:i/>
          <w:iCs/>
          <w:sz w:val="24"/>
          <w:szCs w:val="24"/>
        </w:rPr>
        <w:t>International Journal of Adolescence and Youth</w:t>
      </w:r>
      <w:r w:rsidRPr="009A3A34">
        <w:rPr>
          <w:rFonts w:ascii="Book Antiqua" w:hAnsi="Book Antiqua" w:cs="Times New Roman"/>
          <w:sz w:val="24"/>
          <w:szCs w:val="24"/>
        </w:rPr>
        <w:t>, 18(3), pp. 141–157. Available at: https://doi.org/10.1080/02673843.2013.767743.</w:t>
      </w:r>
    </w:p>
    <w:p w14:paraId="2A331DB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Chevalier, A. and Lanot, G. (2001) ‘The Relative Effect of Family and Financial Characteristics on Educational Achievement’, p. 32.</w:t>
      </w:r>
    </w:p>
    <w:p w14:paraId="0607A3B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Conlon, G. (2001) </w:t>
      </w:r>
      <w:r w:rsidRPr="009A3A34">
        <w:rPr>
          <w:rFonts w:ascii="Book Antiqua" w:hAnsi="Book Antiqua" w:cs="Times New Roman"/>
          <w:i/>
          <w:iCs/>
          <w:sz w:val="24"/>
          <w:szCs w:val="24"/>
        </w:rPr>
        <w:t>The differential in earnings premia between academically and vocationally trained males in the United Kingdom</w:t>
      </w:r>
      <w:r w:rsidRPr="009A3A34">
        <w:rPr>
          <w:rFonts w:ascii="Book Antiqua" w:hAnsi="Book Antiqua" w:cs="Times New Roman"/>
          <w:sz w:val="24"/>
          <w:szCs w:val="24"/>
        </w:rPr>
        <w:t>. London: Centre for the Economics of Education.</w:t>
      </w:r>
    </w:p>
    <w:p w14:paraId="6E2059B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onnelly, R., Gayle, V. and Lambert, P.S. (2016) ‘A review of educational attainment measures for social survey research’, </w:t>
      </w:r>
      <w:r w:rsidRPr="009A3A34">
        <w:rPr>
          <w:rFonts w:ascii="Book Antiqua" w:hAnsi="Book Antiqua" w:cs="Times New Roman"/>
          <w:i/>
          <w:iCs/>
          <w:sz w:val="24"/>
          <w:szCs w:val="24"/>
        </w:rPr>
        <w:t>Methodological Innovations</w:t>
      </w:r>
      <w:r w:rsidRPr="009A3A34">
        <w:rPr>
          <w:rFonts w:ascii="Book Antiqua" w:hAnsi="Book Antiqua" w:cs="Times New Roman"/>
          <w:sz w:val="24"/>
          <w:szCs w:val="24"/>
        </w:rPr>
        <w:t>, 9. Available at: https://doi.org/10.1177/2059799116638001.</w:t>
      </w:r>
    </w:p>
    <w:p w14:paraId="6A1F21E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onnolly, S. and Gregory, M. (2010) ‘Dual tracks: part-time work in life-cycle employment for British women’, </w:t>
      </w:r>
      <w:r w:rsidRPr="009A3A34">
        <w:rPr>
          <w:rFonts w:ascii="Book Antiqua" w:hAnsi="Book Antiqua" w:cs="Times New Roman"/>
          <w:i/>
          <w:iCs/>
          <w:sz w:val="24"/>
          <w:szCs w:val="24"/>
        </w:rPr>
        <w:t>Journal of Population Economics</w:t>
      </w:r>
      <w:r w:rsidRPr="009A3A34">
        <w:rPr>
          <w:rFonts w:ascii="Book Antiqua" w:hAnsi="Book Antiqua" w:cs="Times New Roman"/>
          <w:sz w:val="24"/>
          <w:szCs w:val="24"/>
        </w:rPr>
        <w:t>, 23(3), pp. 907–931. Available at: https://doi.org/10.1007/s00148-009-0249-4.</w:t>
      </w:r>
    </w:p>
    <w:p w14:paraId="4764024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Connolly, S., Micklewright, J. and Nickell, S. (1992) ‘THE OCCUPATIONAL SUCCESS OF YOUNG MEN WHO LEFT SCHOOL AT SIXTEEN *’, </w:t>
      </w:r>
      <w:r w:rsidRPr="009A3A34">
        <w:rPr>
          <w:rFonts w:ascii="Book Antiqua" w:hAnsi="Book Antiqua" w:cs="Times New Roman"/>
          <w:i/>
          <w:iCs/>
          <w:sz w:val="24"/>
          <w:szCs w:val="24"/>
        </w:rPr>
        <w:t>Oxford Economic Papers</w:t>
      </w:r>
      <w:r w:rsidRPr="009A3A34">
        <w:rPr>
          <w:rFonts w:ascii="Book Antiqua" w:hAnsi="Book Antiqua" w:cs="Times New Roman"/>
          <w:sz w:val="24"/>
          <w:szCs w:val="24"/>
        </w:rPr>
        <w:t>, 44(3), pp. 460–479. Available at: https://doi.org/10.1093/oxfordjournals.oep.a042058.</w:t>
      </w:r>
    </w:p>
    <w:p w14:paraId="62B7CDC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evine, F. (2017) ‘The “new structuralism”: class politics and class analysis’, in </w:t>
      </w:r>
      <w:r w:rsidRPr="009A3A34">
        <w:rPr>
          <w:rFonts w:ascii="Book Antiqua" w:hAnsi="Book Antiqua" w:cs="Times New Roman"/>
          <w:i/>
          <w:iCs/>
          <w:sz w:val="24"/>
          <w:szCs w:val="24"/>
        </w:rPr>
        <w:t>Social Class and Marxism</w:t>
      </w:r>
      <w:r w:rsidRPr="009A3A34">
        <w:rPr>
          <w:rFonts w:ascii="Book Antiqua" w:hAnsi="Book Antiqua" w:cs="Times New Roman"/>
          <w:sz w:val="24"/>
          <w:szCs w:val="24"/>
        </w:rPr>
        <w:t>. Taylor &amp; Francis.</w:t>
      </w:r>
    </w:p>
    <w:p w14:paraId="405D6A4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ex, S.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8) ‘Women’s Employment Transitions Around Childbearing’, </w:t>
      </w:r>
      <w:r w:rsidRPr="009A3A34">
        <w:rPr>
          <w:rFonts w:ascii="Book Antiqua" w:hAnsi="Book Antiqua" w:cs="Times New Roman"/>
          <w:i/>
          <w:iCs/>
          <w:sz w:val="24"/>
          <w:szCs w:val="24"/>
        </w:rPr>
        <w:t>Oxford Bulletin of Economics and Statistics</w:t>
      </w:r>
      <w:r w:rsidRPr="009A3A34">
        <w:rPr>
          <w:rFonts w:ascii="Book Antiqua" w:hAnsi="Book Antiqua" w:cs="Times New Roman"/>
          <w:sz w:val="24"/>
          <w:szCs w:val="24"/>
        </w:rPr>
        <w:t>, 60(1), pp. 79–98. Available at: https://doi.org/10.1111/1468-0084.00087.</w:t>
      </w:r>
    </w:p>
    <w:p w14:paraId="5AC25D9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ex, S. and Bukodi, E. (2012) ‘The Effects of Part-Time Work on Women’s Occupational Mobility in Britain: Evidence from the 1958 Birth Cohort Study’, </w:t>
      </w:r>
      <w:r w:rsidRPr="009A3A34">
        <w:rPr>
          <w:rFonts w:ascii="Book Antiqua" w:hAnsi="Book Antiqua" w:cs="Times New Roman"/>
          <w:i/>
          <w:iCs/>
          <w:sz w:val="24"/>
          <w:szCs w:val="24"/>
        </w:rPr>
        <w:t>National Institute Economic Review</w:t>
      </w:r>
      <w:r w:rsidRPr="009A3A34">
        <w:rPr>
          <w:rFonts w:ascii="Book Antiqua" w:hAnsi="Book Antiqua" w:cs="Times New Roman"/>
          <w:sz w:val="24"/>
          <w:szCs w:val="24"/>
        </w:rPr>
        <w:t>, 222, pp. R20–R37. Available at: https://doi.org/10.1177/002795011222200103.</w:t>
      </w:r>
    </w:p>
    <w:p w14:paraId="6D8C334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i Salvo, P. and Ermisch, J. (1997) ‘Analysis of the Dynamics of Housing Tenure Choice in Britain’, </w:t>
      </w:r>
      <w:r w:rsidRPr="009A3A34">
        <w:rPr>
          <w:rFonts w:ascii="Book Antiqua" w:hAnsi="Book Antiqua" w:cs="Times New Roman"/>
          <w:i/>
          <w:iCs/>
          <w:sz w:val="24"/>
          <w:szCs w:val="24"/>
        </w:rPr>
        <w:t>Journal of Urban Economics</w:t>
      </w:r>
      <w:r w:rsidRPr="009A3A34">
        <w:rPr>
          <w:rFonts w:ascii="Book Antiqua" w:hAnsi="Book Antiqua" w:cs="Times New Roman"/>
          <w:sz w:val="24"/>
          <w:szCs w:val="24"/>
        </w:rPr>
        <w:t>, 42(1), pp. 1–17. Available at: https://doi.org/10.1006/juec.1996.2009.</w:t>
      </w:r>
    </w:p>
    <w:p w14:paraId="36972B9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Diewald, M. and Mayer, K.U. (2008) ‘The sociology of the life course and life span psychology: integrated paradigm or complementing pathways?’, p. 24.</w:t>
      </w:r>
    </w:p>
    <w:p w14:paraId="606F235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olton, P., Joshi, H. and Makepeace, G. (2002) ‘Unpacking Unequal Pay Between Men and Women Across Cohort and Lifecycle’, </w:t>
      </w:r>
      <w:r w:rsidRPr="009A3A34">
        <w:rPr>
          <w:rFonts w:ascii="Book Antiqua" w:hAnsi="Book Antiqua" w:cs="Times New Roman"/>
          <w:i/>
          <w:iCs/>
          <w:sz w:val="24"/>
          <w:szCs w:val="24"/>
        </w:rPr>
        <w:t>CLS Cohort Studies</w:t>
      </w:r>
      <w:r w:rsidRPr="009A3A34">
        <w:rPr>
          <w:rFonts w:ascii="Book Antiqua" w:hAnsi="Book Antiqua" w:cs="Times New Roman"/>
          <w:sz w:val="24"/>
          <w:szCs w:val="24"/>
        </w:rPr>
        <w:t xml:space="preserve"> [Preprint].</w:t>
      </w:r>
    </w:p>
    <w:p w14:paraId="22AB3C9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Dolton, P., Makepeace, G. and Marcenaro</w:t>
      </w:r>
      <w:r w:rsidRPr="009A3A34">
        <w:rPr>
          <w:rFonts w:ascii="Times New Roman" w:hAnsi="Times New Roman" w:cs="Times New Roman"/>
          <w:sz w:val="24"/>
          <w:szCs w:val="24"/>
        </w:rPr>
        <w:t>‐</w:t>
      </w:r>
      <w:r w:rsidRPr="009A3A34">
        <w:rPr>
          <w:rFonts w:ascii="Book Antiqua" w:hAnsi="Book Antiqua" w:cs="Times New Roman"/>
          <w:sz w:val="24"/>
          <w:szCs w:val="24"/>
        </w:rPr>
        <w:t>Gutierrez, O.D. (2005) ‘Career progression: Getting</w:t>
      </w:r>
      <w:r w:rsidRPr="009A3A34">
        <w:rPr>
          <w:rFonts w:ascii="Times New Roman" w:hAnsi="Times New Roman" w:cs="Times New Roman"/>
          <w:sz w:val="24"/>
          <w:szCs w:val="24"/>
        </w:rPr>
        <w:t>‐</w:t>
      </w:r>
      <w:r w:rsidRPr="009A3A34">
        <w:rPr>
          <w:rFonts w:ascii="Book Antiqua" w:hAnsi="Book Antiqua" w:cs="Times New Roman"/>
          <w:sz w:val="24"/>
          <w:szCs w:val="24"/>
        </w:rPr>
        <w:t>on, getting</w:t>
      </w:r>
      <w:r w:rsidRPr="009A3A34">
        <w:rPr>
          <w:rFonts w:ascii="Times New Roman" w:hAnsi="Times New Roman" w:cs="Times New Roman"/>
          <w:sz w:val="24"/>
          <w:szCs w:val="24"/>
        </w:rPr>
        <w:t>‐</w:t>
      </w:r>
      <w:r w:rsidRPr="009A3A34">
        <w:rPr>
          <w:rFonts w:ascii="Book Antiqua" w:hAnsi="Book Antiqua" w:cs="Times New Roman"/>
          <w:sz w:val="24"/>
          <w:szCs w:val="24"/>
        </w:rPr>
        <w:t xml:space="preserve">by and going nowhere’, </w:t>
      </w:r>
      <w:r w:rsidRPr="009A3A34">
        <w:rPr>
          <w:rFonts w:ascii="Book Antiqua" w:hAnsi="Book Antiqua" w:cs="Times New Roman"/>
          <w:i/>
          <w:iCs/>
          <w:sz w:val="24"/>
          <w:szCs w:val="24"/>
        </w:rPr>
        <w:t>Education Economics</w:t>
      </w:r>
      <w:r w:rsidRPr="009A3A34">
        <w:rPr>
          <w:rFonts w:ascii="Book Antiqua" w:hAnsi="Book Antiqua" w:cs="Times New Roman"/>
          <w:sz w:val="24"/>
          <w:szCs w:val="24"/>
        </w:rPr>
        <w:t>, 13(2), pp. 237–255. Available at: https://doi.org/10.1080/09645290500031447.</w:t>
      </w:r>
    </w:p>
    <w:p w14:paraId="1E3F1B2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orsett, R. and Lucchino, P. (2013) ‘Visualising the school-to-work transition: an analysis using optimal matching’, </w:t>
      </w:r>
      <w:r w:rsidRPr="009A3A34">
        <w:rPr>
          <w:rFonts w:ascii="Book Antiqua" w:hAnsi="Book Antiqua" w:cs="Times New Roman"/>
          <w:i/>
          <w:iCs/>
          <w:sz w:val="24"/>
          <w:szCs w:val="24"/>
        </w:rPr>
        <w:t>Journal of Social Policy</w:t>
      </w:r>
      <w:r w:rsidRPr="009A3A34">
        <w:rPr>
          <w:rFonts w:ascii="Book Antiqua" w:hAnsi="Book Antiqua" w:cs="Times New Roman"/>
          <w:sz w:val="24"/>
          <w:szCs w:val="24"/>
        </w:rPr>
        <w:t xml:space="preserve"> [Preprint].</w:t>
      </w:r>
    </w:p>
    <w:p w14:paraId="7600B16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uckworth, K. and Schoon, I. (2012) ‘Beating the Odds: Exploring the Impact of Social Risk on Young People’s School-to-Work Transitions during Recession in the </w:t>
      </w:r>
      <w:r w:rsidRPr="009A3A34">
        <w:rPr>
          <w:rFonts w:ascii="Book Antiqua" w:hAnsi="Book Antiqua" w:cs="Times New Roman"/>
          <w:sz w:val="24"/>
          <w:szCs w:val="24"/>
        </w:rPr>
        <w:lastRenderedPageBreak/>
        <w:t xml:space="preserve">UK’, </w:t>
      </w:r>
      <w:r w:rsidRPr="009A3A34">
        <w:rPr>
          <w:rFonts w:ascii="Book Antiqua" w:hAnsi="Book Antiqua" w:cs="Times New Roman"/>
          <w:i/>
          <w:iCs/>
          <w:sz w:val="24"/>
          <w:szCs w:val="24"/>
        </w:rPr>
        <w:t>National Institute Economic Review</w:t>
      </w:r>
      <w:r w:rsidRPr="009A3A34">
        <w:rPr>
          <w:rFonts w:ascii="Book Antiqua" w:hAnsi="Book Antiqua" w:cs="Times New Roman"/>
          <w:sz w:val="24"/>
          <w:szCs w:val="24"/>
        </w:rPr>
        <w:t>, 222, pp. R38–R51. Available at: https://doi.org/10.1177/002795011222200104.</w:t>
      </w:r>
    </w:p>
    <w:p w14:paraId="13A1C1C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ustmann, C.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6) ‘Earning and Learning: Educational Policy and the Growth of Part-Time Wurk by Full-Time Pupils’, </w:t>
      </w:r>
      <w:proofErr w:type="gramStart"/>
      <w:r w:rsidRPr="009A3A34">
        <w:rPr>
          <w:rFonts w:ascii="Book Antiqua" w:hAnsi="Book Antiqua" w:cs="Times New Roman"/>
          <w:i/>
          <w:iCs/>
          <w:sz w:val="24"/>
          <w:szCs w:val="24"/>
        </w:rPr>
        <w:t>The</w:t>
      </w:r>
      <w:proofErr w:type="gramEnd"/>
      <w:r w:rsidRPr="009A3A34">
        <w:rPr>
          <w:rFonts w:ascii="Book Antiqua" w:hAnsi="Book Antiqua" w:cs="Times New Roman"/>
          <w:i/>
          <w:iCs/>
          <w:sz w:val="24"/>
          <w:szCs w:val="24"/>
        </w:rPr>
        <w:t xml:space="preserve"> journal of applied public economics</w:t>
      </w:r>
      <w:r w:rsidRPr="009A3A34">
        <w:rPr>
          <w:rFonts w:ascii="Book Antiqua" w:hAnsi="Book Antiqua" w:cs="Times New Roman"/>
          <w:sz w:val="24"/>
          <w:szCs w:val="24"/>
        </w:rPr>
        <w:t xml:space="preserve"> [Preprint].</w:t>
      </w:r>
    </w:p>
    <w:p w14:paraId="3F93227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ustmann, C., Rajah, N. and Smith, S. (1997) ‘Teenage truancy, part-time working and wages’, </w:t>
      </w:r>
      <w:r w:rsidRPr="009A3A34">
        <w:rPr>
          <w:rFonts w:ascii="Book Antiqua" w:hAnsi="Book Antiqua" w:cs="Times New Roman"/>
          <w:i/>
          <w:iCs/>
          <w:sz w:val="24"/>
          <w:szCs w:val="24"/>
        </w:rPr>
        <w:t>Journal of Population Economics</w:t>
      </w:r>
      <w:r w:rsidRPr="009A3A34">
        <w:rPr>
          <w:rFonts w:ascii="Book Antiqua" w:hAnsi="Book Antiqua" w:cs="Times New Roman"/>
          <w:sz w:val="24"/>
          <w:szCs w:val="24"/>
        </w:rPr>
        <w:t xml:space="preserve"> [Preprint].</w:t>
      </w:r>
    </w:p>
    <w:p w14:paraId="0A9F0EA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Duta, A., Iannelli, C. and Breen, R. (2021) ‘Social inequalities in attaining higher education in Scotland: New evidence from sibling data’, </w:t>
      </w:r>
      <w:r w:rsidRPr="009A3A34">
        <w:rPr>
          <w:rFonts w:ascii="Book Antiqua" w:hAnsi="Book Antiqua" w:cs="Times New Roman"/>
          <w:i/>
          <w:iCs/>
          <w:sz w:val="24"/>
          <w:szCs w:val="24"/>
        </w:rPr>
        <w:t>British Educational Research Journal</w:t>
      </w:r>
      <w:r w:rsidRPr="009A3A34">
        <w:rPr>
          <w:rFonts w:ascii="Book Antiqua" w:hAnsi="Book Antiqua" w:cs="Times New Roman"/>
          <w:sz w:val="24"/>
          <w:szCs w:val="24"/>
        </w:rPr>
        <w:t>, 47(5), pp. 1281–1302. Available at: https://doi.org/10.1002/berj.3725.</w:t>
      </w:r>
    </w:p>
    <w:p w14:paraId="1301A5B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Elder, G., Johnson, M. and Crosnoe, R. (2003) ‘The emergence and development of life course theory’, in </w:t>
      </w:r>
      <w:r w:rsidRPr="009A3A34">
        <w:rPr>
          <w:rFonts w:ascii="Book Antiqua" w:hAnsi="Book Antiqua" w:cs="Times New Roman"/>
          <w:i/>
          <w:iCs/>
          <w:sz w:val="24"/>
          <w:szCs w:val="24"/>
        </w:rPr>
        <w:t>Handbook of the Lifecourse</w:t>
      </w:r>
      <w:r w:rsidRPr="009A3A34">
        <w:rPr>
          <w:rFonts w:ascii="Book Antiqua" w:hAnsi="Book Antiqua" w:cs="Times New Roman"/>
          <w:sz w:val="24"/>
          <w:szCs w:val="24"/>
        </w:rPr>
        <w:t>. Springer.</w:t>
      </w:r>
    </w:p>
    <w:p w14:paraId="413FF65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Elder, G.H. (1994) ‘Time, Human Agency, and Social Change: Perspectives on the Life Course’, </w:t>
      </w:r>
      <w:r w:rsidRPr="009A3A34">
        <w:rPr>
          <w:rFonts w:ascii="Book Antiqua" w:hAnsi="Book Antiqua" w:cs="Times New Roman"/>
          <w:i/>
          <w:iCs/>
          <w:sz w:val="24"/>
          <w:szCs w:val="24"/>
        </w:rPr>
        <w:t>Social Psychology Quarterly</w:t>
      </w:r>
      <w:r w:rsidRPr="009A3A34">
        <w:rPr>
          <w:rFonts w:ascii="Book Antiqua" w:hAnsi="Book Antiqua" w:cs="Times New Roman"/>
          <w:sz w:val="24"/>
          <w:szCs w:val="24"/>
        </w:rPr>
        <w:t>, 57(1), p. 4. Available at: https://doi.org/10.2307/2786971.</w:t>
      </w:r>
    </w:p>
    <w:p w14:paraId="4DD92CC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Evans, K. (2007) ‘Concepts of bounded agency in education, work, and the personal lives of young adults’, </w:t>
      </w:r>
      <w:r w:rsidRPr="009A3A34">
        <w:rPr>
          <w:rFonts w:ascii="Book Antiqua" w:hAnsi="Book Antiqua" w:cs="Times New Roman"/>
          <w:i/>
          <w:iCs/>
          <w:sz w:val="24"/>
          <w:szCs w:val="24"/>
        </w:rPr>
        <w:t>International Journal of Psychology</w:t>
      </w:r>
      <w:r w:rsidRPr="009A3A34">
        <w:rPr>
          <w:rFonts w:ascii="Book Antiqua" w:hAnsi="Book Antiqua" w:cs="Times New Roman"/>
          <w:sz w:val="24"/>
          <w:szCs w:val="24"/>
        </w:rPr>
        <w:t>, 42(2), pp. 85–93. Available at: https://doi.org/10.1080/00207590600991237.</w:t>
      </w:r>
    </w:p>
    <w:p w14:paraId="1F98E18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arrall, S., Gray, E. and Mike Jones, P. (2020) ‘The Role of Radical Economic Restructuring in Truancy from School and Engagement in Crime’, </w:t>
      </w:r>
      <w:r w:rsidRPr="009A3A34">
        <w:rPr>
          <w:rFonts w:ascii="Book Antiqua" w:hAnsi="Book Antiqua" w:cs="Times New Roman"/>
          <w:i/>
          <w:iCs/>
          <w:sz w:val="24"/>
          <w:szCs w:val="24"/>
        </w:rPr>
        <w:t>The British Journal of Criminology</w:t>
      </w:r>
      <w:r w:rsidRPr="009A3A34">
        <w:rPr>
          <w:rFonts w:ascii="Book Antiqua" w:hAnsi="Book Antiqua" w:cs="Times New Roman"/>
          <w:sz w:val="24"/>
          <w:szCs w:val="24"/>
        </w:rPr>
        <w:t>, 60(1), pp. 118–140. Available at: https://doi.org/10.1093/bjc/azz040.</w:t>
      </w:r>
    </w:p>
    <w:p w14:paraId="4711F50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einstein, L., Duckworth, K. and Sabates, R. (2004) </w:t>
      </w:r>
      <w:r w:rsidRPr="009A3A34">
        <w:rPr>
          <w:rFonts w:ascii="Book Antiqua" w:hAnsi="Book Antiqua" w:cs="Times New Roman"/>
          <w:i/>
          <w:iCs/>
          <w:sz w:val="24"/>
          <w:szCs w:val="24"/>
        </w:rPr>
        <w:t>A model of the inter-generational transmission of educational success</w:t>
      </w:r>
      <w:r w:rsidRPr="009A3A34">
        <w:rPr>
          <w:rFonts w:ascii="Book Antiqua" w:hAnsi="Book Antiqua" w:cs="Times New Roman"/>
          <w:sz w:val="24"/>
          <w:szCs w:val="24"/>
        </w:rPr>
        <w:t>. London: Centre for Research on the Wider Benefits of Learning, Institute of Education.</w:t>
      </w:r>
    </w:p>
    <w:p w14:paraId="16F2E63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ield, F. (2010) </w:t>
      </w:r>
      <w:r w:rsidRPr="009A3A34">
        <w:rPr>
          <w:rFonts w:ascii="Book Antiqua" w:hAnsi="Book Antiqua" w:cs="Times New Roman"/>
          <w:i/>
          <w:iCs/>
          <w:sz w:val="24"/>
          <w:szCs w:val="24"/>
        </w:rPr>
        <w:t>The Foundation Years: preventing poor children becoming poor adults, The report of the Independent Review on Poverty and Life Chances</w:t>
      </w:r>
      <w:r w:rsidRPr="009A3A34">
        <w:rPr>
          <w:rFonts w:ascii="Book Antiqua" w:hAnsi="Book Antiqua" w:cs="Times New Roman"/>
          <w:sz w:val="24"/>
          <w:szCs w:val="24"/>
        </w:rPr>
        <w:t>. The report of the Independent Review on Poverty and Life Chances.</w:t>
      </w:r>
    </w:p>
    <w:p w14:paraId="7F76946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ield, J.A. (2011) ‘Researching the benefits of learning: the persuasive power of longitudinal studies’, </w:t>
      </w:r>
      <w:r w:rsidRPr="009A3A34">
        <w:rPr>
          <w:rFonts w:ascii="Book Antiqua" w:hAnsi="Book Antiqua" w:cs="Times New Roman"/>
          <w:i/>
          <w:iCs/>
          <w:sz w:val="24"/>
          <w:szCs w:val="24"/>
        </w:rPr>
        <w:t>London Review of Education</w:t>
      </w:r>
      <w:r w:rsidRPr="009A3A34">
        <w:rPr>
          <w:rFonts w:ascii="Book Antiqua" w:hAnsi="Book Antiqua" w:cs="Times New Roman"/>
          <w:sz w:val="24"/>
          <w:szCs w:val="24"/>
        </w:rPr>
        <w:t xml:space="preserve"> [Preprint]. Available at: https://doi.org/10.1080/14748460.2011.616320.</w:t>
      </w:r>
    </w:p>
    <w:p w14:paraId="032958F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irth, D. (2000) ‘QV </w:t>
      </w:r>
      <w:proofErr w:type="gramStart"/>
      <w:r w:rsidRPr="009A3A34">
        <w:rPr>
          <w:rFonts w:ascii="Book Antiqua" w:hAnsi="Book Antiqua" w:cs="Times New Roman"/>
          <w:sz w:val="24"/>
          <w:szCs w:val="24"/>
        </w:rPr>
        <w:t>Calculator</w:t>
      </w:r>
      <w:r w:rsidRPr="009A3A34">
        <w:rPr>
          <w:rFonts w:ascii="Times New Roman" w:hAnsi="Times New Roman" w:cs="Times New Roman"/>
          <w:sz w:val="24"/>
          <w:szCs w:val="24"/>
        </w:rPr>
        <w:t> </w:t>
      </w:r>
      <w:r w:rsidRPr="009A3A34">
        <w:rPr>
          <w:rFonts w:ascii="Book Antiqua" w:hAnsi="Book Antiqua" w:cs="Times New Roman"/>
          <w:sz w:val="24"/>
          <w:szCs w:val="24"/>
        </w:rPr>
        <w:t>:</w:t>
      </w:r>
      <w:proofErr w:type="gramEnd"/>
      <w:r w:rsidRPr="009A3A34">
        <w:rPr>
          <w:rFonts w:ascii="Book Antiqua" w:hAnsi="Book Antiqua" w:cs="Times New Roman"/>
          <w:sz w:val="24"/>
          <w:szCs w:val="24"/>
        </w:rPr>
        <w:t xml:space="preserve"> Quasi-variances in Xlisp-Stat and on the Web’, </w:t>
      </w:r>
      <w:r w:rsidRPr="009A3A34">
        <w:rPr>
          <w:rFonts w:ascii="Book Antiqua" w:hAnsi="Book Antiqua" w:cs="Times New Roman"/>
          <w:i/>
          <w:iCs/>
          <w:sz w:val="24"/>
          <w:szCs w:val="24"/>
        </w:rPr>
        <w:t>Journal of Statistical Software</w:t>
      </w:r>
      <w:r w:rsidRPr="009A3A34">
        <w:rPr>
          <w:rFonts w:ascii="Book Antiqua" w:hAnsi="Book Antiqua" w:cs="Times New Roman"/>
          <w:sz w:val="24"/>
          <w:szCs w:val="24"/>
        </w:rPr>
        <w:t xml:space="preserve"> [Preprint].</w:t>
      </w:r>
    </w:p>
    <w:p w14:paraId="6446D24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Firth, D. (2003) ‘Overcoming the Reference Category Problem in the Presentation of Statistical Models’, </w:t>
      </w:r>
      <w:r w:rsidRPr="009A3A34">
        <w:rPr>
          <w:rFonts w:ascii="Book Antiqua" w:hAnsi="Book Antiqua" w:cs="Times New Roman"/>
          <w:i/>
          <w:iCs/>
          <w:sz w:val="24"/>
          <w:szCs w:val="24"/>
        </w:rPr>
        <w:t>Sociological Methodology</w:t>
      </w:r>
      <w:r w:rsidRPr="009A3A34">
        <w:rPr>
          <w:rFonts w:ascii="Book Antiqua" w:hAnsi="Book Antiqua" w:cs="Times New Roman"/>
          <w:sz w:val="24"/>
          <w:szCs w:val="24"/>
        </w:rPr>
        <w:t>, 33(1), pp. 1–18. Available at: https://doi.org/10.1111/j.0081-1750.2003.t01-1-00125.x.</w:t>
      </w:r>
    </w:p>
    <w:p w14:paraId="0BFD996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Galindo-Rueda, F. (2003) ‘Employer Learning and Schooling-Related Statistical Discrimination in Britain’, </w:t>
      </w:r>
      <w:r w:rsidRPr="009A3A34">
        <w:rPr>
          <w:rFonts w:ascii="Book Antiqua" w:hAnsi="Book Antiqua" w:cs="Times New Roman"/>
          <w:i/>
          <w:iCs/>
          <w:sz w:val="24"/>
          <w:szCs w:val="24"/>
        </w:rPr>
        <w:t>SSRN Electronic Journal</w:t>
      </w:r>
      <w:r w:rsidRPr="009A3A34">
        <w:rPr>
          <w:rFonts w:ascii="Book Antiqua" w:hAnsi="Book Antiqua" w:cs="Times New Roman"/>
          <w:sz w:val="24"/>
          <w:szCs w:val="24"/>
        </w:rPr>
        <w:t xml:space="preserve"> [Preprint]. Available at: https://doi.org/10.2139/ssrn.412483.</w:t>
      </w:r>
    </w:p>
    <w:p w14:paraId="1AF2EA5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ayle, V., Lambert, P. and Murray, S. (2009) ‘School-to-Work in the 1990s: Modelling Transitions with Large-Scale Datasets’, in R. Brooks (ed.) </w:t>
      </w:r>
      <w:r w:rsidRPr="009A3A34">
        <w:rPr>
          <w:rFonts w:ascii="Book Antiqua" w:hAnsi="Book Antiqua" w:cs="Times New Roman"/>
          <w:i/>
          <w:iCs/>
          <w:sz w:val="24"/>
          <w:szCs w:val="24"/>
        </w:rPr>
        <w:t>Transitions from Education to Work</w:t>
      </w:r>
      <w:r w:rsidRPr="009A3A34">
        <w:rPr>
          <w:rFonts w:ascii="Book Antiqua" w:hAnsi="Book Antiqua" w:cs="Times New Roman"/>
          <w:sz w:val="24"/>
          <w:szCs w:val="24"/>
        </w:rPr>
        <w:t>. London: Palgrave Macmillan UK, pp. 17–41. Available at: https://doi.org/10.1057/9780230235403_2.</w:t>
      </w:r>
    </w:p>
    <w:p w14:paraId="741426D3"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ayle, V. and Lambert, P.S. (2009) ‘Logistic Regression Models in Sociological Research’, </w:t>
      </w:r>
      <w:r w:rsidRPr="009A3A34">
        <w:rPr>
          <w:rFonts w:ascii="Book Antiqua" w:hAnsi="Book Antiqua" w:cs="Times New Roman"/>
          <w:i/>
          <w:iCs/>
          <w:sz w:val="24"/>
          <w:szCs w:val="24"/>
        </w:rPr>
        <w:t>DAMES Node, Technical Paper</w:t>
      </w:r>
      <w:r w:rsidRPr="009A3A34">
        <w:rPr>
          <w:rFonts w:ascii="Book Antiqua" w:hAnsi="Book Antiqua" w:cs="Times New Roman"/>
          <w:sz w:val="24"/>
          <w:szCs w:val="24"/>
        </w:rPr>
        <w:t xml:space="preserve"> [Preprint].</w:t>
      </w:r>
    </w:p>
    <w:p w14:paraId="4422611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iddens, A. (1989) </w:t>
      </w:r>
      <w:r w:rsidRPr="009A3A34">
        <w:rPr>
          <w:rFonts w:ascii="Book Antiqua" w:hAnsi="Book Antiqua" w:cs="Times New Roman"/>
          <w:i/>
          <w:iCs/>
          <w:sz w:val="24"/>
          <w:szCs w:val="24"/>
        </w:rPr>
        <w:t>Constitution of Society: Outline of the Theory of Structuration</w:t>
      </w:r>
      <w:r w:rsidRPr="009A3A34">
        <w:rPr>
          <w:rFonts w:ascii="Book Antiqua" w:hAnsi="Book Antiqua" w:cs="Times New Roman"/>
          <w:sz w:val="24"/>
          <w:szCs w:val="24"/>
        </w:rPr>
        <w:t>. Polity Press.</w:t>
      </w:r>
    </w:p>
    <w:p w14:paraId="75F393A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iddens, A.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1) </w:t>
      </w:r>
      <w:r w:rsidRPr="009A3A34">
        <w:rPr>
          <w:rFonts w:ascii="Book Antiqua" w:hAnsi="Book Antiqua" w:cs="Times New Roman"/>
          <w:i/>
          <w:iCs/>
          <w:sz w:val="24"/>
          <w:szCs w:val="24"/>
        </w:rPr>
        <w:t>Introduction to Sociology</w:t>
      </w:r>
      <w:r w:rsidRPr="009A3A34">
        <w:rPr>
          <w:rFonts w:ascii="Book Antiqua" w:hAnsi="Book Antiqua" w:cs="Times New Roman"/>
          <w:sz w:val="24"/>
          <w:szCs w:val="24"/>
        </w:rPr>
        <w:t>. New York: Norton.</w:t>
      </w:r>
    </w:p>
    <w:p w14:paraId="1C7582B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oldthorpe, J.H. (1980) </w:t>
      </w:r>
      <w:r w:rsidRPr="009A3A34">
        <w:rPr>
          <w:rFonts w:ascii="Book Antiqua" w:hAnsi="Book Antiqua" w:cs="Times New Roman"/>
          <w:i/>
          <w:iCs/>
          <w:sz w:val="24"/>
          <w:szCs w:val="24"/>
        </w:rPr>
        <w:t>Social Mobility and Class Structure in Modern Britain</w:t>
      </w:r>
      <w:r w:rsidRPr="009A3A34">
        <w:rPr>
          <w:rFonts w:ascii="Book Antiqua" w:hAnsi="Book Antiqua" w:cs="Times New Roman"/>
          <w:sz w:val="24"/>
          <w:szCs w:val="24"/>
        </w:rPr>
        <w:t>. Clarendon.</w:t>
      </w:r>
    </w:p>
    <w:p w14:paraId="632517F9"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oldthorpe, J.H. (1998) ‘Rational Action Theory for Sociology’, </w:t>
      </w:r>
      <w:r w:rsidRPr="009A3A34">
        <w:rPr>
          <w:rFonts w:ascii="Book Antiqua" w:hAnsi="Book Antiqua" w:cs="Times New Roman"/>
          <w:i/>
          <w:iCs/>
          <w:sz w:val="24"/>
          <w:szCs w:val="24"/>
        </w:rPr>
        <w:t>The British Journal of Sociology</w:t>
      </w:r>
      <w:r w:rsidRPr="009A3A34">
        <w:rPr>
          <w:rFonts w:ascii="Book Antiqua" w:hAnsi="Book Antiqua" w:cs="Times New Roman"/>
          <w:sz w:val="24"/>
          <w:szCs w:val="24"/>
        </w:rPr>
        <w:t>, 49(2), p. 167. Available at: https://doi.org/10.2307/591308.</w:t>
      </w:r>
    </w:p>
    <w:p w14:paraId="211595B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oldthorpe, J.H. and Marshall, G. (1992) ‘The promising future of class analysis: a response to recent </w:t>
      </w:r>
      <w:proofErr w:type="gramStart"/>
      <w:r w:rsidRPr="009A3A34">
        <w:rPr>
          <w:rFonts w:ascii="Book Antiqua" w:hAnsi="Book Antiqua" w:cs="Times New Roman"/>
          <w:sz w:val="24"/>
          <w:szCs w:val="24"/>
        </w:rPr>
        <w:t>critiques’</w:t>
      </w:r>
      <w:proofErr w:type="gramEnd"/>
      <w:r w:rsidRPr="009A3A34">
        <w:rPr>
          <w:rFonts w:ascii="Book Antiqua" w:hAnsi="Book Antiqua" w:cs="Times New Roman"/>
          <w:sz w:val="24"/>
          <w:szCs w:val="24"/>
        </w:rPr>
        <w:t>.</w:t>
      </w:r>
    </w:p>
    <w:p w14:paraId="541D09F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oodwin, J. and O’Connor, H. (2005) ‘Exploring Complex Transitions: Looking Back at the “Golden Age” of From School to Work’, </w:t>
      </w:r>
      <w:r w:rsidRPr="009A3A34">
        <w:rPr>
          <w:rFonts w:ascii="Book Antiqua" w:hAnsi="Book Antiqua" w:cs="Times New Roman"/>
          <w:i/>
          <w:iCs/>
          <w:sz w:val="24"/>
          <w:szCs w:val="24"/>
        </w:rPr>
        <w:t>Sociology</w:t>
      </w:r>
      <w:r w:rsidRPr="009A3A34">
        <w:rPr>
          <w:rFonts w:ascii="Book Antiqua" w:hAnsi="Book Antiqua" w:cs="Times New Roman"/>
          <w:sz w:val="24"/>
          <w:szCs w:val="24"/>
        </w:rPr>
        <w:t>, 39(2), pp. 201–220. Available at: https://doi.org/10.1177/0038038505050535.</w:t>
      </w:r>
    </w:p>
    <w:p w14:paraId="7913E799"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regg, P. (2001) ‘The Impact of Youth Unemployment on Adult Unemployment in the NCDS’, </w:t>
      </w:r>
      <w:r w:rsidRPr="009A3A34">
        <w:rPr>
          <w:rFonts w:ascii="Book Antiqua" w:hAnsi="Book Antiqua" w:cs="Times New Roman"/>
          <w:i/>
          <w:iCs/>
          <w:sz w:val="24"/>
          <w:szCs w:val="24"/>
        </w:rPr>
        <w:t>The Economic Journal</w:t>
      </w:r>
      <w:r w:rsidRPr="009A3A34">
        <w:rPr>
          <w:rFonts w:ascii="Book Antiqua" w:hAnsi="Book Antiqua" w:cs="Times New Roman"/>
          <w:sz w:val="24"/>
          <w:szCs w:val="24"/>
        </w:rPr>
        <w:t>, 111(475), pp. F626–F653. Available at: https://doi.org/10.1111/1468-0297.00666.</w:t>
      </w:r>
    </w:p>
    <w:p w14:paraId="0BA8D27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regg, P. (2012) ‘Occupational Coding for the National Child Development Study (1969, 1991-2008) and the 1970 British Cohort Study (1980, 2000-2008).’, </w:t>
      </w:r>
      <w:r w:rsidRPr="009A3A34">
        <w:rPr>
          <w:rFonts w:ascii="Book Antiqua" w:hAnsi="Book Antiqua" w:cs="Times New Roman"/>
          <w:i/>
          <w:iCs/>
          <w:sz w:val="24"/>
          <w:szCs w:val="24"/>
        </w:rPr>
        <w:t>CLS Cohort Studies</w:t>
      </w:r>
      <w:r w:rsidRPr="009A3A34">
        <w:rPr>
          <w:rFonts w:ascii="Book Antiqua" w:hAnsi="Book Antiqua" w:cs="Times New Roman"/>
          <w:sz w:val="24"/>
          <w:szCs w:val="24"/>
        </w:rPr>
        <w:t xml:space="preserve"> [Preprint]. Available at: https://doi.org/10.5255/UKDA-SN-7023-1.</w:t>
      </w:r>
    </w:p>
    <w:p w14:paraId="669FF3A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regg, P. and Tominey, E. (2005) ‘The wage scar from male youth unemployment’, </w:t>
      </w:r>
      <w:r w:rsidRPr="009A3A34">
        <w:rPr>
          <w:rFonts w:ascii="Book Antiqua" w:hAnsi="Book Antiqua" w:cs="Times New Roman"/>
          <w:i/>
          <w:iCs/>
          <w:sz w:val="24"/>
          <w:szCs w:val="24"/>
        </w:rPr>
        <w:t>Labour Economics</w:t>
      </w:r>
      <w:r w:rsidRPr="009A3A34">
        <w:rPr>
          <w:rFonts w:ascii="Book Antiqua" w:hAnsi="Book Antiqua" w:cs="Times New Roman"/>
          <w:sz w:val="24"/>
          <w:szCs w:val="24"/>
        </w:rPr>
        <w:t>, 12(4), pp. 487–509. Available at: https://doi.org/10.1016/j.labeco.2005.05.004.</w:t>
      </w:r>
    </w:p>
    <w:p w14:paraId="215248B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Guinea-Martin, D. and Elliott, J. (2008) ‘Economic position and occupational segregation in the 1990s: A comparison of the ONS Longitudinal Study and the 1958 National Child Development Study’, </w:t>
      </w:r>
      <w:r w:rsidRPr="009A3A34">
        <w:rPr>
          <w:rFonts w:ascii="Book Antiqua" w:hAnsi="Book Antiqua" w:cs="Times New Roman"/>
          <w:i/>
          <w:iCs/>
          <w:sz w:val="24"/>
          <w:szCs w:val="24"/>
        </w:rPr>
        <w:t>CLS Cohort Studies</w:t>
      </w:r>
      <w:r w:rsidRPr="009A3A34">
        <w:rPr>
          <w:rFonts w:ascii="Book Antiqua" w:hAnsi="Book Antiqua" w:cs="Times New Roman"/>
          <w:sz w:val="24"/>
          <w:szCs w:val="24"/>
        </w:rPr>
        <w:t xml:space="preserve"> [Preprint].</w:t>
      </w:r>
    </w:p>
    <w:p w14:paraId="6CBD986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Hawkes, D. and Plewis, I. (2006) ‘Modelling non-response in the National Child Development Study’, </w:t>
      </w:r>
      <w:r w:rsidRPr="009A3A34">
        <w:rPr>
          <w:rFonts w:ascii="Book Antiqua" w:hAnsi="Book Antiqua" w:cs="Times New Roman"/>
          <w:i/>
          <w:iCs/>
          <w:sz w:val="24"/>
          <w:szCs w:val="24"/>
        </w:rPr>
        <w:t>Journal of the Royal Statistical Society</w:t>
      </w:r>
      <w:r w:rsidRPr="009A3A34">
        <w:rPr>
          <w:rFonts w:ascii="Book Antiqua" w:hAnsi="Book Antiqua" w:cs="Times New Roman"/>
          <w:sz w:val="24"/>
          <w:szCs w:val="24"/>
        </w:rPr>
        <w:t>, 169(3), pp. 479–491. Available at: https://doi.org/10.1111/j.1467-985X.2006.00401.x.</w:t>
      </w:r>
    </w:p>
    <w:p w14:paraId="408BCF0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Hitlin, S. and Elder, G.H. (2007) ‘Time, Self, and the Curiously Abstract Concept of Agency*’, </w:t>
      </w:r>
      <w:r w:rsidRPr="009A3A34">
        <w:rPr>
          <w:rFonts w:ascii="Book Antiqua" w:hAnsi="Book Antiqua" w:cs="Times New Roman"/>
          <w:i/>
          <w:iCs/>
          <w:sz w:val="24"/>
          <w:szCs w:val="24"/>
        </w:rPr>
        <w:t>Sociological Theory</w:t>
      </w:r>
      <w:r w:rsidRPr="009A3A34">
        <w:rPr>
          <w:rFonts w:ascii="Book Antiqua" w:hAnsi="Book Antiqua" w:cs="Times New Roman"/>
          <w:sz w:val="24"/>
          <w:szCs w:val="24"/>
        </w:rPr>
        <w:t>, 25(2), pp. 170–191. Available at: https://doi.org/10.1111/j.1467-9558.2007.00303.x.</w:t>
      </w:r>
    </w:p>
    <w:p w14:paraId="4E91265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Hitlin, S. and Johnson, M.K. (2015) ‘Reconceptualizing Agency within the Life Course: The Power of Looking Ahead.’, </w:t>
      </w:r>
      <w:r w:rsidRPr="009A3A34">
        <w:rPr>
          <w:rFonts w:ascii="Book Antiqua" w:hAnsi="Book Antiqua" w:cs="Times New Roman"/>
          <w:i/>
          <w:iCs/>
          <w:sz w:val="24"/>
          <w:szCs w:val="24"/>
        </w:rPr>
        <w:t>American Journal of Sociology</w:t>
      </w:r>
      <w:r w:rsidRPr="009A3A34">
        <w:rPr>
          <w:rFonts w:ascii="Book Antiqua" w:hAnsi="Book Antiqua" w:cs="Times New Roman"/>
          <w:sz w:val="24"/>
          <w:szCs w:val="24"/>
        </w:rPr>
        <w:t>, 120(5), pp. 1429–1472. Available at: https://doi.org/10.1086/681216.</w:t>
      </w:r>
    </w:p>
    <w:p w14:paraId="3177B9C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Holm, A. and Jæger, M.M. (2011) ‘Dealing with selection bias in educational transition models: The bivariate probit selection model’, </w:t>
      </w:r>
      <w:r w:rsidRPr="009A3A34">
        <w:rPr>
          <w:rFonts w:ascii="Book Antiqua" w:hAnsi="Book Antiqua" w:cs="Times New Roman"/>
          <w:i/>
          <w:iCs/>
          <w:sz w:val="24"/>
          <w:szCs w:val="24"/>
        </w:rPr>
        <w:t>Research in Social Stratification and Mobility</w:t>
      </w:r>
      <w:r w:rsidRPr="009A3A34">
        <w:rPr>
          <w:rFonts w:ascii="Book Antiqua" w:hAnsi="Book Antiqua" w:cs="Times New Roman"/>
          <w:sz w:val="24"/>
          <w:szCs w:val="24"/>
        </w:rPr>
        <w:t>, 29(3), pp. 311–322. Available at: https://doi.org/10.1016/j.rssm.2011.02.002.</w:t>
      </w:r>
    </w:p>
    <w:p w14:paraId="591FFF8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Hutchison, D., Prosser, H. and Wedge, P. (1979) ‘The Prediction of Educational Failure’, </w:t>
      </w:r>
      <w:r w:rsidRPr="009A3A34">
        <w:rPr>
          <w:rFonts w:ascii="Book Antiqua" w:hAnsi="Book Antiqua" w:cs="Times New Roman"/>
          <w:i/>
          <w:iCs/>
          <w:sz w:val="24"/>
          <w:szCs w:val="24"/>
        </w:rPr>
        <w:t>Educational Studies</w:t>
      </w:r>
      <w:r w:rsidRPr="009A3A34">
        <w:rPr>
          <w:rFonts w:ascii="Book Antiqua" w:hAnsi="Book Antiqua" w:cs="Times New Roman"/>
          <w:sz w:val="24"/>
          <w:szCs w:val="24"/>
        </w:rPr>
        <w:t>, 5(1), pp. 73–82. Available at: https://doi.org/10.1080/0305569790050109.</w:t>
      </w:r>
    </w:p>
    <w:p w14:paraId="3B99F8B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hnson, D. (2002) ‘Lifetime Earnings, Discount Rate, Ability and the Demand for Post-compulsory Education in Men in England and Wales’, </w:t>
      </w:r>
      <w:r w:rsidRPr="009A3A34">
        <w:rPr>
          <w:rFonts w:ascii="Book Antiqua" w:hAnsi="Book Antiqua" w:cs="Times New Roman"/>
          <w:i/>
          <w:iCs/>
          <w:sz w:val="24"/>
          <w:szCs w:val="24"/>
        </w:rPr>
        <w:t>Bulletin of Economic Research</w:t>
      </w:r>
      <w:r w:rsidRPr="009A3A34">
        <w:rPr>
          <w:rFonts w:ascii="Book Antiqua" w:hAnsi="Book Antiqua" w:cs="Times New Roman"/>
          <w:sz w:val="24"/>
          <w:szCs w:val="24"/>
        </w:rPr>
        <w:t>, 54(3), pp. 233–247. Available at: https://doi.org/10.1111/1467-8586.00151.</w:t>
      </w:r>
    </w:p>
    <w:p w14:paraId="1CE854B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nes, G.E. (1986) ‘Youth in the social structure: transitions to adulthood and their stratification by class and gender.’, </w:t>
      </w:r>
      <w:r w:rsidRPr="009A3A34">
        <w:rPr>
          <w:rFonts w:ascii="Book Antiqua" w:hAnsi="Book Antiqua" w:cs="Times New Roman"/>
          <w:i/>
          <w:iCs/>
          <w:sz w:val="24"/>
          <w:szCs w:val="24"/>
        </w:rPr>
        <w:t>University of Surrey</w:t>
      </w:r>
      <w:r w:rsidRPr="009A3A34">
        <w:rPr>
          <w:rFonts w:ascii="Book Antiqua" w:hAnsi="Book Antiqua" w:cs="Times New Roman"/>
          <w:sz w:val="24"/>
          <w:szCs w:val="24"/>
        </w:rPr>
        <w:t xml:space="preserve"> [Preprint].</w:t>
      </w:r>
    </w:p>
    <w:p w14:paraId="1805983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shi, H. (2002) ‘Production, Reproduction, and Education: Women, Children, and Work in a British Perspective’, </w:t>
      </w:r>
      <w:r w:rsidRPr="009A3A34">
        <w:rPr>
          <w:rFonts w:ascii="Book Antiqua" w:hAnsi="Book Antiqua" w:cs="Times New Roman"/>
          <w:i/>
          <w:iCs/>
          <w:sz w:val="24"/>
          <w:szCs w:val="24"/>
        </w:rPr>
        <w:t>Population and Development Review</w:t>
      </w:r>
      <w:r w:rsidRPr="009A3A34">
        <w:rPr>
          <w:rFonts w:ascii="Book Antiqua" w:hAnsi="Book Antiqua" w:cs="Times New Roman"/>
          <w:sz w:val="24"/>
          <w:szCs w:val="24"/>
        </w:rPr>
        <w:t>, 28(3).</w:t>
      </w:r>
    </w:p>
    <w:p w14:paraId="29AE2DC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shi, H. and Davies, H. (1996) ‘Financial dependency on men: Have women born in 1958 broken free?’, </w:t>
      </w:r>
      <w:r w:rsidRPr="009A3A34">
        <w:rPr>
          <w:rFonts w:ascii="Book Antiqua" w:hAnsi="Book Antiqua" w:cs="Times New Roman"/>
          <w:i/>
          <w:iCs/>
          <w:sz w:val="24"/>
          <w:szCs w:val="24"/>
        </w:rPr>
        <w:t>Policy Studies</w:t>
      </w:r>
      <w:r w:rsidRPr="009A3A34">
        <w:rPr>
          <w:rFonts w:ascii="Book Antiqua" w:hAnsi="Book Antiqua" w:cs="Times New Roman"/>
          <w:sz w:val="24"/>
          <w:szCs w:val="24"/>
        </w:rPr>
        <w:t>, 17(1), pp. 35–54. Available at: https://doi.org/10.1080/01442879608423692.</w:t>
      </w:r>
    </w:p>
    <w:p w14:paraId="1A1E3DE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Joshi, H., Makepeace, G. and Dolton, P. (2007) ‘More or Less Unequal? Evidence on the Pay of Men and Women from the British Birth Cohort Studies’, </w:t>
      </w:r>
      <w:r w:rsidRPr="009A3A34">
        <w:rPr>
          <w:rFonts w:ascii="Book Antiqua" w:hAnsi="Book Antiqua" w:cs="Times New Roman"/>
          <w:i/>
          <w:iCs/>
          <w:sz w:val="24"/>
          <w:szCs w:val="24"/>
        </w:rPr>
        <w:t>Gender, Work &amp; Organization</w:t>
      </w:r>
      <w:r w:rsidRPr="009A3A34">
        <w:rPr>
          <w:rFonts w:ascii="Book Antiqua" w:hAnsi="Book Antiqua" w:cs="Times New Roman"/>
          <w:sz w:val="24"/>
          <w:szCs w:val="24"/>
        </w:rPr>
        <w:t>, 14(1), pp. 37–55. Available at: https://doi.org/10.1111/j.1468-0432.2007.00331.x.</w:t>
      </w:r>
    </w:p>
    <w:p w14:paraId="153972E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Lambert, P. and Barnett, C. (2021) ‘Optimising the use of measures of social stratification in research with intersectional and longitudinal analytical priorities’, in Nico, M. and Pollock, G., </w:t>
      </w:r>
      <w:r w:rsidRPr="009A3A34">
        <w:rPr>
          <w:rFonts w:ascii="Book Antiqua" w:hAnsi="Book Antiqua" w:cs="Times New Roman"/>
          <w:i/>
          <w:iCs/>
          <w:sz w:val="24"/>
          <w:szCs w:val="24"/>
        </w:rPr>
        <w:t>The Routledge Handbook of Contemporary Inequalities and the Life Course</w:t>
      </w:r>
      <w:r w:rsidRPr="009A3A34">
        <w:rPr>
          <w:rFonts w:ascii="Book Antiqua" w:hAnsi="Book Antiqua" w:cs="Times New Roman"/>
          <w:sz w:val="24"/>
          <w:szCs w:val="24"/>
        </w:rPr>
        <w:t>. 1st edn. London: Routledge, pp. 188–198. Available at: https://doi.org/10.4324/9780429470059-18.</w:t>
      </w:r>
    </w:p>
    <w:p w14:paraId="57F9D34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Lambert, P.S.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08) ‘The importance of specificity in occupation</w:t>
      </w:r>
      <w:r w:rsidRPr="009A3A34">
        <w:rPr>
          <w:rFonts w:ascii="Times New Roman" w:hAnsi="Times New Roman" w:cs="Times New Roman"/>
          <w:sz w:val="24"/>
          <w:szCs w:val="24"/>
        </w:rPr>
        <w:t>‐</w:t>
      </w:r>
      <w:r w:rsidRPr="009A3A34">
        <w:rPr>
          <w:rFonts w:ascii="Book Antiqua" w:hAnsi="Book Antiqua" w:cs="Times New Roman"/>
          <w:sz w:val="24"/>
          <w:szCs w:val="24"/>
        </w:rPr>
        <w:t xml:space="preserve">based social classifications’, </w:t>
      </w:r>
      <w:r w:rsidRPr="009A3A34">
        <w:rPr>
          <w:rFonts w:ascii="Book Antiqua" w:hAnsi="Book Antiqua" w:cs="Times New Roman"/>
          <w:i/>
          <w:iCs/>
          <w:sz w:val="24"/>
          <w:szCs w:val="24"/>
        </w:rPr>
        <w:t>International Journal of Sociology and Social Policy</w:t>
      </w:r>
      <w:r w:rsidRPr="009A3A34">
        <w:rPr>
          <w:rFonts w:ascii="Book Antiqua" w:hAnsi="Book Antiqua" w:cs="Times New Roman"/>
          <w:sz w:val="24"/>
          <w:szCs w:val="24"/>
        </w:rPr>
        <w:t>. Edited by R.M. Blackburn, 28(5/6), pp. 179–192. Available at: https://doi.org/10.1108/01443330810881231.</w:t>
      </w:r>
    </w:p>
    <w:p w14:paraId="262BDA1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Lekfuangfu, W.N. and Lordan, G. (2022) ‘Documenting occupational sorting by gender in the UK across three cohorts: does a grand convergence rely on societal movements?’, </w:t>
      </w:r>
      <w:r w:rsidRPr="009A3A34">
        <w:rPr>
          <w:rFonts w:ascii="Book Antiqua" w:hAnsi="Book Antiqua" w:cs="Times New Roman"/>
          <w:i/>
          <w:iCs/>
          <w:sz w:val="24"/>
          <w:szCs w:val="24"/>
        </w:rPr>
        <w:t>Empirical Economics</w:t>
      </w:r>
      <w:r w:rsidRPr="009A3A34">
        <w:rPr>
          <w:rFonts w:ascii="Book Antiqua" w:hAnsi="Book Antiqua" w:cs="Times New Roman"/>
          <w:sz w:val="24"/>
          <w:szCs w:val="24"/>
        </w:rPr>
        <w:t xml:space="preserve"> [Preprint]. Available at: https://doi.org/10.1007/s00181-022-02314-5.</w:t>
      </w:r>
    </w:p>
    <w:p w14:paraId="7B5B334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Leuze, K. (2010) </w:t>
      </w:r>
      <w:r w:rsidRPr="009A3A34">
        <w:rPr>
          <w:rFonts w:ascii="Book Antiqua" w:hAnsi="Book Antiqua" w:cs="Times New Roman"/>
          <w:i/>
          <w:iCs/>
          <w:sz w:val="24"/>
          <w:szCs w:val="24"/>
        </w:rPr>
        <w:t>Smooth Path or Long and Winding Road? How Institutions Shape the Transition from Higher Education to Work</w:t>
      </w:r>
      <w:r w:rsidRPr="009A3A34">
        <w:rPr>
          <w:rFonts w:ascii="Book Antiqua" w:hAnsi="Book Antiqua" w:cs="Times New Roman"/>
          <w:sz w:val="24"/>
          <w:szCs w:val="24"/>
        </w:rPr>
        <w:t>. Budrich UniPress. Available at: https://doi.org/10.3224/94075542.</w:t>
      </w:r>
    </w:p>
    <w:p w14:paraId="74CBBD4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Lindley, R.M. (1996) ‘The school-to-work transition in the United Kingdom’, </w:t>
      </w:r>
      <w:r w:rsidRPr="009A3A34">
        <w:rPr>
          <w:rFonts w:ascii="Book Antiqua" w:hAnsi="Book Antiqua" w:cs="Times New Roman"/>
          <w:i/>
          <w:iCs/>
          <w:sz w:val="24"/>
          <w:szCs w:val="24"/>
        </w:rPr>
        <w:t>International Labour Review</w:t>
      </w:r>
      <w:r w:rsidRPr="009A3A34">
        <w:rPr>
          <w:rFonts w:ascii="Book Antiqua" w:hAnsi="Book Antiqua" w:cs="Times New Roman"/>
          <w:sz w:val="24"/>
          <w:szCs w:val="24"/>
        </w:rPr>
        <w:t>, p. 23.</w:t>
      </w:r>
    </w:p>
    <w:p w14:paraId="47284DF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chin, S. and Vignoles, A. (2005) ‘Educational inequality: the widening socio-economic gap’, </w:t>
      </w:r>
      <w:r w:rsidRPr="009A3A34">
        <w:rPr>
          <w:rFonts w:ascii="Book Antiqua" w:hAnsi="Book Antiqua" w:cs="Times New Roman"/>
          <w:i/>
          <w:iCs/>
          <w:sz w:val="24"/>
          <w:szCs w:val="24"/>
        </w:rPr>
        <w:t>Fiscal Studies</w:t>
      </w:r>
      <w:r w:rsidRPr="009A3A34">
        <w:rPr>
          <w:rFonts w:ascii="Book Antiqua" w:hAnsi="Book Antiqua" w:cs="Times New Roman"/>
          <w:sz w:val="24"/>
          <w:szCs w:val="24"/>
        </w:rPr>
        <w:t>, 25(2), pp. 107–128. Available at: https://doi.org/10.1111/j.1475-5890.2004.tb00099.x.</w:t>
      </w:r>
    </w:p>
    <w:p w14:paraId="7042DC9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clure, S. (1978) </w:t>
      </w:r>
      <w:r w:rsidRPr="009A3A34">
        <w:rPr>
          <w:rFonts w:ascii="Book Antiqua" w:hAnsi="Book Antiqua" w:cs="Times New Roman"/>
          <w:i/>
          <w:iCs/>
          <w:sz w:val="24"/>
          <w:szCs w:val="24"/>
        </w:rPr>
        <w:t>Education and Youth Employment in Great Britain</w:t>
      </w:r>
      <w:r w:rsidRPr="009A3A34">
        <w:rPr>
          <w:rFonts w:ascii="Book Antiqua" w:hAnsi="Book Antiqua" w:cs="Times New Roman"/>
          <w:sz w:val="24"/>
          <w:szCs w:val="24"/>
        </w:rPr>
        <w:t>. ERIC.</w:t>
      </w:r>
    </w:p>
    <w:p w14:paraId="5016202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kepeace, G.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9) ‘How Unequally Has Equal Pay Progressed since the 1970s? A Study of Two British Cohorts’, </w:t>
      </w:r>
      <w:r w:rsidRPr="009A3A34">
        <w:rPr>
          <w:rFonts w:ascii="Book Antiqua" w:hAnsi="Book Antiqua" w:cs="Times New Roman"/>
          <w:i/>
          <w:iCs/>
          <w:sz w:val="24"/>
          <w:szCs w:val="24"/>
        </w:rPr>
        <w:t>The Journal of Human Resources</w:t>
      </w:r>
      <w:r w:rsidRPr="009A3A34">
        <w:rPr>
          <w:rFonts w:ascii="Book Antiqua" w:hAnsi="Book Antiqua" w:cs="Times New Roman"/>
          <w:sz w:val="24"/>
          <w:szCs w:val="24"/>
        </w:rPr>
        <w:t>, 34(3), p. 534. Available at: https://doi.org/10.2307/146379.</w:t>
      </w:r>
    </w:p>
    <w:p w14:paraId="7BDBEC6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kepeace, G., Dolton, P. and Joshi, H. (2004) ‘Gender earnings differentials across individuals over time in British cohort studies’, </w:t>
      </w:r>
      <w:r w:rsidRPr="009A3A34">
        <w:rPr>
          <w:rFonts w:ascii="Book Antiqua" w:hAnsi="Book Antiqua" w:cs="Times New Roman"/>
          <w:i/>
          <w:iCs/>
          <w:sz w:val="24"/>
          <w:szCs w:val="24"/>
        </w:rPr>
        <w:t>International Journal of Manpower</w:t>
      </w:r>
      <w:r w:rsidRPr="009A3A34">
        <w:rPr>
          <w:rFonts w:ascii="Book Antiqua" w:hAnsi="Book Antiqua" w:cs="Times New Roman"/>
          <w:sz w:val="24"/>
          <w:szCs w:val="24"/>
        </w:rPr>
        <w:t>, 25(3/4), pp. 251–263. Available at: https://doi.org/10.1108/01437720410541380.</w:t>
      </w:r>
    </w:p>
    <w:p w14:paraId="3F0917C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rtin, P., Schoon, I. and Ross, A. (2008) ‘Beyond Transitions: Applying Optimal Matching Analysis to Life Course Research’, </w:t>
      </w:r>
      <w:r w:rsidRPr="009A3A34">
        <w:rPr>
          <w:rFonts w:ascii="Book Antiqua" w:hAnsi="Book Antiqua" w:cs="Times New Roman"/>
          <w:i/>
          <w:iCs/>
          <w:sz w:val="24"/>
          <w:szCs w:val="24"/>
        </w:rPr>
        <w:t>International Journal of Social Research Methodology</w:t>
      </w:r>
      <w:r w:rsidRPr="009A3A34">
        <w:rPr>
          <w:rFonts w:ascii="Book Antiqua" w:hAnsi="Book Antiqua" w:cs="Times New Roman"/>
          <w:sz w:val="24"/>
          <w:szCs w:val="24"/>
        </w:rPr>
        <w:t>, 11(3), pp. 179–199. Available at: https://doi.org/10.1080/13645570701622025.</w:t>
      </w:r>
    </w:p>
    <w:p w14:paraId="5AE186D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yer, K.U. (2004) ‘Whose Lives? How History, Societies, and Institutions Define and Shape Life Courses’, </w:t>
      </w:r>
      <w:r w:rsidRPr="009A3A34">
        <w:rPr>
          <w:rFonts w:ascii="Book Antiqua" w:hAnsi="Book Antiqua" w:cs="Times New Roman"/>
          <w:i/>
          <w:iCs/>
          <w:sz w:val="24"/>
          <w:szCs w:val="24"/>
        </w:rPr>
        <w:t>Research in Human Development</w:t>
      </w:r>
      <w:r w:rsidRPr="009A3A34">
        <w:rPr>
          <w:rFonts w:ascii="Book Antiqua" w:hAnsi="Book Antiqua" w:cs="Times New Roman"/>
          <w:sz w:val="24"/>
          <w:szCs w:val="24"/>
        </w:rPr>
        <w:t>, 1(3), pp. 161–187. Available at: https://doi.org/10.1207/s15427617rhd0103_3.</w:t>
      </w:r>
    </w:p>
    <w:p w14:paraId="18FF526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ayer, K.U. (2009) ‘New Directions in Life Course Research’, </w:t>
      </w:r>
      <w:r w:rsidRPr="009A3A34">
        <w:rPr>
          <w:rFonts w:ascii="Book Antiqua" w:hAnsi="Book Antiqua" w:cs="Times New Roman"/>
          <w:i/>
          <w:iCs/>
          <w:sz w:val="24"/>
          <w:szCs w:val="24"/>
        </w:rPr>
        <w:t>Annual Review of Sociology</w:t>
      </w:r>
      <w:r w:rsidRPr="009A3A34">
        <w:rPr>
          <w:rFonts w:ascii="Book Antiqua" w:hAnsi="Book Antiqua" w:cs="Times New Roman"/>
          <w:sz w:val="24"/>
          <w:szCs w:val="24"/>
        </w:rPr>
        <w:t>, 35(1), pp. 413–433. Available at: https://doi.org/10.1146/annurev.soc.34.040507.134619.</w:t>
      </w:r>
    </w:p>
    <w:p w14:paraId="160A1BC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Mayer, K.U. and Schoepflin, U. (2022) ‘The State and the Life Course’, p. 24.</w:t>
      </w:r>
    </w:p>
    <w:p w14:paraId="1CD7942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Micklewright, J. (1989) ‘Choice at Sixteen’, </w:t>
      </w:r>
      <w:r w:rsidRPr="009A3A34">
        <w:rPr>
          <w:rFonts w:ascii="Book Antiqua" w:hAnsi="Book Antiqua" w:cs="Times New Roman"/>
          <w:i/>
          <w:iCs/>
          <w:sz w:val="24"/>
          <w:szCs w:val="24"/>
        </w:rPr>
        <w:t>Economica</w:t>
      </w:r>
      <w:r w:rsidRPr="009A3A34">
        <w:rPr>
          <w:rFonts w:ascii="Book Antiqua" w:hAnsi="Book Antiqua" w:cs="Times New Roman"/>
          <w:sz w:val="24"/>
          <w:szCs w:val="24"/>
        </w:rPr>
        <w:t>, 56(221), pp. 25–39. Available at: https://doi.org/10.2307/2554492.</w:t>
      </w:r>
    </w:p>
    <w:p w14:paraId="155A87B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Murray, S.J. (2011) ‘Growing up in the 1990s: Tracks and trajectories of the “Rising 16’s”: A longitudinal analysis using the British Household Panel Survey.’, p. 354.</w:t>
      </w:r>
    </w:p>
    <w:p w14:paraId="4D1617A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Neuburger, J. (2010) ‘Trends in the Unequal Pay of Women and Men Across Three British Generations’, </w:t>
      </w:r>
      <w:r w:rsidRPr="009A3A34">
        <w:rPr>
          <w:rFonts w:ascii="Book Antiqua" w:hAnsi="Book Antiqua" w:cs="Times New Roman"/>
          <w:i/>
          <w:iCs/>
          <w:sz w:val="24"/>
          <w:szCs w:val="24"/>
        </w:rPr>
        <w:t>PhD thesis</w:t>
      </w:r>
      <w:r w:rsidRPr="009A3A34">
        <w:rPr>
          <w:rFonts w:ascii="Book Antiqua" w:hAnsi="Book Antiqua" w:cs="Times New Roman"/>
          <w:sz w:val="24"/>
          <w:szCs w:val="24"/>
        </w:rPr>
        <w:t xml:space="preserve"> [Preprint].</w:t>
      </w:r>
    </w:p>
    <w:p w14:paraId="6396522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Neuburger, J., Kuh, D. and Joshi, H. (2009) ‘Trends in the relative wage opportunities of women and men across three British generations’, </w:t>
      </w:r>
      <w:r w:rsidRPr="009A3A34">
        <w:rPr>
          <w:rFonts w:ascii="Book Antiqua" w:hAnsi="Book Antiqua" w:cs="Times New Roman"/>
          <w:i/>
          <w:iCs/>
          <w:sz w:val="24"/>
          <w:szCs w:val="24"/>
        </w:rPr>
        <w:t>CLS Cohort Studies</w:t>
      </w:r>
      <w:r w:rsidRPr="009A3A34">
        <w:rPr>
          <w:rFonts w:ascii="Book Antiqua" w:hAnsi="Book Antiqua" w:cs="Times New Roman"/>
          <w:sz w:val="24"/>
          <w:szCs w:val="24"/>
        </w:rPr>
        <w:t xml:space="preserve"> [Preprint].</w:t>
      </w:r>
    </w:p>
    <w:p w14:paraId="18D9D4D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Neyt, B.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18) ‘Does Student Work Really Affect Educational Outcomes? A Review of the Literature’, </w:t>
      </w:r>
      <w:r w:rsidRPr="009A3A34">
        <w:rPr>
          <w:rFonts w:ascii="Book Antiqua" w:hAnsi="Book Antiqua" w:cs="Times New Roman"/>
          <w:i/>
          <w:iCs/>
          <w:sz w:val="24"/>
          <w:szCs w:val="24"/>
        </w:rPr>
        <w:t>Journal of Economic Surveys</w:t>
      </w:r>
      <w:r w:rsidRPr="009A3A34">
        <w:rPr>
          <w:rFonts w:ascii="Book Antiqua" w:hAnsi="Book Antiqua" w:cs="Times New Roman"/>
          <w:sz w:val="24"/>
          <w:szCs w:val="24"/>
        </w:rPr>
        <w:t xml:space="preserve"> [Preprint].</w:t>
      </w:r>
    </w:p>
    <w:p w14:paraId="77C72AE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Norton, E.C. and Dowd, B.E. (2018) ‘Log Odds and the Interpretation of Logit Models’, </w:t>
      </w:r>
      <w:r w:rsidRPr="009A3A34">
        <w:rPr>
          <w:rFonts w:ascii="Book Antiqua" w:hAnsi="Book Antiqua" w:cs="Times New Roman"/>
          <w:i/>
          <w:iCs/>
          <w:sz w:val="24"/>
          <w:szCs w:val="24"/>
        </w:rPr>
        <w:t>Health Services Research</w:t>
      </w:r>
      <w:r w:rsidRPr="009A3A34">
        <w:rPr>
          <w:rFonts w:ascii="Book Antiqua" w:hAnsi="Book Antiqua" w:cs="Times New Roman"/>
          <w:sz w:val="24"/>
          <w:szCs w:val="24"/>
        </w:rPr>
        <w:t>, 53(2), pp. 859–878. Available at: https://doi.org/10.1111/1475-6773.12712.</w:t>
      </w:r>
    </w:p>
    <w:p w14:paraId="2EC6926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ONS (2023) </w:t>
      </w:r>
      <w:r w:rsidRPr="009A3A34">
        <w:rPr>
          <w:rFonts w:ascii="Book Antiqua" w:hAnsi="Book Antiqua" w:cs="Times New Roman"/>
          <w:i/>
          <w:iCs/>
          <w:sz w:val="24"/>
          <w:szCs w:val="24"/>
        </w:rPr>
        <w:t>Unemployment rate</w:t>
      </w:r>
      <w:r w:rsidRPr="009A3A34">
        <w:rPr>
          <w:rFonts w:ascii="Book Antiqua" w:hAnsi="Book Antiqua" w:cs="Times New Roman"/>
          <w:sz w:val="24"/>
          <w:szCs w:val="24"/>
        </w:rPr>
        <w:t>. Available at: https://www.ons.gov.uk/employmentandlabourmarket/peoplenotinwork/unemployment/timeseries/mgsx/lms (Accessed: 1 May 2023).</w:t>
      </w:r>
    </w:p>
    <w:p w14:paraId="12EA436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aci, P.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1995) ‘Is pay discrimination against young women a thing of the past? Atale of two cohorts’, </w:t>
      </w:r>
      <w:r w:rsidRPr="009A3A34">
        <w:rPr>
          <w:rFonts w:ascii="Book Antiqua" w:hAnsi="Book Antiqua" w:cs="Times New Roman"/>
          <w:i/>
          <w:iCs/>
          <w:sz w:val="24"/>
          <w:szCs w:val="24"/>
        </w:rPr>
        <w:t>International Journal of Manpower</w:t>
      </w:r>
      <w:r w:rsidRPr="009A3A34">
        <w:rPr>
          <w:rFonts w:ascii="Book Antiqua" w:hAnsi="Book Antiqua" w:cs="Times New Roman"/>
          <w:sz w:val="24"/>
          <w:szCs w:val="24"/>
        </w:rPr>
        <w:t>, 16(2), pp. 60–65. Available at: https://doi.org/10.1108/01437729510085765.</w:t>
      </w:r>
    </w:p>
    <w:p w14:paraId="402931D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arsons, S. (2013) ‘Mass Observation Archive: How to combine information with the British birth cohort studies’, </w:t>
      </w:r>
      <w:r w:rsidRPr="009A3A34">
        <w:rPr>
          <w:rFonts w:ascii="Book Antiqua" w:hAnsi="Book Antiqua" w:cs="Times New Roman"/>
          <w:i/>
          <w:iCs/>
          <w:sz w:val="24"/>
          <w:szCs w:val="24"/>
        </w:rPr>
        <w:t>Discovery UCL</w:t>
      </w:r>
      <w:r w:rsidRPr="009A3A34">
        <w:rPr>
          <w:rFonts w:ascii="Book Antiqua" w:hAnsi="Book Antiqua" w:cs="Times New Roman"/>
          <w:sz w:val="24"/>
          <w:szCs w:val="24"/>
        </w:rPr>
        <w:t xml:space="preserve"> [Preprint].</w:t>
      </w:r>
    </w:p>
    <w:p w14:paraId="0769FA5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ayne, J. (1987) ‘Unemployment, Apprenticeships and Training: does it pay to stay on at school?’, </w:t>
      </w:r>
      <w:r w:rsidRPr="009A3A34">
        <w:rPr>
          <w:rFonts w:ascii="Book Antiqua" w:hAnsi="Book Antiqua" w:cs="Times New Roman"/>
          <w:i/>
          <w:iCs/>
          <w:sz w:val="24"/>
          <w:szCs w:val="24"/>
        </w:rPr>
        <w:t>British Journal of Sociology of Education</w:t>
      </w:r>
      <w:r w:rsidRPr="009A3A34">
        <w:rPr>
          <w:rFonts w:ascii="Book Antiqua" w:hAnsi="Book Antiqua" w:cs="Times New Roman"/>
          <w:sz w:val="24"/>
          <w:szCs w:val="24"/>
        </w:rPr>
        <w:t>, 8(4), pp. 425–445. Available at: https://doi.org/10.1080/0142569870080405.</w:t>
      </w:r>
    </w:p>
    <w:p w14:paraId="07B6CC4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ayne, J. (1995) ‘Routes beyond compulsory schooling’, </w:t>
      </w:r>
      <w:r w:rsidRPr="009A3A34">
        <w:rPr>
          <w:rFonts w:ascii="Book Antiqua" w:hAnsi="Book Antiqua" w:cs="Times New Roman"/>
          <w:i/>
          <w:iCs/>
          <w:sz w:val="24"/>
          <w:szCs w:val="24"/>
        </w:rPr>
        <w:t>Policy Studies Institute</w:t>
      </w:r>
      <w:r w:rsidRPr="009A3A34">
        <w:rPr>
          <w:rFonts w:ascii="Book Antiqua" w:hAnsi="Book Antiqua" w:cs="Times New Roman"/>
          <w:sz w:val="24"/>
          <w:szCs w:val="24"/>
        </w:rPr>
        <w:t>, p. 98.</w:t>
      </w:r>
    </w:p>
    <w:p w14:paraId="0AC6A6D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earson qualifications (2023a) </w:t>
      </w:r>
      <w:r w:rsidRPr="009A3A34">
        <w:rPr>
          <w:rFonts w:ascii="Book Antiqua" w:hAnsi="Book Antiqua" w:cs="Times New Roman"/>
          <w:i/>
          <w:iCs/>
          <w:sz w:val="24"/>
          <w:szCs w:val="24"/>
        </w:rPr>
        <w:t>About CSEs</w:t>
      </w:r>
      <w:r w:rsidRPr="009A3A34">
        <w:rPr>
          <w:rFonts w:ascii="Book Antiqua" w:hAnsi="Book Antiqua" w:cs="Times New Roman"/>
          <w:sz w:val="24"/>
          <w:szCs w:val="24"/>
        </w:rPr>
        <w:t>. Available at: https://qualifications.pearson.com/en/support/support-topics/understanding-our-qualifications/our-qualifications-explained/about-cses.html (Accessed: 9 May 2023).</w:t>
      </w:r>
    </w:p>
    <w:p w14:paraId="01FC508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earson qualifications (2023b) </w:t>
      </w:r>
      <w:r w:rsidRPr="009A3A34">
        <w:rPr>
          <w:rFonts w:ascii="Book Antiqua" w:hAnsi="Book Antiqua" w:cs="Times New Roman"/>
          <w:i/>
          <w:iCs/>
          <w:sz w:val="24"/>
          <w:szCs w:val="24"/>
        </w:rPr>
        <w:t>About O levels</w:t>
      </w:r>
      <w:r w:rsidRPr="009A3A34">
        <w:rPr>
          <w:rFonts w:ascii="Book Antiqua" w:hAnsi="Book Antiqua" w:cs="Times New Roman"/>
          <w:sz w:val="24"/>
          <w:szCs w:val="24"/>
        </w:rPr>
        <w:t>. Available at: https://qualifications.pearson.com/en/support/support-topics/understanding-our-qualifications/our-qualifications-explained/about-o-levels.html (Accessed: 8 May 2023).</w:t>
      </w:r>
    </w:p>
    <w:p w14:paraId="47AA995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ower, C. and Elliott, J. (2006) ‘Cohort profile: 1958 British birth cohort (National Child Development Study)’, </w:t>
      </w:r>
      <w:r w:rsidRPr="009A3A34">
        <w:rPr>
          <w:rFonts w:ascii="Book Antiqua" w:hAnsi="Book Antiqua" w:cs="Times New Roman"/>
          <w:i/>
          <w:iCs/>
          <w:sz w:val="24"/>
          <w:szCs w:val="24"/>
        </w:rPr>
        <w:t>International Journal of Epidemiology</w:t>
      </w:r>
      <w:r w:rsidRPr="009A3A34">
        <w:rPr>
          <w:rFonts w:ascii="Book Antiqua" w:hAnsi="Book Antiqua" w:cs="Times New Roman"/>
          <w:sz w:val="24"/>
          <w:szCs w:val="24"/>
        </w:rPr>
        <w:t>, 35(1), pp. 34–41. Available at: https://doi.org/10.1093/ije/dyi183.</w:t>
      </w:r>
    </w:p>
    <w:p w14:paraId="76C8BAC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Prandy, K. (1999) ‘Class, stratification and inequalities in health: a comparison of the Registrar</w:t>
      </w:r>
      <w:r w:rsidRPr="009A3A34">
        <w:rPr>
          <w:rFonts w:ascii="Times New Roman" w:hAnsi="Times New Roman" w:cs="Times New Roman"/>
          <w:sz w:val="24"/>
          <w:szCs w:val="24"/>
        </w:rPr>
        <w:t>‐</w:t>
      </w:r>
      <w:r w:rsidRPr="009A3A34">
        <w:rPr>
          <w:rFonts w:ascii="Book Antiqua" w:hAnsi="Book Antiqua" w:cs="Times New Roman"/>
          <w:sz w:val="24"/>
          <w:szCs w:val="24"/>
        </w:rPr>
        <w:t xml:space="preserve">General’s Social Classes and the Cambridge Scale’, </w:t>
      </w:r>
      <w:r w:rsidRPr="009A3A34">
        <w:rPr>
          <w:rFonts w:ascii="Book Antiqua" w:hAnsi="Book Antiqua" w:cs="Times New Roman"/>
          <w:i/>
          <w:iCs/>
          <w:sz w:val="24"/>
          <w:szCs w:val="24"/>
        </w:rPr>
        <w:t>Sociology of Health &amp; Illness</w:t>
      </w:r>
      <w:r w:rsidRPr="009A3A34">
        <w:rPr>
          <w:rFonts w:ascii="Book Antiqua" w:hAnsi="Book Antiqua" w:cs="Times New Roman"/>
          <w:sz w:val="24"/>
          <w:szCs w:val="24"/>
        </w:rPr>
        <w:t>, 21(4), pp. 466–484. Available at: https://doi.org/10.1111/1467-9566.00167.</w:t>
      </w:r>
    </w:p>
    <w:p w14:paraId="0DB33D6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Prandy, K. and Lambert, P. (2003) ‘Marriage, Social Distance and the Social </w:t>
      </w:r>
      <w:proofErr w:type="gramStart"/>
      <w:r w:rsidRPr="009A3A34">
        <w:rPr>
          <w:rFonts w:ascii="Book Antiqua" w:hAnsi="Book Antiqua" w:cs="Times New Roman"/>
          <w:sz w:val="24"/>
          <w:szCs w:val="24"/>
        </w:rPr>
        <w:t>Space::</w:t>
      </w:r>
      <w:proofErr w:type="gramEnd"/>
      <w:r w:rsidRPr="009A3A34">
        <w:rPr>
          <w:rFonts w:ascii="Book Antiqua" w:hAnsi="Book Antiqua" w:cs="Times New Roman"/>
          <w:sz w:val="24"/>
          <w:szCs w:val="24"/>
        </w:rPr>
        <w:t xml:space="preserve"> An Alternative Derivation and Validation of the Cambridge Scale’, </w:t>
      </w:r>
      <w:r w:rsidRPr="009A3A34">
        <w:rPr>
          <w:rFonts w:ascii="Book Antiqua" w:hAnsi="Book Antiqua" w:cs="Times New Roman"/>
          <w:i/>
          <w:iCs/>
          <w:sz w:val="24"/>
          <w:szCs w:val="24"/>
        </w:rPr>
        <w:t>Sociology</w:t>
      </w:r>
      <w:r w:rsidRPr="009A3A34">
        <w:rPr>
          <w:rFonts w:ascii="Book Antiqua" w:hAnsi="Book Antiqua" w:cs="Times New Roman"/>
          <w:sz w:val="24"/>
          <w:szCs w:val="24"/>
        </w:rPr>
        <w:t>, 37(3), pp. 397–411. Available at: https://doi.org/10.1177/00380385030373001.</w:t>
      </w:r>
    </w:p>
    <w:p w14:paraId="3047D790"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Roantree, B. and Vira, K. (2018) </w:t>
      </w:r>
      <w:r w:rsidRPr="009A3A34">
        <w:rPr>
          <w:rFonts w:ascii="Book Antiqua" w:hAnsi="Book Antiqua" w:cs="Times New Roman"/>
          <w:i/>
          <w:iCs/>
          <w:sz w:val="24"/>
          <w:szCs w:val="24"/>
        </w:rPr>
        <w:t>The rise and rise of women’s employment in the UK</w:t>
      </w:r>
      <w:r w:rsidRPr="009A3A34">
        <w:rPr>
          <w:rFonts w:ascii="Book Antiqua" w:hAnsi="Book Antiqua" w:cs="Times New Roman"/>
          <w:sz w:val="24"/>
          <w:szCs w:val="24"/>
        </w:rPr>
        <w:t>. The IFS. Available at: https://doi.org/10.1920/BN.IFS.2019.BN0234.</w:t>
      </w:r>
    </w:p>
    <w:p w14:paraId="4F2570C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Roberts, K. (2003) ‘Change and Continuity in Youth Transitions in Eastern Europe: Lessons for Western Sociology’, </w:t>
      </w:r>
      <w:r w:rsidRPr="009A3A34">
        <w:rPr>
          <w:rFonts w:ascii="Book Antiqua" w:hAnsi="Book Antiqua" w:cs="Times New Roman"/>
          <w:i/>
          <w:iCs/>
          <w:sz w:val="24"/>
          <w:szCs w:val="24"/>
        </w:rPr>
        <w:t>The Sociological Review</w:t>
      </w:r>
      <w:r w:rsidRPr="009A3A34">
        <w:rPr>
          <w:rFonts w:ascii="Book Antiqua" w:hAnsi="Book Antiqua" w:cs="Times New Roman"/>
          <w:sz w:val="24"/>
          <w:szCs w:val="24"/>
        </w:rPr>
        <w:t>, 51(4), pp. 484–505. Available at: https://doi.org/10.1111/j.1467-954X.2003.00432.x.</w:t>
      </w:r>
    </w:p>
    <w:p w14:paraId="6A6538D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Rose, D. and Pevalin, D.J. (2002) ‘The National Statistics Socio-economic Classification: Unifying Official and Sociological Approaches to the Conceptualisation and Measurement of Social Class’, </w:t>
      </w:r>
      <w:r w:rsidRPr="009A3A34">
        <w:rPr>
          <w:rFonts w:ascii="Book Antiqua" w:hAnsi="Book Antiqua" w:cs="Times New Roman"/>
          <w:i/>
          <w:iCs/>
          <w:sz w:val="24"/>
          <w:szCs w:val="24"/>
        </w:rPr>
        <w:t>Sociétés contemporaines</w:t>
      </w:r>
      <w:r w:rsidRPr="009A3A34">
        <w:rPr>
          <w:rFonts w:ascii="Book Antiqua" w:hAnsi="Book Antiqua" w:cs="Times New Roman"/>
          <w:sz w:val="24"/>
          <w:szCs w:val="24"/>
        </w:rPr>
        <w:t xml:space="preserve"> [Preprint].</w:t>
      </w:r>
    </w:p>
    <w:p w14:paraId="4843990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Rose, P. and Pevalin, D. (2010) </w:t>
      </w:r>
      <w:r w:rsidRPr="009A3A34">
        <w:rPr>
          <w:rFonts w:ascii="Book Antiqua" w:hAnsi="Book Antiqua" w:cs="Times New Roman"/>
          <w:i/>
          <w:iCs/>
          <w:sz w:val="24"/>
          <w:szCs w:val="24"/>
        </w:rPr>
        <w:t>Standard occupational classification 2010</w:t>
      </w:r>
      <w:r w:rsidRPr="009A3A34">
        <w:rPr>
          <w:rFonts w:ascii="Book Antiqua" w:hAnsi="Book Antiqua" w:cs="Times New Roman"/>
          <w:sz w:val="24"/>
          <w:szCs w:val="24"/>
        </w:rPr>
        <w:t>. Basingstoke, Hampshire: Palgrave Macmillan.</w:t>
      </w:r>
    </w:p>
    <w:p w14:paraId="64528F76"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aunders, P. (2003) </w:t>
      </w:r>
      <w:r w:rsidRPr="009A3A34">
        <w:rPr>
          <w:rFonts w:ascii="Book Antiqua" w:hAnsi="Book Antiqua" w:cs="Times New Roman"/>
          <w:i/>
          <w:iCs/>
          <w:sz w:val="24"/>
          <w:szCs w:val="24"/>
        </w:rPr>
        <w:t>Social Theory and the Urban Question</w:t>
      </w:r>
      <w:r w:rsidRPr="009A3A34">
        <w:rPr>
          <w:rFonts w:ascii="Book Antiqua" w:hAnsi="Book Antiqua" w:cs="Times New Roman"/>
          <w:sz w:val="24"/>
          <w:szCs w:val="24"/>
        </w:rPr>
        <w:t>. Routledge.</w:t>
      </w:r>
    </w:p>
    <w:p w14:paraId="4E568D9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aunders, P. (2021) </w:t>
      </w:r>
      <w:r w:rsidRPr="009A3A34">
        <w:rPr>
          <w:rFonts w:ascii="Book Antiqua" w:hAnsi="Book Antiqua" w:cs="Times New Roman"/>
          <w:i/>
          <w:iCs/>
          <w:sz w:val="24"/>
          <w:szCs w:val="24"/>
        </w:rPr>
        <w:t xml:space="preserve">A Nation of </w:t>
      </w:r>
      <w:proofErr w:type="gramStart"/>
      <w:r w:rsidRPr="009A3A34">
        <w:rPr>
          <w:rFonts w:ascii="Book Antiqua" w:hAnsi="Book Antiqua" w:cs="Times New Roman"/>
          <w:i/>
          <w:iCs/>
          <w:sz w:val="24"/>
          <w:szCs w:val="24"/>
        </w:rPr>
        <w:t>Home Owners</w:t>
      </w:r>
      <w:proofErr w:type="gramEnd"/>
      <w:r w:rsidRPr="009A3A34">
        <w:rPr>
          <w:rFonts w:ascii="Book Antiqua" w:hAnsi="Book Antiqua" w:cs="Times New Roman"/>
          <w:sz w:val="24"/>
          <w:szCs w:val="24"/>
        </w:rPr>
        <w:t>. Routledge.</w:t>
      </w:r>
    </w:p>
    <w:p w14:paraId="6983A18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avage, L. (2011) ‘Snakes and Ladders: who climbs the rungs of the earnings ladder’, </w:t>
      </w:r>
      <w:r w:rsidRPr="009A3A34">
        <w:rPr>
          <w:rFonts w:ascii="Book Antiqua" w:hAnsi="Book Antiqua" w:cs="Times New Roman"/>
          <w:i/>
          <w:iCs/>
          <w:sz w:val="24"/>
          <w:szCs w:val="24"/>
        </w:rPr>
        <w:t>Resolution Foundation</w:t>
      </w:r>
      <w:r w:rsidRPr="009A3A34">
        <w:rPr>
          <w:rFonts w:ascii="Book Antiqua" w:hAnsi="Book Antiqua" w:cs="Times New Roman"/>
          <w:sz w:val="24"/>
          <w:szCs w:val="24"/>
        </w:rPr>
        <w:t xml:space="preserve"> [Preprint].</w:t>
      </w:r>
    </w:p>
    <w:p w14:paraId="79D82AD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avage, M. and Egerton, M. (1997) ‘Social Mobility, Individual Ability and the Inheritance of Class Inequality’, </w:t>
      </w:r>
      <w:r w:rsidRPr="009A3A34">
        <w:rPr>
          <w:rFonts w:ascii="Book Antiqua" w:hAnsi="Book Antiqua" w:cs="Times New Roman"/>
          <w:i/>
          <w:iCs/>
          <w:sz w:val="24"/>
          <w:szCs w:val="24"/>
        </w:rPr>
        <w:t>Sociology</w:t>
      </w:r>
      <w:r w:rsidRPr="009A3A34">
        <w:rPr>
          <w:rFonts w:ascii="Book Antiqua" w:hAnsi="Book Antiqua" w:cs="Times New Roman"/>
          <w:sz w:val="24"/>
          <w:szCs w:val="24"/>
        </w:rPr>
        <w:t>, 31(4), pp. 645–672. Available at: https://doi.org/10.1177/0038038597031004002.</w:t>
      </w:r>
    </w:p>
    <w:p w14:paraId="74F0EE9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mitt, C. (2021) ‘The impact of economic uncertainty, precarious employment, and risk attitudes on the transition to parenthood’, </w:t>
      </w:r>
      <w:r w:rsidRPr="009A3A34">
        <w:rPr>
          <w:rFonts w:ascii="Book Antiqua" w:hAnsi="Book Antiqua" w:cs="Times New Roman"/>
          <w:i/>
          <w:iCs/>
          <w:sz w:val="24"/>
          <w:szCs w:val="24"/>
        </w:rPr>
        <w:t>Advances in Life Course Research</w:t>
      </w:r>
      <w:r w:rsidRPr="009A3A34">
        <w:rPr>
          <w:rFonts w:ascii="Book Antiqua" w:hAnsi="Book Antiqua" w:cs="Times New Roman"/>
          <w:sz w:val="24"/>
          <w:szCs w:val="24"/>
        </w:rPr>
        <w:t>, 47, p. 100402. Available at: https://doi.org/10.1016/j.alcr.2021.100402.</w:t>
      </w:r>
    </w:p>
    <w:p w14:paraId="59FE31B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oon, I.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01) ‘Transitions from school to work in a changing social context’, </w:t>
      </w:r>
      <w:r w:rsidRPr="009A3A34">
        <w:rPr>
          <w:rFonts w:ascii="Book Antiqua" w:hAnsi="Book Antiqua" w:cs="Times New Roman"/>
          <w:i/>
          <w:iCs/>
          <w:sz w:val="24"/>
          <w:szCs w:val="24"/>
        </w:rPr>
        <w:t>YOUNG</w:t>
      </w:r>
      <w:r w:rsidRPr="009A3A34">
        <w:rPr>
          <w:rFonts w:ascii="Book Antiqua" w:hAnsi="Book Antiqua" w:cs="Times New Roman"/>
          <w:sz w:val="24"/>
          <w:szCs w:val="24"/>
        </w:rPr>
        <w:t>, 9(1), pp. 4–22. Available at: https://doi.org/10.1177/110330880100900102.</w:t>
      </w:r>
    </w:p>
    <w:p w14:paraId="07C6BE29"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oon, I. (2007) ‘Adaptations to changing times: Agency in context’, </w:t>
      </w:r>
      <w:r w:rsidRPr="009A3A34">
        <w:rPr>
          <w:rFonts w:ascii="Book Antiqua" w:hAnsi="Book Antiqua" w:cs="Times New Roman"/>
          <w:i/>
          <w:iCs/>
          <w:sz w:val="24"/>
          <w:szCs w:val="24"/>
        </w:rPr>
        <w:t>International Journal of Psychology</w:t>
      </w:r>
      <w:r w:rsidRPr="009A3A34">
        <w:rPr>
          <w:rFonts w:ascii="Book Antiqua" w:hAnsi="Book Antiqua" w:cs="Times New Roman"/>
          <w:sz w:val="24"/>
          <w:szCs w:val="24"/>
        </w:rPr>
        <w:t>, 42(2), pp. 94–101. Available at: https://doi.org/10.1080/00207590600991252.</w:t>
      </w:r>
    </w:p>
    <w:p w14:paraId="6E79DB9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oon, I. (2010) ‘Becoming Adult: The Persisting Importance of Class and Gender’, in Scott, J., Crompton, R., and Lyonette, C., </w:t>
      </w:r>
      <w:r w:rsidRPr="009A3A34">
        <w:rPr>
          <w:rFonts w:ascii="Book Antiqua" w:hAnsi="Book Antiqua" w:cs="Times New Roman"/>
          <w:i/>
          <w:iCs/>
          <w:sz w:val="24"/>
          <w:szCs w:val="24"/>
        </w:rPr>
        <w:t>Gender Inequalities in the 21st Century</w:t>
      </w:r>
      <w:r w:rsidRPr="009A3A34">
        <w:rPr>
          <w:rFonts w:ascii="Book Antiqua" w:hAnsi="Book Antiqua" w:cs="Times New Roman"/>
          <w:sz w:val="24"/>
          <w:szCs w:val="24"/>
        </w:rPr>
        <w:t>. Edward Elgar Publishing, p. 13500. Available at: https://doi.org/10.4337/9781849805568.00008.</w:t>
      </w:r>
    </w:p>
    <w:p w14:paraId="53EA58F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choon, I. (2020) ‘Navigating an Uncertain Labor Market in the UK: The Role of Structure and Agency in the Transition from School to Work’, </w:t>
      </w:r>
      <w:r w:rsidRPr="009A3A34">
        <w:rPr>
          <w:rFonts w:ascii="Book Antiqua" w:hAnsi="Book Antiqua" w:cs="Times New Roman"/>
          <w:i/>
          <w:iCs/>
          <w:sz w:val="24"/>
          <w:szCs w:val="24"/>
        </w:rPr>
        <w:t>The ANNALS of the American Academy of Political and Social Science</w:t>
      </w:r>
      <w:r w:rsidRPr="009A3A34">
        <w:rPr>
          <w:rFonts w:ascii="Book Antiqua" w:hAnsi="Book Antiqua" w:cs="Times New Roman"/>
          <w:sz w:val="24"/>
          <w:szCs w:val="24"/>
        </w:rPr>
        <w:t>, 688(1), pp. 77–92. Available at: https://doi.org/10.1177/0002716220905569.</w:t>
      </w:r>
    </w:p>
    <w:p w14:paraId="6063FA9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Schoon, I. (2022) ‘Planning for the Future: Changing Education Expectations in Three British Cohorts’, p. 22.</w:t>
      </w:r>
    </w:p>
    <w:p w14:paraId="769113D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Schoon, I., Martin, P. and Ross, A. (2007) ‘Career transitions in times of social change. His and her story’, </w:t>
      </w:r>
      <w:r w:rsidRPr="009A3A34">
        <w:rPr>
          <w:rFonts w:ascii="Book Antiqua" w:hAnsi="Book Antiqua" w:cs="Times New Roman"/>
          <w:i/>
          <w:iCs/>
          <w:sz w:val="24"/>
          <w:szCs w:val="24"/>
        </w:rPr>
        <w:t>Journal of Vocational Behavior</w:t>
      </w:r>
      <w:r w:rsidRPr="009A3A34">
        <w:rPr>
          <w:rFonts w:ascii="Book Antiqua" w:hAnsi="Book Antiqua" w:cs="Times New Roman"/>
          <w:sz w:val="24"/>
          <w:szCs w:val="24"/>
        </w:rPr>
        <w:t>, 70(1), pp. 78–96. Available at: https://doi.org/10.1016/j.jvb.2006.04.009.</w:t>
      </w:r>
    </w:p>
    <w:p w14:paraId="36B25C7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eaman, S.R.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12) ‘Combining Multiple Imputation and Inverse</w:t>
      </w:r>
      <w:r w:rsidRPr="009A3A34">
        <w:rPr>
          <w:rFonts w:ascii="Times New Roman" w:hAnsi="Times New Roman" w:cs="Times New Roman"/>
          <w:sz w:val="24"/>
          <w:szCs w:val="24"/>
        </w:rPr>
        <w:t>‐</w:t>
      </w:r>
      <w:r w:rsidRPr="009A3A34">
        <w:rPr>
          <w:rFonts w:ascii="Book Antiqua" w:hAnsi="Book Antiqua" w:cs="Times New Roman"/>
          <w:sz w:val="24"/>
          <w:szCs w:val="24"/>
        </w:rPr>
        <w:t xml:space="preserve">Probability Weighting’, </w:t>
      </w:r>
      <w:r w:rsidRPr="009A3A34">
        <w:rPr>
          <w:rFonts w:ascii="Book Antiqua" w:hAnsi="Book Antiqua" w:cs="Times New Roman"/>
          <w:i/>
          <w:iCs/>
          <w:sz w:val="24"/>
          <w:szCs w:val="24"/>
        </w:rPr>
        <w:t>Biometrics</w:t>
      </w:r>
      <w:r w:rsidRPr="009A3A34">
        <w:rPr>
          <w:rFonts w:ascii="Book Antiqua" w:hAnsi="Book Antiqua" w:cs="Times New Roman"/>
          <w:sz w:val="24"/>
          <w:szCs w:val="24"/>
        </w:rPr>
        <w:t>, 68(1), pp. 129–137. Available at: https://doi.org/10.1111/j.1541-0420.2011.01666.x.</w:t>
      </w:r>
    </w:p>
    <w:p w14:paraId="73933BB1"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eaman, S.R. and White, I.R. (2013) ‘Review of inverse probability weighting for dealing with missing data’, </w:t>
      </w:r>
      <w:r w:rsidRPr="009A3A34">
        <w:rPr>
          <w:rFonts w:ascii="Book Antiqua" w:hAnsi="Book Antiqua" w:cs="Times New Roman"/>
          <w:i/>
          <w:iCs/>
          <w:sz w:val="24"/>
          <w:szCs w:val="24"/>
        </w:rPr>
        <w:t>Statistical Methods in Medical Research</w:t>
      </w:r>
      <w:r w:rsidRPr="009A3A34">
        <w:rPr>
          <w:rFonts w:ascii="Book Antiqua" w:hAnsi="Book Antiqua" w:cs="Times New Roman"/>
          <w:sz w:val="24"/>
          <w:szCs w:val="24"/>
        </w:rPr>
        <w:t>, 22(3), pp. 278–295. Available at: https://doi.org/10.1177/0962280210395740.</w:t>
      </w:r>
    </w:p>
    <w:p w14:paraId="7265E10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hanahan, M.J. (2000) ‘Pathways to Adulthood in Changing Societies: Variability and Mechanisms in Life Course Perspective’, </w:t>
      </w:r>
      <w:r w:rsidRPr="009A3A34">
        <w:rPr>
          <w:rFonts w:ascii="Book Antiqua" w:hAnsi="Book Antiqua" w:cs="Times New Roman"/>
          <w:i/>
          <w:iCs/>
          <w:sz w:val="24"/>
          <w:szCs w:val="24"/>
        </w:rPr>
        <w:t>Review of Sociology</w:t>
      </w:r>
      <w:r w:rsidRPr="009A3A34">
        <w:rPr>
          <w:rFonts w:ascii="Book Antiqua" w:hAnsi="Book Antiqua" w:cs="Times New Roman"/>
          <w:sz w:val="24"/>
          <w:szCs w:val="24"/>
        </w:rPr>
        <w:t>, 26(1), pp. 667–692. Available at: https://doi.org/10.1146/annurev.soc.26.1.667.</w:t>
      </w:r>
    </w:p>
    <w:p w14:paraId="49776AFE"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ianesi, B., Dearden, L. and Blundell, R. (2003) </w:t>
      </w:r>
      <w:r w:rsidRPr="009A3A34">
        <w:rPr>
          <w:rFonts w:ascii="Book Antiqua" w:hAnsi="Book Antiqua" w:cs="Times New Roman"/>
          <w:i/>
          <w:iCs/>
          <w:sz w:val="24"/>
          <w:szCs w:val="24"/>
        </w:rPr>
        <w:t>Evaluating the impact of education on earnings in the UK: Models, methods and results from the NCDS</w:t>
      </w:r>
      <w:r w:rsidRPr="009A3A34">
        <w:rPr>
          <w:rFonts w:ascii="Book Antiqua" w:hAnsi="Book Antiqua" w:cs="Times New Roman"/>
          <w:sz w:val="24"/>
          <w:szCs w:val="24"/>
        </w:rPr>
        <w:t>. Working Paper Series. IFS. Available at: https://doi.org/10.1920/wp.ifs.2003.0320.</w:t>
      </w:r>
    </w:p>
    <w:p w14:paraId="05505FD4"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ilverwood, R.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21) ‘Handling missing data in the National Child Development Study: User guide (Version 2).’</w:t>
      </w:r>
    </w:p>
    <w:p w14:paraId="7778FB6A"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einer, R., Hirschi, A. and Akkermans, J. (2021) ‘Many Roads Lead to Rome: Researching Antecedents and Outcomes of Contemporary School-To-Work Transitions’, </w:t>
      </w:r>
      <w:r w:rsidRPr="009A3A34">
        <w:rPr>
          <w:rFonts w:ascii="Book Antiqua" w:hAnsi="Book Antiqua" w:cs="Times New Roman"/>
          <w:i/>
          <w:iCs/>
          <w:sz w:val="24"/>
          <w:szCs w:val="24"/>
        </w:rPr>
        <w:t>Journal of Career Development</w:t>
      </w:r>
      <w:r w:rsidRPr="009A3A34">
        <w:rPr>
          <w:rFonts w:ascii="Book Antiqua" w:hAnsi="Book Antiqua" w:cs="Times New Roman"/>
          <w:sz w:val="24"/>
          <w:szCs w:val="24"/>
        </w:rPr>
        <w:t>, p. 089484532110635. Available at: https://doi.org/10.1177/08948453211063580.</w:t>
      </w:r>
    </w:p>
    <w:p w14:paraId="77520292"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Stevenson (1913) ‘Annual report for the 1911 of the registrar-general’, 182(4708), pp. 1491–1492. Available at: https://doi.org/10.1016/S0140-6736(01)78008-7.</w:t>
      </w:r>
    </w:p>
    <w:p w14:paraId="20399EF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evenson, T.H.C. (1928) ‘The Vital Statistics of Wealth and Poverty’, </w:t>
      </w:r>
      <w:r w:rsidRPr="009A3A34">
        <w:rPr>
          <w:rFonts w:ascii="Book Antiqua" w:hAnsi="Book Antiqua" w:cs="Times New Roman"/>
          <w:i/>
          <w:iCs/>
          <w:sz w:val="24"/>
          <w:szCs w:val="24"/>
        </w:rPr>
        <w:t>Journal of the Royal Statistical Society</w:t>
      </w:r>
      <w:r w:rsidRPr="009A3A34">
        <w:rPr>
          <w:rFonts w:ascii="Book Antiqua" w:hAnsi="Book Antiqua" w:cs="Times New Roman"/>
          <w:sz w:val="24"/>
          <w:szCs w:val="24"/>
        </w:rPr>
        <w:t>, 91(2), p. 207. Available at: https://doi.org/10.2307/2341530.</w:t>
      </w:r>
    </w:p>
    <w:p w14:paraId="5D9524CD"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ewart, A., Prandy, K. and Blackburn, R.M. (1973) ‘Measuring the Class Structure’, </w:t>
      </w:r>
      <w:r w:rsidRPr="009A3A34">
        <w:rPr>
          <w:rFonts w:ascii="Book Antiqua" w:hAnsi="Book Antiqua" w:cs="Times New Roman"/>
          <w:i/>
          <w:iCs/>
          <w:sz w:val="24"/>
          <w:szCs w:val="24"/>
        </w:rPr>
        <w:t>Nature</w:t>
      </w:r>
      <w:r w:rsidRPr="009A3A34">
        <w:rPr>
          <w:rFonts w:ascii="Book Antiqua" w:hAnsi="Book Antiqua" w:cs="Times New Roman"/>
          <w:sz w:val="24"/>
          <w:szCs w:val="24"/>
        </w:rPr>
        <w:t>, 245(5426), pp. 415–417. Available at: https://doi.org/10.1038/245415a0.</w:t>
      </w:r>
    </w:p>
    <w:p w14:paraId="3DB1C4F5"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ewart, A., Prandy, K. and Blackburn, R.M. (1980) </w:t>
      </w:r>
      <w:r w:rsidRPr="009A3A34">
        <w:rPr>
          <w:rFonts w:ascii="Book Antiqua" w:hAnsi="Book Antiqua" w:cs="Times New Roman"/>
          <w:i/>
          <w:iCs/>
          <w:sz w:val="24"/>
          <w:szCs w:val="24"/>
        </w:rPr>
        <w:t>Social Stratification and Occupations</w:t>
      </w:r>
      <w:r w:rsidRPr="009A3A34">
        <w:rPr>
          <w:rFonts w:ascii="Book Antiqua" w:hAnsi="Book Antiqua" w:cs="Times New Roman"/>
          <w:sz w:val="24"/>
          <w:szCs w:val="24"/>
        </w:rPr>
        <w:t>. Springer.</w:t>
      </w:r>
    </w:p>
    <w:p w14:paraId="67DDC7D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topforth, S. (2020) ‘Parental Socio-Economic Background and Children’s School-Level GCSE Attainment’, </w:t>
      </w:r>
      <w:r w:rsidRPr="009A3A34">
        <w:rPr>
          <w:rFonts w:ascii="Book Antiqua" w:hAnsi="Book Antiqua" w:cs="Times New Roman"/>
          <w:i/>
          <w:iCs/>
          <w:sz w:val="24"/>
          <w:szCs w:val="24"/>
        </w:rPr>
        <w:t>PhD thesis</w:t>
      </w:r>
      <w:r w:rsidRPr="009A3A34">
        <w:rPr>
          <w:rFonts w:ascii="Book Antiqua" w:hAnsi="Book Antiqua" w:cs="Times New Roman"/>
          <w:sz w:val="24"/>
          <w:szCs w:val="24"/>
        </w:rPr>
        <w:t>, p. 306.</w:t>
      </w:r>
    </w:p>
    <w:p w14:paraId="42485EF8"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Szreter, S.R.S. (1984) ‘The Genesis of the Registrar-General’s Social Classification of Occupations’, </w:t>
      </w:r>
      <w:r w:rsidRPr="009A3A34">
        <w:rPr>
          <w:rFonts w:ascii="Book Antiqua" w:hAnsi="Book Antiqua" w:cs="Times New Roman"/>
          <w:i/>
          <w:iCs/>
          <w:sz w:val="24"/>
          <w:szCs w:val="24"/>
        </w:rPr>
        <w:t>The British Journal of Sociology</w:t>
      </w:r>
      <w:r w:rsidRPr="009A3A34">
        <w:rPr>
          <w:rFonts w:ascii="Book Antiqua" w:hAnsi="Book Antiqua" w:cs="Times New Roman"/>
          <w:sz w:val="24"/>
          <w:szCs w:val="24"/>
        </w:rPr>
        <w:t>, 35(4), p. 522. Available at: https://doi.org/10.2307/590433.</w:t>
      </w:r>
    </w:p>
    <w:p w14:paraId="6D701E17"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Treiman, D.J. (2009) </w:t>
      </w:r>
      <w:r w:rsidRPr="009A3A34">
        <w:rPr>
          <w:rFonts w:ascii="Book Antiqua" w:hAnsi="Book Antiqua" w:cs="Times New Roman"/>
          <w:i/>
          <w:iCs/>
          <w:sz w:val="24"/>
          <w:szCs w:val="24"/>
        </w:rPr>
        <w:t>Quantitative data analysis doing social research to test ideas</w:t>
      </w:r>
      <w:r w:rsidRPr="009A3A34">
        <w:rPr>
          <w:rFonts w:ascii="Book Antiqua" w:hAnsi="Book Antiqua" w:cs="Times New Roman"/>
          <w:sz w:val="24"/>
          <w:szCs w:val="24"/>
        </w:rPr>
        <w:t>. Jossey-Bass.</w:t>
      </w:r>
    </w:p>
    <w:p w14:paraId="013F5BEF"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lastRenderedPageBreak/>
        <w:t xml:space="preserve">University College London, UCL Institute of Education, and Centre for Longitudinal Studies (2023) ‘National Child Development Study.’, </w:t>
      </w:r>
      <w:r w:rsidRPr="009A3A34">
        <w:rPr>
          <w:rFonts w:ascii="Book Antiqua" w:hAnsi="Book Antiqua" w:cs="Times New Roman"/>
          <w:i/>
          <w:iCs/>
          <w:sz w:val="24"/>
          <w:szCs w:val="24"/>
        </w:rPr>
        <w:t>UK Data Service</w:t>
      </w:r>
      <w:r w:rsidRPr="009A3A34">
        <w:rPr>
          <w:rFonts w:ascii="Book Antiqua" w:hAnsi="Book Antiqua" w:cs="Times New Roman"/>
          <w:sz w:val="24"/>
          <w:szCs w:val="24"/>
        </w:rPr>
        <w:t xml:space="preserve"> [Preprint], (13th Release). Available at: https://doi.org/DOI: http://doi.org/10.5255/UKDA-Series-2000032.</w:t>
      </w:r>
    </w:p>
    <w:p w14:paraId="76B691CC"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Vickerstaff, S.A. (2003) ‘Apprenticeship in the `Golden Age’: Were Youth Transitions Really Smooth and Unproblematic Back Then?’, </w:t>
      </w:r>
      <w:r w:rsidRPr="009A3A34">
        <w:rPr>
          <w:rFonts w:ascii="Book Antiqua" w:hAnsi="Book Antiqua" w:cs="Times New Roman"/>
          <w:i/>
          <w:iCs/>
          <w:sz w:val="24"/>
          <w:szCs w:val="24"/>
        </w:rPr>
        <w:t>Work, Employment and Society</w:t>
      </w:r>
      <w:r w:rsidRPr="009A3A34">
        <w:rPr>
          <w:rFonts w:ascii="Book Antiqua" w:hAnsi="Book Antiqua" w:cs="Times New Roman"/>
          <w:sz w:val="24"/>
          <w:szCs w:val="24"/>
        </w:rPr>
        <w:t>, 17(2), pp. 269–287. Available at: https://doi.org/10.1177/0950017003017002003.</w:t>
      </w:r>
    </w:p>
    <w:p w14:paraId="5504453B" w14:textId="77777777" w:rsidR="00CE1424" w:rsidRPr="009A3A34" w:rsidRDefault="00CE1424" w:rsidP="00CE1424">
      <w:pPr>
        <w:pStyle w:val="Bibliography"/>
        <w:rPr>
          <w:rFonts w:ascii="Book Antiqua" w:hAnsi="Book Antiqua" w:cs="Times New Roman"/>
          <w:sz w:val="24"/>
          <w:szCs w:val="24"/>
        </w:rPr>
      </w:pPr>
      <w:r w:rsidRPr="009A3A34">
        <w:rPr>
          <w:rFonts w:ascii="Book Antiqua" w:hAnsi="Book Antiqua" w:cs="Times New Roman"/>
          <w:sz w:val="24"/>
          <w:szCs w:val="24"/>
        </w:rPr>
        <w:t xml:space="preserve">Williams, M. (2017) ‘An old model of social class? Job characteristics and the NS-SEC schema’, </w:t>
      </w:r>
      <w:r w:rsidRPr="009A3A34">
        <w:rPr>
          <w:rFonts w:ascii="Book Antiqua" w:hAnsi="Book Antiqua" w:cs="Times New Roman"/>
          <w:i/>
          <w:iCs/>
          <w:sz w:val="24"/>
          <w:szCs w:val="24"/>
        </w:rPr>
        <w:t>Work, Employment and Society</w:t>
      </w:r>
      <w:r w:rsidRPr="009A3A34">
        <w:rPr>
          <w:rFonts w:ascii="Book Antiqua" w:hAnsi="Book Antiqua" w:cs="Times New Roman"/>
          <w:sz w:val="24"/>
          <w:szCs w:val="24"/>
        </w:rPr>
        <w:t>, 31(1), pp. 153–165. Available at: https://doi.org/10.1177/0950017016653087.</w:t>
      </w:r>
    </w:p>
    <w:p w14:paraId="376AE8CA" w14:textId="0F0DAC23" w:rsidR="006655B4" w:rsidRPr="009A3A34" w:rsidRDefault="006655B4"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1C2805A3" w14:textId="77777777" w:rsidR="00B947F6" w:rsidRPr="009A3A34" w:rsidRDefault="00B947F6" w:rsidP="00B947F6">
      <w:pPr>
        <w:rPr>
          <w:rFonts w:ascii="Book Antiqua" w:hAnsi="Book Antiqua" w:cs="Times New Roman"/>
          <w:sz w:val="24"/>
          <w:szCs w:val="24"/>
        </w:rPr>
      </w:pPr>
    </w:p>
    <w:sectPr w:rsidR="00B947F6" w:rsidRPr="009A3A34"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61A6F" w14:textId="77777777" w:rsidR="00687571" w:rsidRDefault="00687571" w:rsidP="00B947F6">
      <w:pPr>
        <w:spacing w:after="0" w:line="240" w:lineRule="auto"/>
      </w:pPr>
      <w:r>
        <w:separator/>
      </w:r>
    </w:p>
  </w:endnote>
  <w:endnote w:type="continuationSeparator" w:id="0">
    <w:p w14:paraId="23F33191" w14:textId="77777777" w:rsidR="00687571" w:rsidRDefault="00687571"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NimbusSanL-Bold">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F2D9BC" w14:textId="77777777" w:rsidR="00687571" w:rsidRDefault="00687571" w:rsidP="00B947F6">
      <w:pPr>
        <w:spacing w:after="0" w:line="240" w:lineRule="auto"/>
      </w:pPr>
      <w:r>
        <w:separator/>
      </w:r>
    </w:p>
  </w:footnote>
  <w:footnote w:type="continuationSeparator" w:id="0">
    <w:p w14:paraId="3BECF457" w14:textId="77777777" w:rsidR="00687571" w:rsidRDefault="00687571" w:rsidP="00B947F6">
      <w:pPr>
        <w:spacing w:after="0" w:line="240" w:lineRule="auto"/>
      </w:pPr>
      <w:r>
        <w:continuationSeparator/>
      </w:r>
    </w:p>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11148B2" w14:textId="77777777" w:rsidR="00C73019" w:rsidRDefault="00C73019" w:rsidP="00B947F6">
      <w:pPr>
        <w:pStyle w:val="FootnoteText"/>
      </w:pPr>
      <w:r w:rsidRPr="008142D5">
        <w:rPr>
          <w:rStyle w:val="FootnoteReference"/>
        </w:rPr>
        <w:footnoteRef/>
      </w:r>
      <w:r>
        <w:t xml:space="preserve"> </w:t>
      </w:r>
      <w:r w:rsidRPr="005339CB">
        <w:t>https://github.com/Scott0atley/YouthTransitions</w:t>
      </w:r>
    </w:p>
  </w:footnote>
  <w:footnote w:id="3">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4">
    <w:p w14:paraId="666FC42A" w14:textId="69E19414" w:rsidR="00C73019" w:rsidRDefault="00C73019" w:rsidP="00B947F6">
      <w:pPr>
        <w:pStyle w:val="FootnoteText"/>
      </w:pPr>
      <w:r>
        <w:rPr>
          <w:rStyle w:val="FootnoteReference"/>
        </w:rPr>
        <w:footnoteRef/>
      </w:r>
      <w:r>
        <w:t xml:space="preserve"> This table contains </w:t>
      </w:r>
      <w:proofErr w:type="gramStart"/>
      <w:r>
        <w:t>a number of</w:t>
      </w:r>
      <w:proofErr w:type="gramEnd"/>
      <w:r>
        <w:t xml:space="preserve">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5">
    <w:p w14:paraId="68C5659C" w14:textId="1C06A5E8" w:rsidR="00C73019" w:rsidRDefault="00C73019" w:rsidP="00B947F6">
      <w:pPr>
        <w:pStyle w:val="FootnoteText"/>
      </w:pPr>
    </w:p>
  </w:footnote>
  <w:footnote w:id="6">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7">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8">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9">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10">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3ECC08B8" w14:textId="77777777" w:rsidR="006655B4" w:rsidRDefault="006655B4" w:rsidP="006655B4">
      <w:pPr>
        <w:pStyle w:val="FootnoteText"/>
      </w:pPr>
      <w:r>
        <w:rPr>
          <w:rStyle w:val="FootnoteReference"/>
        </w:rPr>
        <w:footnoteRef/>
      </w:r>
      <w:r>
        <w:t xml:space="preserve"> Except reading and maths due to the consistent non-significance across the model</w:t>
      </w:r>
    </w:p>
  </w:footnote>
  <w:footnote w:id="12">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3">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4">
    <w:p w14:paraId="3BDDE1C5" w14:textId="77777777" w:rsidR="00C73019" w:rsidRDefault="00C73019" w:rsidP="00B947F6">
      <w:pPr>
        <w:pStyle w:val="FootnoteText"/>
      </w:pPr>
      <w:r>
        <w:rPr>
          <w:rStyle w:val="FootnoteReference"/>
        </w:rPr>
        <w:footnoteRef/>
      </w:r>
      <w:r>
        <w:t xml:space="preserve"> 50 imputations were used in MI models.</w:t>
      </w:r>
    </w:p>
  </w:footnote>
  <w:footnote w:id="15">
    <w:p w14:paraId="4A2B1BE2" w14:textId="77777777" w:rsidR="00C73019" w:rsidRDefault="00C73019" w:rsidP="00B947F6">
      <w:pPr>
        <w:pStyle w:val="FootnoteText"/>
      </w:pPr>
      <w:r w:rsidRPr="008142D5">
        <w:rPr>
          <w:rStyle w:val="FootnoteReference"/>
        </w:rPr>
        <w:footnoteRef/>
      </w:r>
      <w:r>
        <w:t xml:space="preserve"> Variable n4118 used</w:t>
      </w:r>
    </w:p>
  </w:footnote>
  <w:footnote w:id="16">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7953373">
    <w:abstractNumId w:val="0"/>
  </w:num>
  <w:num w:numId="2" w16cid:durableId="29115195">
    <w:abstractNumId w:val="2"/>
  </w:num>
  <w:num w:numId="3" w16cid:durableId="738093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14E09"/>
    <w:rsid w:val="000203A7"/>
    <w:rsid w:val="000230DB"/>
    <w:rsid w:val="00025D47"/>
    <w:rsid w:val="000319AD"/>
    <w:rsid w:val="00034652"/>
    <w:rsid w:val="000354FB"/>
    <w:rsid w:val="00037683"/>
    <w:rsid w:val="00047398"/>
    <w:rsid w:val="00072177"/>
    <w:rsid w:val="0008602A"/>
    <w:rsid w:val="000A059B"/>
    <w:rsid w:val="000A1EAF"/>
    <w:rsid w:val="000A4643"/>
    <w:rsid w:val="000B03CE"/>
    <w:rsid w:val="000D5E67"/>
    <w:rsid w:val="000D6ED0"/>
    <w:rsid w:val="000E0250"/>
    <w:rsid w:val="000E592F"/>
    <w:rsid w:val="001215AC"/>
    <w:rsid w:val="00122A80"/>
    <w:rsid w:val="001B040D"/>
    <w:rsid w:val="001C1724"/>
    <w:rsid w:val="001E15AD"/>
    <w:rsid w:val="001E715F"/>
    <w:rsid w:val="00205878"/>
    <w:rsid w:val="00205ABB"/>
    <w:rsid w:val="00215410"/>
    <w:rsid w:val="002227D8"/>
    <w:rsid w:val="00224718"/>
    <w:rsid w:val="00240B3D"/>
    <w:rsid w:val="002542DF"/>
    <w:rsid w:val="00280DC8"/>
    <w:rsid w:val="002B417C"/>
    <w:rsid w:val="0030128F"/>
    <w:rsid w:val="00307063"/>
    <w:rsid w:val="00347349"/>
    <w:rsid w:val="00351F42"/>
    <w:rsid w:val="00367581"/>
    <w:rsid w:val="00375B39"/>
    <w:rsid w:val="00384425"/>
    <w:rsid w:val="003903CF"/>
    <w:rsid w:val="00390ED8"/>
    <w:rsid w:val="00397201"/>
    <w:rsid w:val="003A1A68"/>
    <w:rsid w:val="003A5D27"/>
    <w:rsid w:val="003C6FC2"/>
    <w:rsid w:val="003D639F"/>
    <w:rsid w:val="003E03BF"/>
    <w:rsid w:val="003E0B66"/>
    <w:rsid w:val="003E145B"/>
    <w:rsid w:val="003E3AFD"/>
    <w:rsid w:val="004218A3"/>
    <w:rsid w:val="00434515"/>
    <w:rsid w:val="00442635"/>
    <w:rsid w:val="004834D5"/>
    <w:rsid w:val="004B2237"/>
    <w:rsid w:val="004C44BA"/>
    <w:rsid w:val="004E13E2"/>
    <w:rsid w:val="004F058F"/>
    <w:rsid w:val="005125C5"/>
    <w:rsid w:val="00552B06"/>
    <w:rsid w:val="00572129"/>
    <w:rsid w:val="0059040D"/>
    <w:rsid w:val="00592A12"/>
    <w:rsid w:val="0059679F"/>
    <w:rsid w:val="005A5B59"/>
    <w:rsid w:val="005B0D4A"/>
    <w:rsid w:val="005B13FB"/>
    <w:rsid w:val="005C2611"/>
    <w:rsid w:val="005D43B2"/>
    <w:rsid w:val="005E152E"/>
    <w:rsid w:val="005E5223"/>
    <w:rsid w:val="00601793"/>
    <w:rsid w:val="00641C4F"/>
    <w:rsid w:val="00650A0C"/>
    <w:rsid w:val="00662BD2"/>
    <w:rsid w:val="006655B4"/>
    <w:rsid w:val="00665F76"/>
    <w:rsid w:val="00667208"/>
    <w:rsid w:val="0067151A"/>
    <w:rsid w:val="00676CEB"/>
    <w:rsid w:val="00677419"/>
    <w:rsid w:val="0068441C"/>
    <w:rsid w:val="00687571"/>
    <w:rsid w:val="006A0C55"/>
    <w:rsid w:val="006B5C82"/>
    <w:rsid w:val="006E0E39"/>
    <w:rsid w:val="006E417F"/>
    <w:rsid w:val="00701FC0"/>
    <w:rsid w:val="0071079D"/>
    <w:rsid w:val="00715CE6"/>
    <w:rsid w:val="00744CCC"/>
    <w:rsid w:val="0076428D"/>
    <w:rsid w:val="007708EF"/>
    <w:rsid w:val="00784462"/>
    <w:rsid w:val="007873E9"/>
    <w:rsid w:val="007904B9"/>
    <w:rsid w:val="007A22A9"/>
    <w:rsid w:val="007A41FC"/>
    <w:rsid w:val="007C565A"/>
    <w:rsid w:val="007C5E4E"/>
    <w:rsid w:val="007D4BC9"/>
    <w:rsid w:val="007E4112"/>
    <w:rsid w:val="007E774C"/>
    <w:rsid w:val="008029EB"/>
    <w:rsid w:val="00804CFB"/>
    <w:rsid w:val="00807E62"/>
    <w:rsid w:val="00833B8F"/>
    <w:rsid w:val="00851945"/>
    <w:rsid w:val="00870719"/>
    <w:rsid w:val="00873DB3"/>
    <w:rsid w:val="00874185"/>
    <w:rsid w:val="008764EE"/>
    <w:rsid w:val="00891F1C"/>
    <w:rsid w:val="008A7D0C"/>
    <w:rsid w:val="008D5D07"/>
    <w:rsid w:val="008E2895"/>
    <w:rsid w:val="009036FE"/>
    <w:rsid w:val="00906AF7"/>
    <w:rsid w:val="009106F1"/>
    <w:rsid w:val="00935A6A"/>
    <w:rsid w:val="00947E24"/>
    <w:rsid w:val="00951ECC"/>
    <w:rsid w:val="00953B95"/>
    <w:rsid w:val="009A3A34"/>
    <w:rsid w:val="009B14A7"/>
    <w:rsid w:val="009F67F9"/>
    <w:rsid w:val="00A055EA"/>
    <w:rsid w:val="00A3526D"/>
    <w:rsid w:val="00A43F93"/>
    <w:rsid w:val="00A7475B"/>
    <w:rsid w:val="00AE12A3"/>
    <w:rsid w:val="00AE22E5"/>
    <w:rsid w:val="00AE661E"/>
    <w:rsid w:val="00AE76EC"/>
    <w:rsid w:val="00B06FD1"/>
    <w:rsid w:val="00B52E53"/>
    <w:rsid w:val="00B65233"/>
    <w:rsid w:val="00B6643B"/>
    <w:rsid w:val="00B9179F"/>
    <w:rsid w:val="00B947F6"/>
    <w:rsid w:val="00BA16EA"/>
    <w:rsid w:val="00BB687D"/>
    <w:rsid w:val="00BB7B29"/>
    <w:rsid w:val="00BD3334"/>
    <w:rsid w:val="00BE07BF"/>
    <w:rsid w:val="00BE2866"/>
    <w:rsid w:val="00C13B73"/>
    <w:rsid w:val="00C46242"/>
    <w:rsid w:val="00C4762D"/>
    <w:rsid w:val="00C55874"/>
    <w:rsid w:val="00C56984"/>
    <w:rsid w:val="00C6627A"/>
    <w:rsid w:val="00C70221"/>
    <w:rsid w:val="00C73019"/>
    <w:rsid w:val="00C86367"/>
    <w:rsid w:val="00C86FBC"/>
    <w:rsid w:val="00C939A3"/>
    <w:rsid w:val="00C96BAF"/>
    <w:rsid w:val="00CA27F3"/>
    <w:rsid w:val="00CA2D12"/>
    <w:rsid w:val="00CA4E63"/>
    <w:rsid w:val="00CE053C"/>
    <w:rsid w:val="00CE1424"/>
    <w:rsid w:val="00CE4BE8"/>
    <w:rsid w:val="00CF1A3E"/>
    <w:rsid w:val="00D160B9"/>
    <w:rsid w:val="00D17100"/>
    <w:rsid w:val="00D23B37"/>
    <w:rsid w:val="00D26CB7"/>
    <w:rsid w:val="00D866C8"/>
    <w:rsid w:val="00D97F6E"/>
    <w:rsid w:val="00DA057E"/>
    <w:rsid w:val="00DA4B4C"/>
    <w:rsid w:val="00DB097B"/>
    <w:rsid w:val="00DB3877"/>
    <w:rsid w:val="00DB398F"/>
    <w:rsid w:val="00DC4DE4"/>
    <w:rsid w:val="00DD2058"/>
    <w:rsid w:val="00DE37E5"/>
    <w:rsid w:val="00DE6B98"/>
    <w:rsid w:val="00E02D00"/>
    <w:rsid w:val="00E1481F"/>
    <w:rsid w:val="00E52EDD"/>
    <w:rsid w:val="00E9298D"/>
    <w:rsid w:val="00EE40C6"/>
    <w:rsid w:val="00EF59A7"/>
    <w:rsid w:val="00F02206"/>
    <w:rsid w:val="00F04363"/>
    <w:rsid w:val="00F048B5"/>
    <w:rsid w:val="00F15E62"/>
    <w:rsid w:val="00F353C4"/>
    <w:rsid w:val="00F536E7"/>
    <w:rsid w:val="00F54E17"/>
    <w:rsid w:val="00F77E71"/>
    <w:rsid w:val="00F87056"/>
    <w:rsid w:val="00F94D1C"/>
    <w:rsid w:val="00FA7FA3"/>
    <w:rsid w:val="00FC663E"/>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5</Pages>
  <Words>85347</Words>
  <Characters>486483</Characters>
  <Application>Microsoft Office Word</Application>
  <DocSecurity>0</DocSecurity>
  <Lines>4054</Lines>
  <Paragraphs>1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10-03T14:43:00Z</dcterms:created>
  <dcterms:modified xsi:type="dcterms:W3CDTF">2023-10-03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1ESHLL"/&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